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863E15" w14:textId="6CD84DB5" w:rsidR="00F47E05" w:rsidRPr="000D6AC0" w:rsidRDefault="00E812A0" w:rsidP="000D6AC0">
      <w:pPr>
        <w:widowControl w:val="0"/>
        <w:autoSpaceDE w:val="0"/>
        <w:autoSpaceDN w:val="0"/>
        <w:adjustRightInd w:val="0"/>
        <w:spacing w:after="240" w:line="480" w:lineRule="auto"/>
        <w:rPr>
          <w:rFonts w:ascii="Times New Roman" w:eastAsia="Times New Roman" w:hAnsi="Courier New" w:cs="Courier New"/>
          <w:b/>
          <w:szCs w:val="24"/>
        </w:rPr>
      </w:pPr>
      <w:r>
        <w:rPr>
          <w:rFonts w:ascii="Times New Roman" w:eastAsia="Times New Roman" w:hAnsi="Courier New" w:cs="Courier New"/>
          <w:b/>
          <w:szCs w:val="24"/>
        </w:rPr>
        <w:t>V</w:t>
      </w:r>
      <w:r w:rsidR="00806F7E" w:rsidRPr="000D6AC0">
        <w:rPr>
          <w:rFonts w:ascii="Times New Roman" w:eastAsia="Times New Roman" w:hAnsi="Courier New" w:cs="Courier New"/>
          <w:b/>
          <w:szCs w:val="24"/>
        </w:rPr>
        <w:t>iraemia</w:t>
      </w:r>
      <w:r w:rsidR="006A6555" w:rsidRPr="000D6AC0">
        <w:rPr>
          <w:rFonts w:ascii="Times New Roman" w:eastAsia="Times New Roman" w:hAnsi="Courier New" w:cs="Courier New"/>
          <w:b/>
          <w:szCs w:val="24"/>
        </w:rPr>
        <w:t xml:space="preserve"> before</w:t>
      </w:r>
      <w:r w:rsidR="00806F7E" w:rsidRPr="000D6AC0">
        <w:rPr>
          <w:rFonts w:ascii="Times New Roman" w:eastAsia="Times New Roman" w:hAnsi="Courier New" w:cs="Courier New"/>
          <w:b/>
          <w:szCs w:val="24"/>
        </w:rPr>
        <w:t xml:space="preserve">, during and after </w:t>
      </w:r>
      <w:r w:rsidR="006A6555" w:rsidRPr="000D6AC0">
        <w:rPr>
          <w:rFonts w:ascii="Times New Roman" w:eastAsia="Times New Roman" w:hAnsi="Courier New" w:cs="Courier New"/>
          <w:b/>
          <w:szCs w:val="24"/>
        </w:rPr>
        <w:t>pregnancy</w:t>
      </w:r>
      <w:r w:rsidR="002D1F89" w:rsidRPr="000D6AC0">
        <w:rPr>
          <w:rFonts w:ascii="Times New Roman" w:eastAsia="Times New Roman" w:hAnsi="Courier New" w:cs="Courier New"/>
          <w:b/>
          <w:szCs w:val="24"/>
        </w:rPr>
        <w:t xml:space="preserve"> in HIV-infected women on antiretroviral therapy in rural KwaZulu-Natal-South Africa</w:t>
      </w:r>
      <w:r w:rsidR="00DC796E" w:rsidRPr="000D6AC0">
        <w:rPr>
          <w:rFonts w:ascii="Times New Roman" w:eastAsia="Times New Roman" w:hAnsi="Courier New" w:cs="Courier New"/>
          <w:b/>
          <w:szCs w:val="24"/>
        </w:rPr>
        <w:t>, 2010-2015</w:t>
      </w:r>
    </w:p>
    <w:p w14:paraId="2D76ECC2" w14:textId="4C42E8F1" w:rsidR="000D6AC0" w:rsidRPr="00CC7788" w:rsidRDefault="003E2C44" w:rsidP="000D6AC0">
      <w:pPr>
        <w:widowControl w:val="0"/>
        <w:autoSpaceDE w:val="0"/>
        <w:autoSpaceDN w:val="0"/>
        <w:adjustRightInd w:val="0"/>
        <w:spacing w:after="240" w:line="480" w:lineRule="auto"/>
        <w:rPr>
          <w:rFonts w:ascii="Times New Roman" w:hAnsi="Courier New" w:cs="Courier New"/>
          <w:szCs w:val="24"/>
          <w:vertAlign w:val="superscript"/>
        </w:rPr>
      </w:pPr>
      <w:r>
        <w:rPr>
          <w:rFonts w:ascii="Times New Roman" w:hAnsi="Courier New" w:cs="Courier New"/>
          <w:szCs w:val="24"/>
        </w:rPr>
        <w:t xml:space="preserve">Terusha </w:t>
      </w:r>
      <w:r w:rsidR="000D6AC0">
        <w:rPr>
          <w:rFonts w:ascii="Times New Roman" w:hAnsi="Courier New" w:cs="Courier New"/>
          <w:szCs w:val="24"/>
        </w:rPr>
        <w:t xml:space="preserve">Chetty </w:t>
      </w:r>
      <w:r w:rsidR="000D6AC0">
        <w:rPr>
          <w:rFonts w:ascii="Times New Roman" w:hAnsi="Courier New" w:cs="Courier New"/>
          <w:szCs w:val="24"/>
          <w:vertAlign w:val="superscript"/>
        </w:rPr>
        <w:t>1, 2</w:t>
      </w:r>
      <w:r>
        <w:rPr>
          <w:rFonts w:ascii="Times New Roman" w:hAnsi="Courier New" w:cs="Courier New"/>
          <w:szCs w:val="24"/>
        </w:rPr>
        <w:t>, Marie</w:t>
      </w:r>
      <w:r w:rsidR="000D6AC0">
        <w:rPr>
          <w:rFonts w:ascii="Times New Roman" w:hAnsi="Courier New" w:cs="Courier New"/>
          <w:szCs w:val="24"/>
        </w:rPr>
        <w:t>-L</w:t>
      </w:r>
      <w:r>
        <w:rPr>
          <w:rFonts w:ascii="Times New Roman" w:hAnsi="Courier New" w:cs="Courier New"/>
          <w:szCs w:val="24"/>
        </w:rPr>
        <w:t>ouise</w:t>
      </w:r>
      <w:r w:rsidR="000D6AC0">
        <w:rPr>
          <w:rFonts w:ascii="Times New Roman" w:hAnsi="Courier New" w:cs="Courier New"/>
          <w:szCs w:val="24"/>
        </w:rPr>
        <w:t xml:space="preserve"> Newell </w:t>
      </w:r>
      <w:r w:rsidR="000D6AC0">
        <w:rPr>
          <w:rFonts w:ascii="Times New Roman" w:hAnsi="Courier New" w:cs="Courier New"/>
          <w:szCs w:val="24"/>
          <w:vertAlign w:val="superscript"/>
        </w:rPr>
        <w:t>3</w:t>
      </w:r>
      <w:r>
        <w:rPr>
          <w:rFonts w:ascii="Times New Roman" w:hAnsi="Courier New" w:cs="Courier New"/>
          <w:szCs w:val="24"/>
        </w:rPr>
        <w:t>, Claire</w:t>
      </w:r>
      <w:r w:rsidR="000D6AC0">
        <w:rPr>
          <w:rFonts w:ascii="Times New Roman" w:hAnsi="Courier New" w:cs="Courier New"/>
          <w:szCs w:val="24"/>
        </w:rPr>
        <w:t xml:space="preserve"> Thorne </w:t>
      </w:r>
      <w:r w:rsidR="000D6AC0">
        <w:rPr>
          <w:rFonts w:ascii="Times New Roman" w:hAnsi="Courier New" w:cs="Courier New"/>
          <w:szCs w:val="24"/>
          <w:vertAlign w:val="superscript"/>
        </w:rPr>
        <w:t>4</w:t>
      </w:r>
      <w:r>
        <w:rPr>
          <w:rFonts w:ascii="Times New Roman" w:hAnsi="Courier New" w:cs="Courier New"/>
          <w:szCs w:val="24"/>
        </w:rPr>
        <w:t xml:space="preserve"> and Anna</w:t>
      </w:r>
      <w:r w:rsidR="000D6AC0">
        <w:rPr>
          <w:rFonts w:ascii="Times New Roman" w:hAnsi="Courier New" w:cs="Courier New"/>
          <w:szCs w:val="24"/>
        </w:rPr>
        <w:t xml:space="preserve"> Coutsoudis </w:t>
      </w:r>
      <w:r w:rsidR="000D6AC0">
        <w:rPr>
          <w:rFonts w:ascii="Times New Roman" w:hAnsi="Courier New" w:cs="Courier New"/>
          <w:szCs w:val="24"/>
          <w:vertAlign w:val="superscript"/>
        </w:rPr>
        <w:t>5</w:t>
      </w:r>
    </w:p>
    <w:p w14:paraId="4665A757" w14:textId="77777777" w:rsidR="000D6AC0" w:rsidRDefault="000D6AC0" w:rsidP="000D6AC0">
      <w:pPr>
        <w:widowControl w:val="0"/>
        <w:autoSpaceDE w:val="0"/>
        <w:autoSpaceDN w:val="0"/>
        <w:adjustRightInd w:val="0"/>
        <w:spacing w:after="240" w:line="480" w:lineRule="auto"/>
        <w:rPr>
          <w:rFonts w:ascii="Times New Roman" w:hAnsi="Courier New" w:cs="Courier New"/>
          <w:szCs w:val="24"/>
        </w:rPr>
      </w:pPr>
      <w:r>
        <w:rPr>
          <w:rFonts w:ascii="Times New Roman" w:hAnsi="Courier New" w:cs="Courier New"/>
          <w:szCs w:val="24"/>
          <w:vertAlign w:val="superscript"/>
        </w:rPr>
        <w:t>1</w:t>
      </w:r>
      <w:r>
        <w:rPr>
          <w:rFonts w:ascii="Times New Roman" w:hAnsi="Courier New" w:cs="Courier New"/>
          <w:szCs w:val="24"/>
        </w:rPr>
        <w:t xml:space="preserve"> Africa Health Research Institute, KwaZulu-Natal, South Africa </w:t>
      </w:r>
    </w:p>
    <w:p w14:paraId="44D19EC7" w14:textId="77777777" w:rsidR="000D6AC0" w:rsidRDefault="000D6AC0" w:rsidP="000D6AC0">
      <w:pPr>
        <w:widowControl w:val="0"/>
        <w:autoSpaceDE w:val="0"/>
        <w:autoSpaceDN w:val="0"/>
        <w:adjustRightInd w:val="0"/>
        <w:spacing w:after="240" w:line="480" w:lineRule="auto"/>
        <w:rPr>
          <w:rFonts w:ascii="Times New Roman" w:hAnsi="Courier New" w:cs="Courier New"/>
          <w:szCs w:val="24"/>
        </w:rPr>
      </w:pPr>
      <w:r>
        <w:rPr>
          <w:rFonts w:ascii="Times New Roman" w:hAnsi="Courier New" w:cs="Courier New"/>
          <w:szCs w:val="24"/>
          <w:vertAlign w:val="superscript"/>
        </w:rPr>
        <w:t xml:space="preserve">2 </w:t>
      </w:r>
      <w:r>
        <w:rPr>
          <w:rFonts w:ascii="Times New Roman" w:hAnsi="Courier New" w:cs="Courier New"/>
          <w:szCs w:val="24"/>
        </w:rPr>
        <w:t>Department of Public Health Medicine, School of Nursing and Public Health, University of KwaZulu-Natal, KwaZulu-Natal, South Africa</w:t>
      </w:r>
    </w:p>
    <w:p w14:paraId="24C232F8" w14:textId="240895EB" w:rsidR="000D6AC0" w:rsidRPr="000D6AC0" w:rsidRDefault="000D6AC0" w:rsidP="000D6AC0">
      <w:pPr>
        <w:widowControl w:val="0"/>
        <w:autoSpaceDE w:val="0"/>
        <w:autoSpaceDN w:val="0"/>
        <w:adjustRightInd w:val="0"/>
        <w:spacing w:after="240" w:line="480" w:lineRule="auto"/>
        <w:rPr>
          <w:rFonts w:ascii="Times New Roman" w:hAnsi="Courier New" w:cs="Courier New"/>
          <w:szCs w:val="24"/>
        </w:rPr>
      </w:pPr>
      <w:r>
        <w:rPr>
          <w:rFonts w:ascii="Times New Roman" w:hAnsi="Courier New" w:cs="Courier New"/>
          <w:szCs w:val="24"/>
          <w:vertAlign w:val="superscript"/>
        </w:rPr>
        <w:t xml:space="preserve">3 </w:t>
      </w:r>
      <w:r w:rsidR="00305759">
        <w:rPr>
          <w:rFonts w:ascii="Times New Roman" w:hAnsi="Courier New" w:cs="Courier New"/>
          <w:szCs w:val="24"/>
        </w:rPr>
        <w:t>Inst</w:t>
      </w:r>
      <w:r w:rsidR="00136DE7">
        <w:rPr>
          <w:rFonts w:ascii="Times New Roman" w:hAnsi="Courier New" w:cs="Courier New"/>
          <w:szCs w:val="24"/>
        </w:rPr>
        <w:t>i</w:t>
      </w:r>
      <w:r w:rsidR="00305759">
        <w:rPr>
          <w:rFonts w:ascii="Times New Roman" w:hAnsi="Courier New" w:cs="Courier New"/>
          <w:szCs w:val="24"/>
        </w:rPr>
        <w:t xml:space="preserve">tute for Developmental Sciences, </w:t>
      </w:r>
      <w:r w:rsidRPr="000D6AC0">
        <w:rPr>
          <w:rFonts w:ascii="Times New Roman" w:hAnsi="Courier New" w:cs="Courier New"/>
          <w:szCs w:val="24"/>
        </w:rPr>
        <w:t>Faculty of Medicine, University of Southampton, Southampton, UK</w:t>
      </w:r>
    </w:p>
    <w:p w14:paraId="38C520E5" w14:textId="6EB62681" w:rsidR="000D6AC0" w:rsidRDefault="000D6AC0" w:rsidP="000D6AC0">
      <w:pPr>
        <w:widowControl w:val="0"/>
        <w:autoSpaceDE w:val="0"/>
        <w:autoSpaceDN w:val="0"/>
        <w:adjustRightInd w:val="0"/>
        <w:spacing w:after="240" w:line="480" w:lineRule="auto"/>
        <w:rPr>
          <w:rFonts w:ascii="Times New Roman" w:hAnsi="Courier New" w:cs="Courier New"/>
          <w:szCs w:val="24"/>
          <w:vertAlign w:val="superscript"/>
        </w:rPr>
      </w:pPr>
      <w:r>
        <w:rPr>
          <w:rFonts w:ascii="Times New Roman" w:hAnsi="Courier New" w:cs="Courier New"/>
          <w:szCs w:val="24"/>
          <w:vertAlign w:val="superscript"/>
        </w:rPr>
        <w:t xml:space="preserve">4 </w:t>
      </w:r>
      <w:r>
        <w:rPr>
          <w:rFonts w:ascii="Times New Roman" w:hAnsi="Times New Roman"/>
        </w:rPr>
        <w:t xml:space="preserve">UCL Institute of Child Health, </w:t>
      </w:r>
      <w:r w:rsidRPr="003A291C">
        <w:rPr>
          <w:rFonts w:ascii="Times New Roman" w:hAnsi="Times New Roman"/>
        </w:rPr>
        <w:t>University College London, London, United Kingdom</w:t>
      </w:r>
    </w:p>
    <w:p w14:paraId="7D8BBA8B" w14:textId="036715F6" w:rsidR="000D6AC0" w:rsidRDefault="000D6AC0" w:rsidP="000D6AC0">
      <w:pPr>
        <w:widowControl w:val="0"/>
        <w:autoSpaceDE w:val="0"/>
        <w:autoSpaceDN w:val="0"/>
        <w:adjustRightInd w:val="0"/>
        <w:spacing w:after="240" w:line="480" w:lineRule="auto"/>
        <w:rPr>
          <w:rFonts w:ascii="Times New Roman" w:hAnsi="Courier New" w:cs="Courier New"/>
          <w:szCs w:val="24"/>
        </w:rPr>
      </w:pPr>
      <w:r>
        <w:rPr>
          <w:rFonts w:ascii="Times New Roman" w:hAnsi="Courier New" w:cs="Courier New"/>
          <w:szCs w:val="24"/>
          <w:vertAlign w:val="superscript"/>
        </w:rPr>
        <w:t xml:space="preserve">5 </w:t>
      </w:r>
      <w:r>
        <w:rPr>
          <w:rFonts w:ascii="Times New Roman" w:hAnsi="Courier New" w:cs="Courier New"/>
          <w:szCs w:val="24"/>
        </w:rPr>
        <w:t>Department of Paediatrics and Child Health, University of KwaZulu-Natal, South Africa</w:t>
      </w:r>
    </w:p>
    <w:p w14:paraId="74806007" w14:textId="61D52BFE" w:rsidR="000D6AC0" w:rsidRDefault="003E2C44" w:rsidP="000D6AC0">
      <w:pPr>
        <w:widowControl w:val="0"/>
        <w:autoSpaceDE w:val="0"/>
        <w:autoSpaceDN w:val="0"/>
        <w:adjustRightInd w:val="0"/>
        <w:spacing w:after="240" w:line="480" w:lineRule="auto"/>
        <w:rPr>
          <w:rFonts w:ascii="Times New Roman" w:hAnsi="Courier New" w:cs="Courier New"/>
          <w:szCs w:val="24"/>
        </w:rPr>
      </w:pPr>
      <w:r>
        <w:rPr>
          <w:rFonts w:ascii="Times New Roman" w:hAnsi="Courier New" w:cs="Courier New"/>
          <w:szCs w:val="24"/>
        </w:rPr>
        <w:t xml:space="preserve">Corresponding author </w:t>
      </w:r>
      <w:r w:rsidR="000D6AC0">
        <w:rPr>
          <w:rFonts w:ascii="Times New Roman" w:hAnsi="Courier New" w:cs="Courier New"/>
          <w:szCs w:val="24"/>
        </w:rPr>
        <w:t>T</w:t>
      </w:r>
      <w:r>
        <w:rPr>
          <w:rFonts w:ascii="Times New Roman" w:hAnsi="Courier New" w:cs="Courier New"/>
          <w:szCs w:val="24"/>
        </w:rPr>
        <w:t>erusha</w:t>
      </w:r>
      <w:r w:rsidR="000D6AC0">
        <w:rPr>
          <w:rFonts w:ascii="Times New Roman" w:hAnsi="Courier New" w:cs="Courier New"/>
          <w:szCs w:val="24"/>
        </w:rPr>
        <w:t xml:space="preserve"> Chetty, Africa Health Research Institute, P.O. Box 198, Mtubatuba, 3935</w:t>
      </w:r>
      <w:r>
        <w:rPr>
          <w:rFonts w:ascii="Times New Roman" w:hAnsi="Courier New" w:cs="Courier New"/>
          <w:szCs w:val="24"/>
        </w:rPr>
        <w:t>.</w:t>
      </w:r>
    </w:p>
    <w:p w14:paraId="628F45F6" w14:textId="77777777" w:rsidR="000D6AC0" w:rsidRPr="00136DE7" w:rsidRDefault="000D6AC0" w:rsidP="000D6AC0">
      <w:pPr>
        <w:widowControl w:val="0"/>
        <w:autoSpaceDE w:val="0"/>
        <w:autoSpaceDN w:val="0"/>
        <w:adjustRightInd w:val="0"/>
        <w:spacing w:after="240" w:line="480" w:lineRule="auto"/>
        <w:rPr>
          <w:rFonts w:ascii="Times New Roman" w:hAnsi="Courier New" w:cs="Courier New"/>
          <w:szCs w:val="24"/>
          <w:lang w:val="fr-FR"/>
        </w:rPr>
      </w:pPr>
      <w:r w:rsidRPr="00136DE7">
        <w:rPr>
          <w:rFonts w:ascii="Times New Roman" w:hAnsi="Courier New" w:cs="Courier New"/>
          <w:szCs w:val="24"/>
          <w:lang w:val="fr-FR"/>
        </w:rPr>
        <w:t xml:space="preserve">Email: </w:t>
      </w:r>
      <w:hyperlink r:id="rId7" w:history="1">
        <w:r w:rsidRPr="00136DE7">
          <w:rPr>
            <w:rStyle w:val="Hyperlink"/>
            <w:rFonts w:ascii="Times New Roman" w:hAnsi="Courier New" w:cs="Courier New"/>
            <w:szCs w:val="24"/>
            <w:lang w:val="fr-FR"/>
          </w:rPr>
          <w:t>tchetty@africacentre.ac.za</w:t>
        </w:r>
      </w:hyperlink>
    </w:p>
    <w:p w14:paraId="2D7BE6C7" w14:textId="592A52EF" w:rsidR="000D6AC0" w:rsidRPr="00136DE7" w:rsidRDefault="000D6AC0" w:rsidP="000D6AC0">
      <w:pPr>
        <w:widowControl w:val="0"/>
        <w:autoSpaceDE w:val="0"/>
        <w:autoSpaceDN w:val="0"/>
        <w:adjustRightInd w:val="0"/>
        <w:spacing w:after="240" w:line="480" w:lineRule="auto"/>
        <w:rPr>
          <w:rFonts w:ascii="Times New Roman" w:hAnsi="Courier New" w:cs="Courier New"/>
          <w:szCs w:val="24"/>
          <w:lang w:val="fr-FR"/>
        </w:rPr>
      </w:pPr>
      <w:r w:rsidRPr="00136DE7">
        <w:rPr>
          <w:rFonts w:ascii="Times New Roman" w:hAnsi="Courier New" w:cs="Courier New"/>
          <w:szCs w:val="24"/>
          <w:lang w:val="fr-FR"/>
        </w:rPr>
        <w:t xml:space="preserve">Co-authors: Marie-Louise Newell: email </w:t>
      </w:r>
      <w:hyperlink r:id="rId8" w:history="1">
        <w:r w:rsidRPr="00136DE7">
          <w:rPr>
            <w:rStyle w:val="Hyperlink"/>
            <w:rFonts w:ascii="Times New Roman" w:hAnsi="Courier New" w:cs="Courier New"/>
            <w:szCs w:val="24"/>
            <w:lang w:val="fr-FR"/>
          </w:rPr>
          <w:t>M.Newell@soton.ac.uk</w:t>
        </w:r>
      </w:hyperlink>
      <w:r w:rsidRPr="00136DE7">
        <w:rPr>
          <w:rFonts w:ascii="Times New Roman" w:hAnsi="Courier New" w:cs="Courier New"/>
          <w:szCs w:val="24"/>
          <w:lang w:val="fr-FR"/>
        </w:rPr>
        <w:t xml:space="preserve"> ; Claire Thorne email: </w:t>
      </w:r>
      <w:hyperlink r:id="rId9" w:history="1">
        <w:r w:rsidRPr="00136DE7">
          <w:rPr>
            <w:rStyle w:val="Hyperlink"/>
            <w:rFonts w:ascii="Times New Roman" w:hAnsi="Courier New" w:cs="Courier New"/>
            <w:szCs w:val="24"/>
            <w:lang w:val="fr-FR"/>
          </w:rPr>
          <w:t>claire.thorne@ucl.ac.uk</w:t>
        </w:r>
      </w:hyperlink>
      <w:r w:rsidRPr="00136DE7">
        <w:rPr>
          <w:rFonts w:ascii="Times New Roman" w:hAnsi="Courier New" w:cs="Courier New"/>
          <w:szCs w:val="24"/>
          <w:lang w:val="fr-FR"/>
        </w:rPr>
        <w:t xml:space="preserve">; Anna Coutsoudis: email </w:t>
      </w:r>
      <w:hyperlink r:id="rId10" w:history="1">
        <w:r w:rsidRPr="00136DE7">
          <w:rPr>
            <w:rStyle w:val="Hyperlink"/>
            <w:rFonts w:ascii="Times New Roman" w:hAnsi="Courier New" w:cs="Courier New"/>
            <w:szCs w:val="24"/>
            <w:lang w:val="fr-FR"/>
          </w:rPr>
          <w:t>coutsoud@ukzn.ac.za</w:t>
        </w:r>
      </w:hyperlink>
      <w:r w:rsidRPr="00136DE7">
        <w:rPr>
          <w:rFonts w:ascii="Times New Roman" w:hAnsi="Courier New" w:cs="Courier New"/>
          <w:szCs w:val="24"/>
          <w:lang w:val="fr-FR"/>
        </w:rPr>
        <w:t xml:space="preserve"> </w:t>
      </w:r>
    </w:p>
    <w:p w14:paraId="0551362A" w14:textId="69F2849F" w:rsidR="000D6AC0" w:rsidRDefault="000D6AC0" w:rsidP="000D6AC0">
      <w:pPr>
        <w:widowControl w:val="0"/>
        <w:autoSpaceDE w:val="0"/>
        <w:autoSpaceDN w:val="0"/>
        <w:adjustRightInd w:val="0"/>
        <w:spacing w:after="240" w:line="480" w:lineRule="auto"/>
        <w:rPr>
          <w:rFonts w:ascii="Times New Roman" w:hAnsi="Courier New" w:cs="Courier New"/>
          <w:szCs w:val="24"/>
          <w:lang w:val="en-ZA"/>
        </w:rPr>
      </w:pPr>
      <w:r w:rsidRPr="00656E73">
        <w:rPr>
          <w:rFonts w:ascii="Times New Roman" w:hAnsi="Courier New" w:cs="Courier New"/>
          <w:b/>
          <w:szCs w:val="24"/>
          <w:lang w:val="en-ZA"/>
        </w:rPr>
        <w:t>Running head</w:t>
      </w:r>
      <w:r>
        <w:rPr>
          <w:rFonts w:ascii="Times New Roman" w:hAnsi="Courier New" w:cs="Courier New"/>
          <w:szCs w:val="24"/>
          <w:lang w:val="en-ZA"/>
        </w:rPr>
        <w:t>: Risk of viraemia before, during and after pregnancy</w:t>
      </w:r>
    </w:p>
    <w:p w14:paraId="1797A2E1" w14:textId="4FB2AB46" w:rsidR="000D6AC0" w:rsidRPr="00656E73" w:rsidRDefault="000D6AC0" w:rsidP="000D6AC0">
      <w:pPr>
        <w:widowControl w:val="0"/>
        <w:autoSpaceDE w:val="0"/>
        <w:autoSpaceDN w:val="0"/>
        <w:adjustRightInd w:val="0"/>
        <w:spacing w:after="240" w:line="480" w:lineRule="auto"/>
        <w:rPr>
          <w:rFonts w:ascii="Times New Roman" w:hAnsi="Courier New" w:cs="Courier New"/>
          <w:szCs w:val="24"/>
          <w:lang w:val="en-ZA"/>
        </w:rPr>
      </w:pPr>
      <w:r w:rsidRPr="00E93D75">
        <w:rPr>
          <w:rFonts w:ascii="Times New Roman" w:hAnsi="Courier New" w:cs="Courier New"/>
          <w:b/>
          <w:szCs w:val="24"/>
          <w:lang w:val="en-ZA"/>
        </w:rPr>
        <w:t>Key words:</w:t>
      </w:r>
      <w:r>
        <w:rPr>
          <w:rFonts w:ascii="Times New Roman" w:hAnsi="Courier New" w:cs="Courier New"/>
          <w:szCs w:val="24"/>
          <w:lang w:val="en-ZA"/>
        </w:rPr>
        <w:t xml:space="preserve"> pregnancy, postpartum, viraemia, adolescents</w:t>
      </w:r>
      <w:r w:rsidR="0034051B">
        <w:rPr>
          <w:rFonts w:ascii="Times New Roman" w:hAnsi="Courier New" w:cs="Courier New"/>
          <w:szCs w:val="24"/>
          <w:lang w:val="en-ZA"/>
        </w:rPr>
        <w:t>, HIV infection</w:t>
      </w:r>
    </w:p>
    <w:p w14:paraId="2F505F5E" w14:textId="14C73210" w:rsidR="000D6AC0" w:rsidRPr="00656E73" w:rsidRDefault="000D6AC0" w:rsidP="000D6AC0">
      <w:pPr>
        <w:widowControl w:val="0"/>
        <w:autoSpaceDE w:val="0"/>
        <w:autoSpaceDN w:val="0"/>
        <w:adjustRightInd w:val="0"/>
        <w:spacing w:after="240" w:line="480" w:lineRule="auto"/>
        <w:rPr>
          <w:rFonts w:ascii="Times New Roman" w:hAnsi="Courier New" w:cs="Courier New"/>
          <w:szCs w:val="24"/>
          <w:lang w:val="en-ZA"/>
        </w:rPr>
      </w:pPr>
      <w:r w:rsidRPr="00656E73">
        <w:rPr>
          <w:rFonts w:ascii="Times New Roman" w:hAnsi="Courier New" w:cs="Courier New"/>
          <w:b/>
          <w:szCs w:val="24"/>
          <w:lang w:val="en-ZA"/>
        </w:rPr>
        <w:t>Word count</w:t>
      </w:r>
      <w:r w:rsidRPr="00656E73">
        <w:rPr>
          <w:rFonts w:ascii="Times New Roman" w:hAnsi="Courier New" w:cs="Courier New"/>
          <w:szCs w:val="24"/>
          <w:lang w:val="en-ZA"/>
        </w:rPr>
        <w:t>: Abstra</w:t>
      </w:r>
      <w:r w:rsidR="00F050C1">
        <w:rPr>
          <w:rFonts w:ascii="Times New Roman" w:hAnsi="Courier New" w:cs="Courier New"/>
          <w:szCs w:val="24"/>
          <w:lang w:val="en-ZA"/>
        </w:rPr>
        <w:t>ct: 250</w:t>
      </w:r>
      <w:r w:rsidR="002E226C">
        <w:rPr>
          <w:rFonts w:ascii="Times New Roman" w:hAnsi="Courier New" w:cs="Courier New"/>
          <w:szCs w:val="24"/>
          <w:lang w:val="en-ZA"/>
        </w:rPr>
        <w:t>; text: 3</w:t>
      </w:r>
      <w:r w:rsidR="00693AE0">
        <w:rPr>
          <w:rFonts w:ascii="Times New Roman" w:hAnsi="Courier New" w:cs="Courier New"/>
          <w:szCs w:val="24"/>
          <w:lang w:val="en-ZA"/>
        </w:rPr>
        <w:t>56</w:t>
      </w:r>
      <w:r w:rsidR="003A50B3">
        <w:rPr>
          <w:rFonts w:ascii="Times New Roman" w:hAnsi="Courier New" w:cs="Courier New"/>
          <w:szCs w:val="24"/>
          <w:lang w:val="en-ZA"/>
        </w:rPr>
        <w:t>7</w:t>
      </w:r>
      <w:r w:rsidRPr="00656E73">
        <w:rPr>
          <w:rFonts w:ascii="Times New Roman" w:hAnsi="Courier New" w:cs="Courier New"/>
          <w:szCs w:val="24"/>
          <w:lang w:val="en-ZA"/>
        </w:rPr>
        <w:t xml:space="preserve">; Number of figures: </w:t>
      </w:r>
      <w:r w:rsidR="00B12309">
        <w:rPr>
          <w:rFonts w:ascii="Times New Roman" w:hAnsi="Courier New" w:cs="Courier New"/>
          <w:szCs w:val="24"/>
          <w:lang w:val="en-ZA"/>
        </w:rPr>
        <w:t>1</w:t>
      </w:r>
      <w:r w:rsidR="004B0D56">
        <w:rPr>
          <w:rFonts w:ascii="Times New Roman" w:hAnsi="Courier New" w:cs="Courier New"/>
          <w:szCs w:val="24"/>
          <w:lang w:val="en-ZA"/>
        </w:rPr>
        <w:t xml:space="preserve">; Number of tables: </w:t>
      </w:r>
      <w:r w:rsidR="00B12309">
        <w:rPr>
          <w:rFonts w:ascii="Times New Roman" w:hAnsi="Courier New" w:cs="Courier New"/>
          <w:szCs w:val="24"/>
          <w:lang w:val="en-ZA"/>
        </w:rPr>
        <w:t>6</w:t>
      </w:r>
    </w:p>
    <w:p w14:paraId="331E5385" w14:textId="30B33711" w:rsidR="000D6AC0" w:rsidRDefault="000D6AC0">
      <w:pPr>
        <w:rPr>
          <w:rFonts w:ascii="Times New Roman" w:hAnsi="Times New Roman" w:cs="Times New Roman"/>
          <w:b/>
        </w:rPr>
      </w:pPr>
      <w:r>
        <w:rPr>
          <w:rFonts w:ascii="Times New Roman" w:hAnsi="Times New Roman" w:cs="Times New Roman"/>
          <w:b/>
        </w:rPr>
        <w:br w:type="page"/>
      </w:r>
    </w:p>
    <w:p w14:paraId="281E981E" w14:textId="77777777" w:rsidR="000D6AC0" w:rsidRPr="004174F6" w:rsidRDefault="000D6AC0" w:rsidP="000D6AC0">
      <w:pPr>
        <w:widowControl w:val="0"/>
        <w:autoSpaceDE w:val="0"/>
        <w:autoSpaceDN w:val="0"/>
        <w:adjustRightInd w:val="0"/>
        <w:spacing w:after="240" w:line="360" w:lineRule="auto"/>
        <w:rPr>
          <w:rFonts w:ascii="Times New Roman" w:hAnsi="Courier New" w:cs="Courier New"/>
          <w:b/>
          <w:szCs w:val="24"/>
        </w:rPr>
      </w:pPr>
      <w:r w:rsidRPr="004174F6">
        <w:rPr>
          <w:rFonts w:ascii="Times New Roman" w:hAnsi="Courier New" w:cs="Courier New"/>
          <w:b/>
          <w:szCs w:val="24"/>
        </w:rPr>
        <w:lastRenderedPageBreak/>
        <w:t>Abstract</w:t>
      </w:r>
    </w:p>
    <w:p w14:paraId="38BE87BF" w14:textId="23F9A5FF" w:rsidR="000D6AC0" w:rsidRPr="00E17A69" w:rsidRDefault="00475828" w:rsidP="000D6AC0">
      <w:pPr>
        <w:widowControl w:val="0"/>
        <w:autoSpaceDE w:val="0"/>
        <w:autoSpaceDN w:val="0"/>
        <w:adjustRightInd w:val="0"/>
        <w:spacing w:after="240" w:line="360" w:lineRule="auto"/>
        <w:rPr>
          <w:rFonts w:ascii="Times New Roman" w:hAnsi="Courier New" w:cs="Courier New"/>
          <w:b/>
          <w:szCs w:val="24"/>
        </w:rPr>
      </w:pPr>
      <w:r w:rsidRPr="00E17A69">
        <w:rPr>
          <w:rFonts w:ascii="Times New Roman" w:hAnsi="Courier New" w:cs="Courier New"/>
          <w:b/>
          <w:szCs w:val="24"/>
        </w:rPr>
        <w:t>Objectives</w:t>
      </w:r>
    </w:p>
    <w:p w14:paraId="58F51F95" w14:textId="764BCCBE" w:rsidR="00726C59" w:rsidRPr="00E17A69" w:rsidRDefault="00847F79" w:rsidP="00726C59">
      <w:pPr>
        <w:widowControl w:val="0"/>
        <w:autoSpaceDE w:val="0"/>
        <w:autoSpaceDN w:val="0"/>
        <w:adjustRightInd w:val="0"/>
        <w:spacing w:after="240" w:line="360" w:lineRule="auto"/>
        <w:rPr>
          <w:rFonts w:ascii="Times New Roman" w:hAnsi="Courier New" w:cs="Courier New"/>
          <w:szCs w:val="24"/>
        </w:rPr>
      </w:pPr>
      <w:r w:rsidRPr="00E17A69">
        <w:rPr>
          <w:rFonts w:ascii="Times New Roman" w:hAnsi="Courier New" w:cs="Courier New"/>
          <w:szCs w:val="24"/>
        </w:rPr>
        <w:t>P</w:t>
      </w:r>
      <w:r w:rsidR="00475828" w:rsidRPr="00E17A69">
        <w:rPr>
          <w:rFonts w:ascii="Times New Roman" w:hAnsi="Courier New" w:cs="Courier New"/>
          <w:szCs w:val="24"/>
        </w:rPr>
        <w:t>regnancy and postpartum viral load (VL) s</w:t>
      </w:r>
      <w:r w:rsidR="00726C59" w:rsidRPr="00E17A69">
        <w:rPr>
          <w:rFonts w:ascii="Times New Roman" w:hAnsi="Courier New" w:cs="Courier New"/>
          <w:szCs w:val="24"/>
        </w:rPr>
        <w:t xml:space="preserve">uppression </w:t>
      </w:r>
      <w:r w:rsidR="00305759" w:rsidRPr="00E17A69">
        <w:rPr>
          <w:rFonts w:ascii="Times New Roman" w:hAnsi="Courier New" w:cs="Courier New"/>
          <w:szCs w:val="24"/>
        </w:rPr>
        <w:t xml:space="preserve">is </w:t>
      </w:r>
      <w:r w:rsidR="00726C59" w:rsidRPr="00E17A69">
        <w:rPr>
          <w:rFonts w:ascii="Times New Roman" w:hAnsi="Courier New" w:cs="Courier New"/>
          <w:szCs w:val="24"/>
        </w:rPr>
        <w:t>critical</w:t>
      </w:r>
      <w:r w:rsidR="00AE7497" w:rsidRPr="00E17A69">
        <w:rPr>
          <w:rFonts w:ascii="Times New Roman" w:hAnsi="Courier New" w:cs="Courier New"/>
          <w:szCs w:val="24"/>
        </w:rPr>
        <w:t xml:space="preserve"> to prevent mother-to-child HIV transmission (MTCT) and ensure maternal health.</w:t>
      </w:r>
      <w:r w:rsidR="00475828" w:rsidRPr="00E17A69">
        <w:rPr>
          <w:rFonts w:ascii="Times New Roman" w:hAnsi="Courier New" w:cs="Courier New"/>
          <w:szCs w:val="24"/>
        </w:rPr>
        <w:t xml:space="preserve"> </w:t>
      </w:r>
      <w:r w:rsidRPr="00E17A69">
        <w:rPr>
          <w:rFonts w:ascii="Times New Roman" w:hAnsi="Courier New" w:cs="Courier New"/>
          <w:szCs w:val="24"/>
        </w:rPr>
        <w:t xml:space="preserve"> </w:t>
      </w:r>
      <w:r w:rsidR="00475828" w:rsidRPr="00E17A69">
        <w:rPr>
          <w:rFonts w:ascii="Times New Roman" w:hAnsi="Courier New" w:cs="Courier New"/>
          <w:szCs w:val="24"/>
        </w:rPr>
        <w:t>We measured viraemia risk before, during and after pregnancy in HIV-infected women.</w:t>
      </w:r>
    </w:p>
    <w:p w14:paraId="11511764" w14:textId="4EC96F18" w:rsidR="000D6AC0" w:rsidRPr="00E17A69" w:rsidRDefault="000D6AC0" w:rsidP="00726C59">
      <w:pPr>
        <w:widowControl w:val="0"/>
        <w:autoSpaceDE w:val="0"/>
        <w:autoSpaceDN w:val="0"/>
        <w:adjustRightInd w:val="0"/>
        <w:spacing w:after="240" w:line="360" w:lineRule="auto"/>
        <w:rPr>
          <w:rFonts w:ascii="Times New Roman" w:hAnsi="Courier New" w:cs="Courier New"/>
          <w:b/>
          <w:szCs w:val="24"/>
        </w:rPr>
      </w:pPr>
      <w:r w:rsidRPr="00E17A69">
        <w:rPr>
          <w:rFonts w:ascii="Times New Roman" w:hAnsi="Courier New" w:cs="Courier New"/>
          <w:b/>
          <w:szCs w:val="24"/>
        </w:rPr>
        <w:t>Methods</w:t>
      </w:r>
    </w:p>
    <w:p w14:paraId="6EFB1EF5" w14:textId="71E52DA9" w:rsidR="000D6AC0" w:rsidRPr="00E17A69" w:rsidRDefault="00305759" w:rsidP="000D6AC0">
      <w:pPr>
        <w:widowControl w:val="0"/>
        <w:autoSpaceDE w:val="0"/>
        <w:autoSpaceDN w:val="0"/>
        <w:adjustRightInd w:val="0"/>
        <w:spacing w:after="240" w:line="360" w:lineRule="auto"/>
        <w:rPr>
          <w:rFonts w:ascii="Times New Roman" w:hAnsi="Courier New" w:cs="Courier New"/>
          <w:szCs w:val="24"/>
        </w:rPr>
      </w:pPr>
      <w:r w:rsidRPr="00E17A69">
        <w:rPr>
          <w:rFonts w:ascii="Times New Roman" w:hAnsi="Courier New" w:cs="Courier New"/>
          <w:szCs w:val="24"/>
        </w:rPr>
        <w:t xml:space="preserve">Between 2010 and 2015, </w:t>
      </w:r>
      <w:r w:rsidR="00475828" w:rsidRPr="00E17A69">
        <w:rPr>
          <w:rFonts w:ascii="Times New Roman" w:hAnsi="Courier New" w:cs="Courier New"/>
          <w:szCs w:val="24"/>
        </w:rPr>
        <w:t xml:space="preserve">1425 </w:t>
      </w:r>
      <w:r w:rsidR="00AE7497" w:rsidRPr="00E17A69">
        <w:rPr>
          <w:rFonts w:ascii="Times New Roman" w:hAnsi="Courier New" w:cs="Courier New"/>
          <w:szCs w:val="24"/>
        </w:rPr>
        <w:t xml:space="preserve">HIV-infected </w:t>
      </w:r>
      <w:r w:rsidR="002C711E" w:rsidRPr="00E17A69">
        <w:rPr>
          <w:rFonts w:ascii="Times New Roman" w:hAnsi="Courier New" w:cs="Courier New"/>
          <w:szCs w:val="24"/>
        </w:rPr>
        <w:t xml:space="preserve">pregnant </w:t>
      </w:r>
      <w:r w:rsidR="00AE7497" w:rsidRPr="00E17A69">
        <w:rPr>
          <w:rFonts w:ascii="Times New Roman" w:hAnsi="Courier New" w:cs="Courier New"/>
          <w:szCs w:val="24"/>
        </w:rPr>
        <w:t>women</w:t>
      </w:r>
      <w:r w:rsidR="00726C59" w:rsidRPr="00E17A69">
        <w:rPr>
          <w:rFonts w:ascii="Times New Roman" w:hAnsi="Courier New" w:cs="Courier New"/>
          <w:szCs w:val="24"/>
        </w:rPr>
        <w:t xml:space="preserve"> </w:t>
      </w:r>
      <w:r w:rsidR="001C0084" w:rsidRPr="00E17A69">
        <w:rPr>
          <w:rFonts w:ascii="Times New Roman" w:hAnsi="Courier New" w:cs="Courier New"/>
          <w:szCs w:val="24"/>
        </w:rPr>
        <w:t xml:space="preserve">on lifelong </w:t>
      </w:r>
      <w:r w:rsidR="00F050C1" w:rsidRPr="00E17A69">
        <w:rPr>
          <w:rFonts w:ascii="Times New Roman" w:hAnsi="Courier New" w:cs="Courier New"/>
          <w:szCs w:val="24"/>
        </w:rPr>
        <w:t>antiretroviral therapy (</w:t>
      </w:r>
      <w:r w:rsidR="001C0084" w:rsidRPr="00E17A69">
        <w:rPr>
          <w:rFonts w:ascii="Times New Roman" w:hAnsi="Courier New" w:cs="Courier New"/>
          <w:szCs w:val="24"/>
        </w:rPr>
        <w:t>ART</w:t>
      </w:r>
      <w:r w:rsidR="00F050C1" w:rsidRPr="00E17A69">
        <w:rPr>
          <w:rFonts w:ascii="Times New Roman" w:hAnsi="Courier New" w:cs="Courier New"/>
          <w:szCs w:val="24"/>
        </w:rPr>
        <w:t>)</w:t>
      </w:r>
      <w:r w:rsidR="001C0084" w:rsidRPr="00E17A69">
        <w:rPr>
          <w:rFonts w:ascii="Times New Roman" w:hAnsi="Courier New" w:cs="Courier New"/>
          <w:szCs w:val="24"/>
        </w:rPr>
        <w:t xml:space="preserve"> </w:t>
      </w:r>
      <w:r w:rsidR="00475828" w:rsidRPr="00E17A69">
        <w:rPr>
          <w:rFonts w:ascii="Times New Roman" w:hAnsi="Courier New" w:cs="Courier New"/>
          <w:szCs w:val="24"/>
        </w:rPr>
        <w:t>for</w:t>
      </w:r>
      <w:r w:rsidRPr="00E17A69">
        <w:rPr>
          <w:rFonts w:ascii="Times New Roman" w:hAnsi="Courier New" w:cs="Courier New"/>
          <w:szCs w:val="24"/>
        </w:rPr>
        <w:t xml:space="preserve"> at least </w:t>
      </w:r>
      <w:r w:rsidR="00CD5D9C" w:rsidRPr="00E17A69">
        <w:rPr>
          <w:rFonts w:ascii="Times New Roman" w:hAnsi="Courier New" w:cs="Courier New"/>
          <w:szCs w:val="24"/>
        </w:rPr>
        <w:t xml:space="preserve">six months </w:t>
      </w:r>
      <w:r w:rsidR="00CF76DF" w:rsidRPr="00E17A69">
        <w:rPr>
          <w:rFonts w:ascii="Times New Roman" w:hAnsi="Courier New" w:cs="Courier New"/>
          <w:szCs w:val="24"/>
        </w:rPr>
        <w:t xml:space="preserve">pre-pregnancy </w:t>
      </w:r>
      <w:r w:rsidR="00475828" w:rsidRPr="00E17A69">
        <w:rPr>
          <w:rFonts w:ascii="Times New Roman" w:hAnsi="Courier New" w:cs="Courier New"/>
          <w:szCs w:val="24"/>
        </w:rPr>
        <w:t xml:space="preserve">were enrolled in a cohort study </w:t>
      </w:r>
      <w:r w:rsidR="000D6AC0" w:rsidRPr="00E17A69">
        <w:rPr>
          <w:rFonts w:ascii="Times New Roman" w:hAnsi="Courier New" w:cs="Courier New"/>
          <w:szCs w:val="24"/>
        </w:rPr>
        <w:t>in rural KwaZulu-Natal</w:t>
      </w:r>
      <w:r w:rsidR="00726C59" w:rsidRPr="00E17A69">
        <w:rPr>
          <w:rFonts w:ascii="Times New Roman" w:hAnsi="Courier New" w:cs="Courier New"/>
          <w:szCs w:val="24"/>
        </w:rPr>
        <w:t>, South Africa</w:t>
      </w:r>
      <w:r w:rsidR="000D6AC0" w:rsidRPr="00E17A69">
        <w:rPr>
          <w:rFonts w:ascii="Times New Roman" w:hAnsi="Courier New" w:cs="Courier New"/>
          <w:szCs w:val="24"/>
        </w:rPr>
        <w:t xml:space="preserve">.  </w:t>
      </w:r>
      <w:r w:rsidR="00726C59" w:rsidRPr="00E17A69">
        <w:rPr>
          <w:rFonts w:ascii="Times New Roman" w:hAnsi="Times New Roman" w:cs="Courier New"/>
          <w:szCs w:val="24"/>
        </w:rPr>
        <w:t>Odd</w:t>
      </w:r>
      <w:r w:rsidR="00EA120C" w:rsidRPr="00E17A69">
        <w:rPr>
          <w:rFonts w:ascii="Times New Roman" w:hAnsi="Times New Roman" w:cs="Courier New"/>
          <w:szCs w:val="24"/>
        </w:rPr>
        <w:t>s</w:t>
      </w:r>
      <w:r w:rsidR="00726C59" w:rsidRPr="00E17A69">
        <w:rPr>
          <w:rFonts w:ascii="Times New Roman" w:hAnsi="Courier New" w:cs="Courier New"/>
          <w:szCs w:val="24"/>
        </w:rPr>
        <w:t xml:space="preserve"> ratios (O</w:t>
      </w:r>
      <w:r w:rsidR="000D6AC0" w:rsidRPr="00E17A69">
        <w:rPr>
          <w:rFonts w:ascii="Times New Roman" w:hAnsi="Courier New" w:cs="Courier New"/>
          <w:szCs w:val="24"/>
        </w:rPr>
        <w:t xml:space="preserve">R) were estimated </w:t>
      </w:r>
      <w:r w:rsidR="00EA120C" w:rsidRPr="00E17A69">
        <w:rPr>
          <w:rFonts w:ascii="Times New Roman" w:hAnsi="Courier New" w:cs="Courier New"/>
          <w:szCs w:val="24"/>
        </w:rPr>
        <w:t>in</w:t>
      </w:r>
      <w:r w:rsidR="000D6AC0" w:rsidRPr="00E17A69">
        <w:rPr>
          <w:rFonts w:ascii="Times New Roman" w:hAnsi="Courier New" w:cs="Courier New"/>
          <w:szCs w:val="24"/>
        </w:rPr>
        <w:t xml:space="preserve"> </w:t>
      </w:r>
      <w:r w:rsidR="00726C59" w:rsidRPr="00E17A69">
        <w:rPr>
          <w:rFonts w:ascii="Times New Roman" w:hAnsi="Courier New" w:cs="Courier New"/>
          <w:szCs w:val="24"/>
        </w:rPr>
        <w:t>multilevel logistic re</w:t>
      </w:r>
      <w:r w:rsidR="000D6AC0" w:rsidRPr="00E17A69">
        <w:rPr>
          <w:rFonts w:ascii="Times New Roman" w:hAnsi="Courier New" w:cs="Courier New"/>
          <w:szCs w:val="24"/>
        </w:rPr>
        <w:t>gression</w:t>
      </w:r>
      <w:r w:rsidRPr="00E17A69">
        <w:rPr>
          <w:rFonts w:ascii="Times New Roman" w:hAnsi="Courier New" w:cs="Courier New"/>
          <w:szCs w:val="24"/>
        </w:rPr>
        <w:t>,</w:t>
      </w:r>
      <w:r w:rsidR="000D6AC0" w:rsidRPr="00E17A69">
        <w:rPr>
          <w:rFonts w:ascii="Times New Roman" w:hAnsi="Courier New" w:cs="Courier New"/>
          <w:szCs w:val="24"/>
        </w:rPr>
        <w:t xml:space="preserve"> with pregnancy </w:t>
      </w:r>
      <w:r w:rsidR="00EA120C" w:rsidRPr="00E17A69">
        <w:rPr>
          <w:rFonts w:ascii="Times New Roman" w:hAnsi="Courier New" w:cs="Courier New"/>
          <w:szCs w:val="24"/>
        </w:rPr>
        <w:t xml:space="preserve">period </w:t>
      </w:r>
      <w:r w:rsidR="00847F79" w:rsidRPr="00E17A69">
        <w:rPr>
          <w:rFonts w:ascii="Times New Roman" w:hAnsi="Courier New" w:cs="Courier New"/>
          <w:szCs w:val="24"/>
        </w:rPr>
        <w:t>time varying</w:t>
      </w:r>
      <w:r w:rsidR="00475828" w:rsidRPr="00E17A69">
        <w:rPr>
          <w:rFonts w:ascii="Times New Roman" w:hAnsi="Courier New" w:cs="Courier New"/>
          <w:szCs w:val="24"/>
        </w:rPr>
        <w:t>.</w:t>
      </w:r>
    </w:p>
    <w:p w14:paraId="32DF9B39" w14:textId="77777777" w:rsidR="000D6AC0" w:rsidRPr="00E17A69" w:rsidRDefault="000D6AC0" w:rsidP="000D6AC0">
      <w:pPr>
        <w:widowControl w:val="0"/>
        <w:autoSpaceDE w:val="0"/>
        <w:autoSpaceDN w:val="0"/>
        <w:adjustRightInd w:val="0"/>
        <w:spacing w:after="240" w:line="360" w:lineRule="auto"/>
        <w:rPr>
          <w:rFonts w:ascii="Times New Roman" w:hAnsi="Courier New" w:cs="Courier New"/>
          <w:b/>
          <w:szCs w:val="24"/>
        </w:rPr>
      </w:pPr>
      <w:r w:rsidRPr="00E17A69">
        <w:rPr>
          <w:rFonts w:ascii="Times New Roman" w:hAnsi="Courier New" w:cs="Courier New"/>
          <w:b/>
          <w:szCs w:val="24"/>
        </w:rPr>
        <w:t>Results</w:t>
      </w:r>
    </w:p>
    <w:p w14:paraId="33DCA1AF" w14:textId="6418807D" w:rsidR="00223D4B" w:rsidRPr="00E17A69" w:rsidRDefault="00036751" w:rsidP="00223D4B">
      <w:pPr>
        <w:spacing w:after="120" w:line="360" w:lineRule="auto"/>
        <w:rPr>
          <w:rFonts w:ascii="Times New Roman" w:hAnsi="Times New Roman" w:cs="Times New Roman"/>
        </w:rPr>
      </w:pPr>
      <w:r w:rsidRPr="00E17A69">
        <w:rPr>
          <w:rFonts w:ascii="Times New Roman" w:hAnsi="Courier New" w:cs="Courier New"/>
          <w:szCs w:val="24"/>
        </w:rPr>
        <w:t xml:space="preserve">Over half </w:t>
      </w:r>
      <w:r w:rsidR="00E812A0" w:rsidRPr="00E17A69">
        <w:rPr>
          <w:rFonts w:ascii="Times New Roman" w:hAnsi="Courier New" w:cs="Courier New"/>
          <w:szCs w:val="24"/>
        </w:rPr>
        <w:t>of</w:t>
      </w:r>
      <w:r w:rsidRPr="00E17A69">
        <w:rPr>
          <w:rFonts w:ascii="Times New Roman" w:hAnsi="Courier New" w:cs="Courier New"/>
          <w:szCs w:val="24"/>
        </w:rPr>
        <w:t xml:space="preserve"> </w:t>
      </w:r>
      <w:r w:rsidR="00E812A0" w:rsidRPr="00E17A69">
        <w:rPr>
          <w:rFonts w:ascii="Times New Roman" w:hAnsi="Courier New" w:cs="Courier New"/>
          <w:szCs w:val="24"/>
        </w:rPr>
        <w:t>1425</w:t>
      </w:r>
      <w:r w:rsidR="00EA120C" w:rsidRPr="00E17A69">
        <w:rPr>
          <w:rFonts w:ascii="Times New Roman" w:hAnsi="Courier New" w:cs="Courier New"/>
          <w:szCs w:val="24"/>
        </w:rPr>
        <w:t xml:space="preserve"> </w:t>
      </w:r>
      <w:r w:rsidRPr="00E17A69">
        <w:rPr>
          <w:rFonts w:ascii="Times New Roman" w:hAnsi="Courier New" w:cs="Courier New"/>
          <w:szCs w:val="24"/>
        </w:rPr>
        <w:t>women</w:t>
      </w:r>
      <w:r w:rsidR="000E445C" w:rsidRPr="00E17A69">
        <w:rPr>
          <w:rFonts w:ascii="Times New Roman" w:hAnsi="Courier New" w:cs="Courier New"/>
          <w:szCs w:val="24"/>
        </w:rPr>
        <w:t xml:space="preserve"> </w:t>
      </w:r>
      <w:r w:rsidR="002C711E" w:rsidRPr="00E17A69">
        <w:rPr>
          <w:rFonts w:ascii="Times New Roman" w:hAnsi="Courier New" w:cs="Courier New"/>
          <w:szCs w:val="24"/>
        </w:rPr>
        <w:t xml:space="preserve">received </w:t>
      </w:r>
      <w:r w:rsidR="00AE7497" w:rsidRPr="00E17A69">
        <w:rPr>
          <w:rFonts w:ascii="Times New Roman" w:hAnsi="Courier New" w:cs="Courier New"/>
          <w:szCs w:val="24"/>
        </w:rPr>
        <w:t>tenofovir-</w:t>
      </w:r>
      <w:r w:rsidR="003C289F" w:rsidRPr="00E17A69">
        <w:rPr>
          <w:rFonts w:ascii="Times New Roman" w:hAnsi="Courier New" w:cs="Courier New"/>
          <w:szCs w:val="24"/>
        </w:rPr>
        <w:t>based regimen</w:t>
      </w:r>
      <w:r w:rsidR="000E445C" w:rsidRPr="00E17A69">
        <w:rPr>
          <w:rFonts w:ascii="Times New Roman" w:hAnsi="Courier New" w:cs="Courier New"/>
          <w:szCs w:val="24"/>
        </w:rPr>
        <w:t>s</w:t>
      </w:r>
      <w:r w:rsidRPr="00E17A69">
        <w:rPr>
          <w:rFonts w:ascii="Times New Roman" w:hAnsi="Courier New" w:cs="Courier New"/>
          <w:szCs w:val="24"/>
        </w:rPr>
        <w:t xml:space="preserve"> (n=791)</w:t>
      </w:r>
      <w:r w:rsidR="003C289F" w:rsidRPr="00E17A69">
        <w:rPr>
          <w:rFonts w:ascii="Times New Roman" w:hAnsi="Courier New" w:cs="Courier New"/>
          <w:szCs w:val="24"/>
        </w:rPr>
        <w:t xml:space="preserve">.  Median </w:t>
      </w:r>
      <w:r w:rsidR="00CD5D9C" w:rsidRPr="00E17A69">
        <w:rPr>
          <w:rFonts w:ascii="Times New Roman" w:hAnsi="Courier New" w:cs="Courier New"/>
          <w:szCs w:val="24"/>
        </w:rPr>
        <w:t xml:space="preserve">pre-pregnancy </w:t>
      </w:r>
      <w:r w:rsidR="003C289F" w:rsidRPr="00E17A69">
        <w:rPr>
          <w:rFonts w:ascii="Times New Roman" w:hAnsi="Courier New" w:cs="Courier New"/>
          <w:szCs w:val="24"/>
        </w:rPr>
        <w:t>ART duration was 2.1 y</w:t>
      </w:r>
      <w:r w:rsidR="00E329D8" w:rsidRPr="00E17A69">
        <w:rPr>
          <w:rFonts w:ascii="Times New Roman" w:hAnsi="Courier New" w:cs="Courier New"/>
          <w:szCs w:val="24"/>
        </w:rPr>
        <w:t xml:space="preserve">ears.  </w:t>
      </w:r>
      <w:r w:rsidR="00CD5D9C" w:rsidRPr="00E17A69">
        <w:rPr>
          <w:rFonts w:ascii="Times New Roman" w:hAnsi="Courier New" w:cs="Courier New"/>
          <w:szCs w:val="24"/>
        </w:rPr>
        <w:t xml:space="preserve">Of </w:t>
      </w:r>
      <w:r w:rsidR="003C289F" w:rsidRPr="00E17A69">
        <w:rPr>
          <w:rFonts w:ascii="Times New Roman" w:hAnsi="Courier New" w:cs="Courier New"/>
          <w:szCs w:val="24"/>
        </w:rPr>
        <w:t>988 women (69.3%) w</w:t>
      </w:r>
      <w:r w:rsidR="00CD5D9C" w:rsidRPr="00E17A69">
        <w:rPr>
          <w:rFonts w:ascii="Times New Roman" w:hAnsi="Courier New" w:cs="Courier New"/>
          <w:szCs w:val="24"/>
        </w:rPr>
        <w:t>ith pre-pregnancy VL</w:t>
      </w:r>
      <w:r w:rsidR="000E445C" w:rsidRPr="00E17A69">
        <w:rPr>
          <w:rFonts w:ascii="Times New Roman" w:hAnsi="Courier New" w:cs="Courier New"/>
          <w:szCs w:val="24"/>
        </w:rPr>
        <w:t>s</w:t>
      </w:r>
      <w:r w:rsidR="00E329D8" w:rsidRPr="00E17A69">
        <w:rPr>
          <w:rFonts w:ascii="Times New Roman" w:hAnsi="Courier New" w:cs="Courier New"/>
          <w:szCs w:val="24"/>
        </w:rPr>
        <w:t>;</w:t>
      </w:r>
      <w:r w:rsidR="00305759" w:rsidRPr="00E17A69">
        <w:rPr>
          <w:rFonts w:ascii="Times New Roman" w:hAnsi="Courier New" w:cs="Courier New"/>
          <w:szCs w:val="24"/>
        </w:rPr>
        <w:t xml:space="preserve"> </w:t>
      </w:r>
      <w:r w:rsidR="00305759" w:rsidRPr="00E17A69">
        <w:rPr>
          <w:rFonts w:ascii="Times New Roman" w:hAnsi="Times New Roman" w:cs="Times New Roman"/>
        </w:rPr>
        <w:t xml:space="preserve">82.0%, 6.8% and 11.2% </w:t>
      </w:r>
      <w:r w:rsidR="00305759" w:rsidRPr="00E17A69">
        <w:rPr>
          <w:rFonts w:ascii="Times New Roman" w:hAnsi="Courier New" w:cs="Courier New"/>
          <w:szCs w:val="24"/>
        </w:rPr>
        <w:t xml:space="preserve">had </w:t>
      </w:r>
      <w:r w:rsidR="003C289F" w:rsidRPr="00E17A69">
        <w:rPr>
          <w:rFonts w:ascii="Times New Roman" w:hAnsi="Times New Roman" w:cs="Times New Roman"/>
        </w:rPr>
        <w:t xml:space="preserve">VL </w:t>
      </w:r>
      <w:r w:rsidR="003C289F" w:rsidRPr="00E17A69">
        <w:rPr>
          <w:rFonts w:ascii="Times New Roman" w:hAnsi="Times New Roman" w:cs="Times New Roman" w:hint="eastAsia"/>
        </w:rPr>
        <w:t>&lt;</w:t>
      </w:r>
      <w:r w:rsidR="003C289F" w:rsidRPr="00E17A69">
        <w:rPr>
          <w:rFonts w:ascii="Times New Roman" w:hAnsi="Times New Roman" w:cs="Times New Roman"/>
        </w:rPr>
        <w:t>50, 50-99</w:t>
      </w:r>
      <w:r w:rsidR="005D63B7" w:rsidRPr="00E17A69">
        <w:rPr>
          <w:rFonts w:ascii="Times New Roman" w:hAnsi="Times New Roman" w:cs="Times New Roman"/>
        </w:rPr>
        <w:t>9 and ≥1000 copies/ml</w:t>
      </w:r>
      <w:r w:rsidR="000E445C" w:rsidRPr="00E17A69">
        <w:rPr>
          <w:rFonts w:ascii="Times New Roman" w:hAnsi="Times New Roman" w:cs="Times New Roman"/>
        </w:rPr>
        <w:t>,</w:t>
      </w:r>
      <w:r w:rsidR="00F12C8C" w:rsidRPr="00E17A69">
        <w:rPr>
          <w:rFonts w:ascii="Times New Roman" w:hAnsi="Times New Roman" w:cs="Times New Roman"/>
        </w:rPr>
        <w:t xml:space="preserve"> </w:t>
      </w:r>
      <w:r w:rsidR="00305759" w:rsidRPr="00E17A69">
        <w:rPr>
          <w:rFonts w:ascii="Times New Roman" w:hAnsi="Times New Roman" w:cs="Times New Roman"/>
        </w:rPr>
        <w:t>respectively</w:t>
      </w:r>
      <w:r w:rsidR="009D3C2C" w:rsidRPr="00E17A69">
        <w:rPr>
          <w:rFonts w:ascii="Times New Roman" w:hAnsi="Times New Roman" w:cs="Times New Roman"/>
        </w:rPr>
        <w:t>.</w:t>
      </w:r>
      <w:r w:rsidR="003C289F" w:rsidRPr="00E17A69">
        <w:rPr>
          <w:rFonts w:ascii="Times New Roman" w:hAnsi="Times New Roman" w:cs="Times New Roman"/>
        </w:rPr>
        <w:t xml:space="preserve">  </w:t>
      </w:r>
      <w:r w:rsidR="00DC3C31" w:rsidRPr="00E17A69">
        <w:rPr>
          <w:rFonts w:ascii="Times New Roman" w:hAnsi="Times New Roman" w:cs="Times New Roman"/>
        </w:rPr>
        <w:t>During pregnancy and at six, 12 and 24 months</w:t>
      </w:r>
      <w:r w:rsidR="00693AE0" w:rsidRPr="00E17A69">
        <w:rPr>
          <w:rFonts w:ascii="Times New Roman" w:hAnsi="Times New Roman" w:cs="Times New Roman"/>
        </w:rPr>
        <w:t>, VL</w:t>
      </w:r>
      <w:r w:rsidR="00223D4B" w:rsidRPr="00E17A69">
        <w:rPr>
          <w:rFonts w:ascii="Times New Roman" w:hAnsi="Times New Roman" w:cs="Times New Roman"/>
        </w:rPr>
        <w:t xml:space="preserve"> was ≥1000 copies</w:t>
      </w:r>
      <w:r w:rsidR="008C280E" w:rsidRPr="00E17A69">
        <w:rPr>
          <w:rFonts w:ascii="Times New Roman" w:hAnsi="Times New Roman" w:cs="Times New Roman"/>
        </w:rPr>
        <w:t>/ml</w:t>
      </w:r>
      <w:r w:rsidR="00223D4B" w:rsidRPr="00E17A69">
        <w:rPr>
          <w:rFonts w:ascii="Times New Roman" w:hAnsi="Times New Roman" w:cs="Times New Roman"/>
        </w:rPr>
        <w:t xml:space="preserve"> in 15.2%, 15.7%, 17.8%, and 16.6% </w:t>
      </w:r>
      <w:r w:rsidR="00DC3C31" w:rsidRPr="00E17A69">
        <w:rPr>
          <w:rFonts w:ascii="Times New Roman" w:hAnsi="Times New Roman" w:cs="Times New Roman"/>
        </w:rPr>
        <w:t xml:space="preserve">respectively; </w:t>
      </w:r>
      <w:r w:rsidR="002C711E" w:rsidRPr="00E17A69">
        <w:rPr>
          <w:rFonts w:ascii="Times New Roman" w:hAnsi="Times New Roman" w:cs="Times New Roman"/>
        </w:rPr>
        <w:t xml:space="preserve">VL&lt;50 </w:t>
      </w:r>
      <w:r w:rsidR="00223D4B" w:rsidRPr="00E17A69">
        <w:rPr>
          <w:rFonts w:ascii="Times New Roman" w:hAnsi="Times New Roman" w:cs="Times New Roman"/>
        </w:rPr>
        <w:t>was 76.9%, 77%, 75.5% and 75.8%</w:t>
      </w:r>
      <w:r w:rsidR="00751093" w:rsidRPr="00E17A69">
        <w:rPr>
          <w:rFonts w:ascii="Times New Roman" w:hAnsi="Times New Roman" w:cs="Times New Roman"/>
        </w:rPr>
        <w:t>, respectively</w:t>
      </w:r>
      <w:r w:rsidR="00A95813" w:rsidRPr="00E17A69">
        <w:rPr>
          <w:rFonts w:ascii="Times New Roman" w:hAnsi="Times New Roman" w:cs="Times New Roman"/>
        </w:rPr>
        <w:t>.</w:t>
      </w:r>
    </w:p>
    <w:p w14:paraId="47529F77" w14:textId="0758D284" w:rsidR="000D6AC0" w:rsidRPr="00E17A69" w:rsidRDefault="00223D4B" w:rsidP="000D6AC0">
      <w:pPr>
        <w:widowControl w:val="0"/>
        <w:autoSpaceDE w:val="0"/>
        <w:autoSpaceDN w:val="0"/>
        <w:adjustRightInd w:val="0"/>
        <w:spacing w:after="240" w:line="360" w:lineRule="auto"/>
        <w:rPr>
          <w:rFonts w:ascii="Times New Roman" w:hAnsi="Courier New" w:cs="Courier New"/>
          <w:szCs w:val="24"/>
          <w:lang w:val="en-ZA"/>
        </w:rPr>
      </w:pPr>
      <w:r w:rsidRPr="00E17A69">
        <w:rPr>
          <w:rFonts w:ascii="Times New Roman" w:hAnsi="Courier New" w:cs="Courier New"/>
          <w:szCs w:val="24"/>
        </w:rPr>
        <w:t>A</w:t>
      </w:r>
      <w:r w:rsidR="003C289F" w:rsidRPr="00E17A69">
        <w:rPr>
          <w:rFonts w:ascii="Times New Roman" w:hAnsi="Courier New" w:cs="Courier New"/>
          <w:szCs w:val="24"/>
        </w:rPr>
        <w:t>djusting</w:t>
      </w:r>
      <w:r w:rsidR="00AE7497" w:rsidRPr="00E17A69">
        <w:rPr>
          <w:rFonts w:ascii="Times New Roman" w:hAnsi="Courier New" w:cs="Courier New"/>
          <w:szCs w:val="24"/>
        </w:rPr>
        <w:t xml:space="preserve"> for</w:t>
      </w:r>
      <w:r w:rsidR="003C289F" w:rsidRPr="00E17A69">
        <w:rPr>
          <w:rFonts w:ascii="Times New Roman" w:hAnsi="Courier New" w:cs="Courier New"/>
          <w:szCs w:val="24"/>
        </w:rPr>
        <w:t xml:space="preserve"> age, clinical and pregnancy factors, </w:t>
      </w:r>
      <w:r w:rsidR="00305759" w:rsidRPr="00E17A69">
        <w:rPr>
          <w:rFonts w:ascii="Times New Roman" w:hAnsi="Courier New" w:cs="Courier New"/>
          <w:szCs w:val="24"/>
        </w:rPr>
        <w:t>vir</w:t>
      </w:r>
      <w:r w:rsidR="00CD5D9C" w:rsidRPr="00E17A69">
        <w:rPr>
          <w:rFonts w:ascii="Times New Roman" w:hAnsi="Courier New" w:cs="Courier New"/>
          <w:szCs w:val="24"/>
        </w:rPr>
        <w:t>ae</w:t>
      </w:r>
      <w:r w:rsidR="000E445C" w:rsidRPr="00E17A69">
        <w:rPr>
          <w:rFonts w:ascii="Times New Roman" w:hAnsi="Courier New" w:cs="Courier New"/>
          <w:szCs w:val="24"/>
        </w:rPr>
        <w:t xml:space="preserve">mia </w:t>
      </w:r>
      <w:r w:rsidR="00DC3C31" w:rsidRPr="00E17A69">
        <w:rPr>
          <w:rFonts w:ascii="Times New Roman" w:hAnsi="Courier New" w:cs="Courier New"/>
          <w:szCs w:val="24"/>
        </w:rPr>
        <w:t>risk (VL</w:t>
      </w:r>
      <w:r w:rsidR="00663DBD" w:rsidRPr="00E17A69">
        <w:rPr>
          <w:rFonts w:ascii="Times New Roman" w:hAnsi="Courier New" w:cs="Courier New"/>
          <w:szCs w:val="24"/>
        </w:rPr>
        <w:t xml:space="preserve"> </w:t>
      </w:r>
      <w:r w:rsidR="00DC3C31" w:rsidRPr="00E17A69">
        <w:rPr>
          <w:rFonts w:ascii="Times New Roman" w:hAnsi="Times New Roman" w:cs="Times New Roman"/>
        </w:rPr>
        <w:t>≥</w:t>
      </w:r>
      <w:r w:rsidR="002063C0" w:rsidRPr="00E17A69">
        <w:rPr>
          <w:rFonts w:ascii="Times New Roman" w:hAnsi="Times New Roman" w:cs="Times New Roman"/>
        </w:rPr>
        <w:t xml:space="preserve">50 </w:t>
      </w:r>
      <w:r w:rsidR="00DC3C31" w:rsidRPr="00E17A69">
        <w:rPr>
          <w:rFonts w:ascii="Times New Roman" w:hAnsi="Times New Roman" w:cs="Times New Roman"/>
        </w:rPr>
        <w:t>copies/ml</w:t>
      </w:r>
      <w:r w:rsidR="00DC3C31" w:rsidRPr="00E17A69">
        <w:rPr>
          <w:rFonts w:ascii="Times New Roman" w:hAnsi="Courier New" w:cs="Courier New"/>
          <w:szCs w:val="24"/>
        </w:rPr>
        <w:t xml:space="preserve">) </w:t>
      </w:r>
      <w:r w:rsidR="00CD5D9C" w:rsidRPr="00E17A69">
        <w:rPr>
          <w:rFonts w:ascii="Times New Roman" w:hAnsi="Courier New" w:cs="Courier New"/>
          <w:szCs w:val="24"/>
        </w:rPr>
        <w:t xml:space="preserve">was not </w:t>
      </w:r>
      <w:r w:rsidR="00DC3C31" w:rsidRPr="00E17A69">
        <w:rPr>
          <w:rFonts w:ascii="Times New Roman" w:hAnsi="Courier New" w:cs="Courier New"/>
          <w:szCs w:val="24"/>
        </w:rPr>
        <w:t xml:space="preserve">significantly </w:t>
      </w:r>
      <w:r w:rsidR="000E445C" w:rsidRPr="00E17A69">
        <w:rPr>
          <w:rFonts w:ascii="Times New Roman" w:hAnsi="Courier New" w:cs="Courier New"/>
          <w:szCs w:val="24"/>
        </w:rPr>
        <w:t>associated with</w:t>
      </w:r>
      <w:r w:rsidR="003C289F" w:rsidRPr="00E17A69">
        <w:rPr>
          <w:rFonts w:ascii="Times New Roman" w:hAnsi="Courier New" w:cs="Courier New"/>
          <w:szCs w:val="24"/>
        </w:rPr>
        <w:t xml:space="preserve"> pregnancy</w:t>
      </w:r>
      <w:r w:rsidR="00F050C1" w:rsidRPr="00E17A69">
        <w:rPr>
          <w:rFonts w:ascii="Times New Roman" w:hAnsi="Courier New" w:cs="Courier New"/>
          <w:szCs w:val="24"/>
        </w:rPr>
        <w:t xml:space="preserve"> </w:t>
      </w:r>
      <w:r w:rsidR="00F050C1" w:rsidRPr="00E17A69">
        <w:rPr>
          <w:rFonts w:ascii="Times New Roman" w:hAnsi="Courier New" w:cs="Courier New"/>
          <w:szCs w:val="24"/>
          <w:lang w:val="en-ZA"/>
        </w:rPr>
        <w:t xml:space="preserve">[adjusted OR (aOR) 1.31; 95% confidence interval (CI) 0.90-1.92], </w:t>
      </w:r>
      <w:r w:rsidR="00F050C1" w:rsidRPr="00E17A69">
        <w:rPr>
          <w:rFonts w:ascii="Times New Roman" w:hAnsi="Courier New" w:cs="Courier New"/>
          <w:szCs w:val="24"/>
        </w:rPr>
        <w:t xml:space="preserve">six month (aOR 1.30; 95% CI 0.83-2.04), 12 month (aOR 0.96; 95% CI 0.58-1.58) and 24 month (aOR 1.40; 95% CI 0.89-2.22) </w:t>
      </w:r>
      <w:r w:rsidR="003C289F" w:rsidRPr="00E17A69">
        <w:rPr>
          <w:rFonts w:ascii="Times New Roman" w:hAnsi="Courier New" w:cs="Courier New"/>
          <w:szCs w:val="24"/>
        </w:rPr>
        <w:t xml:space="preserve">postpartum period.  </w:t>
      </w:r>
      <w:r w:rsidR="000E445C" w:rsidRPr="00E17A69">
        <w:rPr>
          <w:rFonts w:ascii="Times New Roman" w:hAnsi="Courier New" w:cs="Courier New"/>
          <w:szCs w:val="24"/>
        </w:rPr>
        <w:t>A</w:t>
      </w:r>
      <w:r w:rsidR="000D6AC0" w:rsidRPr="00E17A69">
        <w:rPr>
          <w:rFonts w:ascii="Times New Roman" w:hAnsi="Courier New" w:cs="Courier New"/>
          <w:szCs w:val="24"/>
        </w:rPr>
        <w:t>dju</w:t>
      </w:r>
      <w:r w:rsidR="00475828" w:rsidRPr="00E17A69">
        <w:rPr>
          <w:rFonts w:ascii="Times New Roman" w:hAnsi="Courier New" w:cs="Courier New"/>
          <w:szCs w:val="24"/>
        </w:rPr>
        <w:t>sting for ART duration-</w:t>
      </w:r>
      <w:r w:rsidR="00910413" w:rsidRPr="00E17A69">
        <w:rPr>
          <w:rFonts w:ascii="Times New Roman" w:hAnsi="Courier New" w:cs="Courier New"/>
          <w:szCs w:val="24"/>
        </w:rPr>
        <w:t>pregnancy</w:t>
      </w:r>
      <w:r w:rsidR="00EA120C" w:rsidRPr="00E17A69">
        <w:rPr>
          <w:rFonts w:ascii="Times New Roman" w:hAnsi="Courier New" w:cs="Courier New"/>
          <w:szCs w:val="24"/>
        </w:rPr>
        <w:t xml:space="preserve"> period interaction</w:t>
      </w:r>
      <w:r w:rsidR="000D6AC0" w:rsidRPr="00E17A69">
        <w:rPr>
          <w:rFonts w:ascii="Times New Roman" w:hAnsi="Courier New" w:cs="Courier New"/>
          <w:szCs w:val="24"/>
        </w:rPr>
        <w:t xml:space="preserve">, </w:t>
      </w:r>
      <w:r w:rsidR="009219CB" w:rsidRPr="00E17A69">
        <w:rPr>
          <w:rFonts w:ascii="Times New Roman" w:hAnsi="Courier New" w:cs="Courier New"/>
          <w:szCs w:val="24"/>
        </w:rPr>
        <w:t>viraemia</w:t>
      </w:r>
      <w:r w:rsidR="000E445C" w:rsidRPr="00E17A69">
        <w:rPr>
          <w:rFonts w:ascii="Times New Roman" w:hAnsi="Courier New" w:cs="Courier New"/>
          <w:szCs w:val="24"/>
        </w:rPr>
        <w:t xml:space="preserve"> risk</w:t>
      </w:r>
      <w:r w:rsidR="00AE7497" w:rsidRPr="00E17A69">
        <w:rPr>
          <w:rFonts w:ascii="Times New Roman" w:hAnsi="Courier New" w:cs="Courier New"/>
          <w:szCs w:val="24"/>
        </w:rPr>
        <w:t xml:space="preserve"> </w:t>
      </w:r>
      <w:r w:rsidR="00910413" w:rsidRPr="00E17A69">
        <w:rPr>
          <w:rFonts w:ascii="Times New Roman" w:hAnsi="Courier New" w:cs="Courier New"/>
          <w:szCs w:val="24"/>
        </w:rPr>
        <w:t xml:space="preserve">was 1.8 </w:t>
      </w:r>
      <w:r w:rsidR="00EA120C" w:rsidRPr="00E17A69">
        <w:rPr>
          <w:rFonts w:ascii="Times New Roman" w:hAnsi="Courier New" w:cs="Courier New"/>
          <w:szCs w:val="24"/>
        </w:rPr>
        <w:t xml:space="preserve">and </w:t>
      </w:r>
      <w:r w:rsidR="004848CF" w:rsidRPr="00E17A69">
        <w:rPr>
          <w:rFonts w:ascii="Times New Roman" w:hAnsi="Courier New" w:cs="Courier New"/>
          <w:szCs w:val="24"/>
        </w:rPr>
        <w:t>two</w:t>
      </w:r>
      <w:r w:rsidR="00910413" w:rsidRPr="00E17A69">
        <w:rPr>
          <w:rFonts w:ascii="Times New Roman" w:hAnsi="Courier New" w:cs="Courier New"/>
          <w:szCs w:val="24"/>
        </w:rPr>
        <w:t>-fold higher during pregnancy and postpartum</w:t>
      </w:r>
      <w:r w:rsidR="00CD5D9C" w:rsidRPr="00E17A69">
        <w:rPr>
          <w:rFonts w:ascii="Times New Roman" w:hAnsi="Courier New" w:cs="Courier New"/>
          <w:szCs w:val="24"/>
        </w:rPr>
        <w:t>,</w:t>
      </w:r>
      <w:r w:rsidR="00910413" w:rsidRPr="00E17A69">
        <w:rPr>
          <w:rFonts w:ascii="Times New Roman" w:hAnsi="Courier New" w:cs="Courier New"/>
          <w:szCs w:val="24"/>
        </w:rPr>
        <w:t xml:space="preserve"> respectively. </w:t>
      </w:r>
    </w:p>
    <w:p w14:paraId="240F071A" w14:textId="3B61EE5F" w:rsidR="000D6AC0" w:rsidRPr="00E17A69" w:rsidRDefault="000D6AC0" w:rsidP="000D6AC0">
      <w:pPr>
        <w:widowControl w:val="0"/>
        <w:autoSpaceDE w:val="0"/>
        <w:autoSpaceDN w:val="0"/>
        <w:adjustRightInd w:val="0"/>
        <w:spacing w:after="240" w:line="360" w:lineRule="auto"/>
        <w:rPr>
          <w:rFonts w:ascii="Times New Roman" w:hAnsi="Courier New" w:cs="Courier New"/>
          <w:b/>
          <w:szCs w:val="24"/>
        </w:rPr>
      </w:pPr>
      <w:r w:rsidRPr="00E17A69">
        <w:rPr>
          <w:rFonts w:ascii="Times New Roman" w:hAnsi="Courier New" w:cs="Courier New"/>
          <w:b/>
          <w:szCs w:val="24"/>
        </w:rPr>
        <w:t>Conclusion</w:t>
      </w:r>
      <w:r w:rsidR="00475828" w:rsidRPr="00E17A69">
        <w:rPr>
          <w:rFonts w:ascii="Times New Roman" w:hAnsi="Courier New" w:cs="Courier New"/>
          <w:b/>
          <w:szCs w:val="24"/>
        </w:rPr>
        <w:t>s</w:t>
      </w:r>
    </w:p>
    <w:p w14:paraId="665452A0" w14:textId="2008AC49" w:rsidR="000D6AC0" w:rsidRPr="00E17A69" w:rsidRDefault="000E445C" w:rsidP="009219CB">
      <w:pPr>
        <w:spacing w:line="360" w:lineRule="auto"/>
        <w:rPr>
          <w:rFonts w:ascii="Times New Roman" w:hAnsi="Times New Roman" w:cs="Times New Roman"/>
          <w:b/>
        </w:rPr>
      </w:pPr>
      <w:r w:rsidRPr="00E17A69">
        <w:rPr>
          <w:rFonts w:ascii="Times New Roman" w:hAnsi="Courier New" w:cs="Courier New"/>
          <w:szCs w:val="24"/>
        </w:rPr>
        <w:t xml:space="preserve">While </w:t>
      </w:r>
      <w:r w:rsidR="001508C9" w:rsidRPr="00E17A69">
        <w:rPr>
          <w:rFonts w:ascii="Times New Roman" w:hAnsi="Courier New" w:cs="Courier New"/>
          <w:szCs w:val="24"/>
        </w:rPr>
        <w:t>unde</w:t>
      </w:r>
      <w:r w:rsidR="00F66E11" w:rsidRPr="00E17A69">
        <w:rPr>
          <w:rFonts w:ascii="Times New Roman" w:hAnsi="Courier New" w:cs="Courier New"/>
          <w:szCs w:val="24"/>
        </w:rPr>
        <w:t>tectable VL</w:t>
      </w:r>
      <w:r w:rsidR="009219CB" w:rsidRPr="00E17A69">
        <w:rPr>
          <w:rFonts w:ascii="Times New Roman" w:hAnsi="Courier New" w:cs="Courier New"/>
          <w:szCs w:val="24"/>
        </w:rPr>
        <w:t xml:space="preserve"> before</w:t>
      </w:r>
      <w:r w:rsidR="00E84379" w:rsidRPr="00E17A69">
        <w:rPr>
          <w:rFonts w:ascii="Times New Roman" w:hAnsi="Courier New" w:cs="Courier New"/>
          <w:szCs w:val="24"/>
        </w:rPr>
        <w:t xml:space="preserve"> pregnancy through postpartum</w:t>
      </w:r>
      <w:r w:rsidR="00F87FFE" w:rsidRPr="00E17A69">
        <w:rPr>
          <w:rFonts w:ascii="Times New Roman" w:hAnsi="Courier New" w:cs="Courier New"/>
          <w:szCs w:val="24"/>
        </w:rPr>
        <w:t xml:space="preserve"> </w:t>
      </w:r>
      <w:r w:rsidR="001508C9" w:rsidRPr="00E17A69">
        <w:rPr>
          <w:rFonts w:ascii="Times New Roman" w:hAnsi="Courier New" w:cs="Courier New"/>
          <w:szCs w:val="24"/>
        </w:rPr>
        <w:t>was high</w:t>
      </w:r>
      <w:r w:rsidR="009219CB" w:rsidRPr="00E17A69">
        <w:rPr>
          <w:rFonts w:ascii="Times New Roman" w:hAnsi="Courier New" w:cs="Courier New"/>
          <w:szCs w:val="24"/>
        </w:rPr>
        <w:t xml:space="preserve">, the UNAIDS goal to </w:t>
      </w:r>
      <w:r w:rsidR="00E84379" w:rsidRPr="00E17A69">
        <w:rPr>
          <w:rFonts w:ascii="Times New Roman" w:hAnsi="Courier New" w:cs="Courier New"/>
          <w:szCs w:val="24"/>
        </w:rPr>
        <w:t xml:space="preserve">suppress </w:t>
      </w:r>
      <w:r w:rsidR="009219CB" w:rsidRPr="00E17A69">
        <w:rPr>
          <w:rFonts w:ascii="Times New Roman" w:hAnsi="Courier New" w:cs="Courier New"/>
          <w:szCs w:val="24"/>
        </w:rPr>
        <w:t xml:space="preserve">90% of women </w:t>
      </w:r>
      <w:r w:rsidRPr="00E17A69">
        <w:rPr>
          <w:rFonts w:ascii="Times New Roman" w:hAnsi="Courier New" w:cs="Courier New"/>
          <w:szCs w:val="24"/>
        </w:rPr>
        <w:t>was not met</w:t>
      </w:r>
      <w:r w:rsidR="00F66E11" w:rsidRPr="00E17A69">
        <w:rPr>
          <w:rFonts w:ascii="Times New Roman" w:hAnsi="Courier New" w:cs="Courier New"/>
          <w:szCs w:val="24"/>
        </w:rPr>
        <w:t xml:space="preserve">.  </w:t>
      </w:r>
      <w:r w:rsidR="00A14C38" w:rsidRPr="00E17A69">
        <w:rPr>
          <w:rFonts w:ascii="Times New Roman" w:hAnsi="Courier New" w:cs="Courier New"/>
          <w:szCs w:val="24"/>
        </w:rPr>
        <w:t>Women on preconception ART remain vulnerable to vir</w:t>
      </w:r>
      <w:r w:rsidR="00131781" w:rsidRPr="00E17A69">
        <w:rPr>
          <w:rFonts w:ascii="Times New Roman" w:hAnsi="Courier New" w:cs="Courier New"/>
          <w:szCs w:val="24"/>
        </w:rPr>
        <w:t>a</w:t>
      </w:r>
      <w:r w:rsidR="00A14C38" w:rsidRPr="00E17A69">
        <w:rPr>
          <w:rFonts w:ascii="Times New Roman" w:hAnsi="Courier New" w:cs="Courier New"/>
          <w:szCs w:val="24"/>
        </w:rPr>
        <w:t>emia; additional support is required to prevent MTCT and maintain maternal health</w:t>
      </w:r>
      <w:r w:rsidR="00F66E11" w:rsidRPr="00E17A69">
        <w:rPr>
          <w:rFonts w:ascii="Times New Roman" w:hAnsi="Courier New" w:cs="Courier New"/>
          <w:szCs w:val="24"/>
        </w:rPr>
        <w:t>.</w:t>
      </w:r>
      <w:r w:rsidR="000D6AC0" w:rsidRPr="00E17A69">
        <w:rPr>
          <w:rFonts w:ascii="Times New Roman" w:hAnsi="Times New Roman" w:cs="Times New Roman"/>
          <w:b/>
        </w:rPr>
        <w:br w:type="page"/>
      </w:r>
    </w:p>
    <w:p w14:paraId="3AE14202" w14:textId="288D8D1E" w:rsidR="000D6AC0" w:rsidRPr="00E17A69" w:rsidRDefault="000D6AC0" w:rsidP="00481502">
      <w:pPr>
        <w:spacing w:line="360" w:lineRule="auto"/>
        <w:rPr>
          <w:rFonts w:ascii="Times New Roman" w:hAnsi="Times New Roman" w:cs="Times New Roman"/>
          <w:b/>
        </w:rPr>
      </w:pPr>
      <w:r w:rsidRPr="00E17A69">
        <w:rPr>
          <w:rFonts w:ascii="Times New Roman" w:hAnsi="Times New Roman" w:cs="Times New Roman"/>
          <w:b/>
        </w:rPr>
        <w:lastRenderedPageBreak/>
        <w:t>Introduction</w:t>
      </w:r>
    </w:p>
    <w:p w14:paraId="3D1877A3" w14:textId="695F1FA5" w:rsidR="00072F87" w:rsidRPr="00E17A69" w:rsidRDefault="00A530E2" w:rsidP="00072F87">
      <w:pPr>
        <w:spacing w:line="360" w:lineRule="auto"/>
        <w:rPr>
          <w:rFonts w:ascii="Times New Roman" w:hAnsi="Times New Roman" w:cs="Times New Roman"/>
        </w:rPr>
      </w:pPr>
      <w:r w:rsidRPr="00E17A69">
        <w:rPr>
          <w:rFonts w:ascii="Times New Roman" w:hAnsi="Times New Roman" w:cs="Times New Roman"/>
        </w:rPr>
        <w:t xml:space="preserve">Mother-to-Child Transmission (MTCT) is the main </w:t>
      </w:r>
      <w:r w:rsidR="00A95813" w:rsidRPr="00E17A69">
        <w:rPr>
          <w:rFonts w:ascii="Times New Roman" w:hAnsi="Times New Roman" w:cs="Times New Roman"/>
        </w:rPr>
        <w:t>acquisition route</w:t>
      </w:r>
      <w:r w:rsidRPr="00E17A69">
        <w:rPr>
          <w:rFonts w:ascii="Times New Roman" w:hAnsi="Times New Roman" w:cs="Times New Roman"/>
        </w:rPr>
        <w:t xml:space="preserve"> of infection for children; p</w:t>
      </w:r>
      <w:r w:rsidR="00D821C0" w:rsidRPr="00E17A69">
        <w:rPr>
          <w:rFonts w:ascii="Times New Roman" w:hAnsi="Times New Roman" w:cs="Times New Roman"/>
        </w:rPr>
        <w:t>lasma</w:t>
      </w:r>
      <w:r w:rsidR="00072F87" w:rsidRPr="00E17A69">
        <w:rPr>
          <w:rFonts w:ascii="Times New Roman" w:hAnsi="Times New Roman" w:cs="Times New Roman"/>
        </w:rPr>
        <w:t xml:space="preserve"> </w:t>
      </w:r>
      <w:r w:rsidR="00361FBB" w:rsidRPr="00E17A69">
        <w:rPr>
          <w:rFonts w:ascii="Times New Roman" w:hAnsi="Times New Roman" w:cs="Times New Roman"/>
        </w:rPr>
        <w:t>viral load</w:t>
      </w:r>
      <w:r w:rsidR="00FF19F5" w:rsidRPr="00E17A69">
        <w:rPr>
          <w:rFonts w:ascii="Times New Roman" w:hAnsi="Times New Roman" w:cs="Times New Roman"/>
        </w:rPr>
        <w:t xml:space="preserve"> (VL)</w:t>
      </w:r>
      <w:r w:rsidR="00072F87" w:rsidRPr="00E17A69">
        <w:rPr>
          <w:rFonts w:ascii="Times New Roman" w:hAnsi="Times New Roman" w:cs="Times New Roman"/>
        </w:rPr>
        <w:t xml:space="preserve"> is the main </w:t>
      </w:r>
      <w:r w:rsidR="00ED35BE" w:rsidRPr="00E17A69">
        <w:rPr>
          <w:rFonts w:ascii="Times New Roman" w:hAnsi="Times New Roman" w:cs="Times New Roman"/>
        </w:rPr>
        <w:t xml:space="preserve">driver </w:t>
      </w:r>
      <w:r w:rsidR="00361FBB" w:rsidRPr="00E17A69">
        <w:rPr>
          <w:rFonts w:ascii="Times New Roman" w:hAnsi="Times New Roman" w:cs="Times New Roman"/>
        </w:rPr>
        <w:t xml:space="preserve">of </w:t>
      </w:r>
      <w:r w:rsidRPr="00E17A69">
        <w:rPr>
          <w:rFonts w:ascii="Times New Roman" w:hAnsi="Times New Roman" w:cs="Times New Roman"/>
        </w:rPr>
        <w:t xml:space="preserve"> MTCT </w:t>
      </w:r>
      <w:r w:rsidR="00BC19E6" w:rsidRPr="00E17A69">
        <w:rPr>
          <w:rFonts w:ascii="Times New Roman" w:hAnsi="Times New Roman" w:cs="Times New Roman"/>
        </w:rPr>
        <w:fldChar w:fldCharType="begin" w:fldLock="1"/>
      </w:r>
      <w:r w:rsidR="003A7A44" w:rsidRPr="00E17A69">
        <w:rPr>
          <w:rFonts w:ascii="Times New Roman" w:hAnsi="Times New Roman" w:cs="Times New Roman"/>
        </w:rPr>
        <w:instrText>ADDIN CSL_CITATION { "citationItems" : [ { "id" : "ITEM-1", "itemData" : { "DOI" : "10.1186/1743-422X-7-176", "ISSN" : "1743-422X", "PMID" : "20678190", "abstract" : "OBJECTIVE: To determine HIV-1 RNA load during the third trimester of pregnancy and evaluate its effect on in utero and intra-partum/postpartum transmissions in a breastfeeding population.\\n\\nDESIGN: A nested case-control study within a PMTCT cohort of antiretroviral therapy naive pregnant women and their infants.\\n\\nMETHODS: A case was a mother who transmitted HIV-1 to her infant (transmitter) who was matched to one HIV-1 positive but non-transmitting mother (control).\\n\\nRESULTS: From a cohort of 691 pregnant women, 177 (25.6%) were HIV-1 positive at enrollment and from these 29 (23%) transmitted HIV-1 to their infants, 10 and 19 during in utero and intra-partum/postpartum respectively. Twenty-four mothers sero-converted after delivery and three transmitted HIV-1 to their infants. Each unit increase in log10 viral load was associated with a 178 cells/mm(3) and 0.2 g/dL decrease in TLC and hemoglobin levels, p = 0.048 and 0.021 respectively, and a 29% increase in the risk of transmission, p = 0.023. Intra-partum/postpartum transmitters had significantly higher mean viral load relative to their matched controls, p = 0.034.\\n\\nCONCLUSION: Antenatal serum HIV-1 RNA load, TLC and hemoglobin levels were significantly associated with vertical transmission but this association was independent of transmission time. This finding supports the rationale for preventive strategies designed to reduce vertical transmission by lowering maternal viral load.", "author" : [ { "dropping-particle" : "", "family" : "Duri", "given" : "Kerina", "non-dropping-particle" : "", "parse-names" : false, "suffix" : "" }, { "dropping-particle" : "", "family" : "Gumbo", "given" : "Felicity Z", "non-dropping-particle" : "", "parse-names" : false, "suffix" : "" }, { "dropping-particle" : "", "family" : "Kristiansen", "given" : "Knut I", "non-dropping-particle" : "", "parse-names" : false, "suffix" : "" }, { "dropping-particle" : "", "family" : "Kurewa", "given" : "Nyaradzi E", "non-dropping-particle" : "", "parse-names" : false, "suffix" : "" }, { "dropping-particle" : "", "family" : "Mapingure", "given" : "Munyaradzi P", "non-dropping-particle" : "", "parse-names" : false, "suffix" : "" }, { "dropping-particle" : "", "family" : "Rusakaniko", "given" : "Simbarashe", "non-dropping-particle" : "", "parse-names" : false, "suffix" : "" }, { "dropping-particle" : "", "family" : "Chirenje", "given" : "Mike Z", "non-dropping-particle" : "", "parse-names" : false, "suffix" : "" }, { "dropping-particle" : "", "family" : "Muller", "given" : "Fredrik", "non-dropping-particle" : "", "parse-names" : false, "suffix" : "" }, { "dropping-particle" : "", "family" : "Stray-Pedersen", "given" : "Babill", "non-dropping-particle" : "", "parse-names" : false, "suffix" : "" } ], "container-title" : "Virol J", "id" : "ITEM-1", "issue" : "1", "issued" : { "date-parts" : [ [ "2010", "8", "2" ] ] }, "page" : "176", "title" : "Antenatal HIV-1 RNA load and timing of mother to child transmission; a nested case-control study in a resource poor setting.", "type" : "article-journal", "volume" : "7" }, "uris" : [ "http://www.mendeley.com/documents/?uuid=84296eff-1a91-48f7-b0e2-c551032eceee" ] }, { "id" : "ITEM-2", "itemData" : { "DOI" : "10.1056/NEJM199908053410602", "ISSN" : "0028-4793", "PMID" : "10432324", "abstract" : "BACKGROUND The importance of plasma levels of human immunodeficiency virus type 1 (HIV-1) RNA in pregnant women in relation to the other factors known to influence the risk of transmission of infection to their infants is incompletely defined. We studied the relation of maternal plasma HIV-1 RNA levels to the risk of perinatal transmission and the timing of transmission. METHODS We measured plasma HIV-1 RNA serially in 552 women with HIV-1 infection who had singleton pregnancies. The status of infection in their infants was assessed by culture of blood and further classified as early (if a culture of blood obtained within the first two days of life was positive) or late (if a culture of blood obtained in the first seven days of life was negative but subsequent cultures were positive). The rates of transmission at various levels of maternal plasma HIV-1 RNA were analyzed by tests for trend, with adjustment for covariates by stratification and logistic regression. RESULTS Increasing geometric mean levels of plasma HIV-1 RNA were associated with increasing rates of transmission: the rate was 0 percent among women with less than 1000 copies per milliliter (0 of 57), 16.6 percent among women with 1000 to 10,000 copies per milliliter (32 of 193), 21.3 percent among women with 10,001 to 50,000 copies per milliliter (39 of 183), 30.9 percent among women with 50,001 to 100,000 copies per milliliter (17 of 55), and 40.6 percent among women with more than 100,000 copies per milliliter (26 of 64) (P&lt;0.001). The treatment status of one woman was unknown. The highest rate of transmission was among women whose plasma HIV-1 RNA levels exceeded 100,000 copies per milliliter and who had not received zidovudine (19 of 30 women, 63.3 percent). Neither higher HIV-1 RNA levels early in pregnancy nor higher levels late in pregnancy were associated with the timing of infection in the infants. CONCLUSIONS In pregnant women with HIV-1 infection the level of plasma HIV-1 RNA predicts the risk but not the timing of transmission of HIV-1 to their infants.", "author" : [ { "dropping-particle" : "", "family" : "Garcia", "given" : "Patricia M.", "non-dropping-particle" : "", "parse-names" : false, "suffix" : "" }, { "dropping-particle" : "", "family" : "Kalish", "given" : "Leslie A.", "non-dropping-particle" : "", "parse-names" : false, "suffix" : "" }, { "dropping-particle" : "", "family" : "Pitt", "given" : "Jane", "non-dropping-particle" : "", "parse-names" : false, "suffix" : "" }, { "dropping-particle" : "", "family" : "Minkoff", "given" : "Howard", "non-dropping-particle" : "", "parse-names" : false, "suffix" : "" }, { "dropping-particle" : "", "family" : "Quinn", "given" : "Thomas C.", "non-dropping-particle" : "", "parse-names" : false, "suffix" : "" }, { "dropping-particle" : "", "family" : "Burchett", "given" : "Sandra K.", "non-dropping-particle" : "", "parse-names" : false, "suffix" : "" }, { "dropping-particle" : "", "family" : "Kornegay", "given" : "Janet", "non-dropping-particle" : "", "parse-names" : false, "suffix" : "" }, { "dropping-particle" : "", "family" : "Jackson", "given" : "Brooks", "non-dropping-particle" : "", "parse-names" : false, "suffix" : "" }, { "dropping-particle" : "", "family" : "Moye", "given" : "John", "non-dropping-particle" : "", "parse-names" : false, "suffix" : "" }, { "dropping-particle" : "", "family" : "Hanson", "given" : "Celine", "non-dropping-particle" : "", "parse-names" : false, "suffix" : "" }, { "dropping-particle" : "", "family" : "Zorrilla", "given" : "Carmen", "non-dropping-particle" : "", "parse-names" : false, "suffix" : "" }, { "dropping-particle" : "", "family" : "Lew", "given" : "Judy F.", "non-dropping-particle" : "", "parse-names" : false, "suffix" : "" } ], "container-title" : "N Engl J Med", "id" : "ITEM-2", "issue" : "6", "issued" : { "date-parts" : [ [ "1999", "8", "5" ] ] }, "page" : "394-402", "title" : "Maternal Levels of Plasma Human Immunodeficiency Virus Type 1 RNA and the Risk of Perinatal Transmission", "type" : "article-journal", "volume" : "341" }, "uris" : [ "http://www.mendeley.com/documents/?uuid=80692760-41f2-301c-9bd3-7532857e1258" ] } ], "mendeley" : { "formattedCitation" : "(1,2)", "plainTextFormattedCitation" : "(1,2)", "previouslyFormattedCitation" : "(1,2)" }, "properties" : { "noteIndex" : 0 }, "schema" : "https://github.com/citation-style-language/schema/raw/master/csl-citation.json" }</w:instrText>
      </w:r>
      <w:r w:rsidR="00BC19E6" w:rsidRPr="00E17A69">
        <w:rPr>
          <w:rFonts w:ascii="Times New Roman" w:hAnsi="Times New Roman" w:cs="Times New Roman"/>
        </w:rPr>
        <w:fldChar w:fldCharType="separate"/>
      </w:r>
      <w:r w:rsidR="003A7A44" w:rsidRPr="00E17A69">
        <w:rPr>
          <w:rFonts w:ascii="Times New Roman" w:hAnsi="Times New Roman" w:cs="Times New Roman"/>
          <w:noProof/>
        </w:rPr>
        <w:t>(1,2)</w:t>
      </w:r>
      <w:r w:rsidR="00BC19E6" w:rsidRPr="00E17A69">
        <w:rPr>
          <w:rFonts w:ascii="Times New Roman" w:hAnsi="Times New Roman" w:cs="Times New Roman"/>
        </w:rPr>
        <w:fldChar w:fldCharType="end"/>
      </w:r>
      <w:r w:rsidR="00344A56" w:rsidRPr="00E17A69">
        <w:rPr>
          <w:rFonts w:ascii="Times New Roman" w:hAnsi="Times New Roman" w:cs="Times New Roman"/>
        </w:rPr>
        <w:t xml:space="preserve">. </w:t>
      </w:r>
      <w:r w:rsidR="00CB35D6" w:rsidRPr="00E17A69">
        <w:rPr>
          <w:rFonts w:ascii="Times New Roman" w:hAnsi="Times New Roman" w:cs="Times New Roman"/>
        </w:rPr>
        <w:t xml:space="preserve"> </w:t>
      </w:r>
      <w:r w:rsidR="00344A56" w:rsidRPr="00E17A69">
        <w:rPr>
          <w:rFonts w:ascii="Times New Roman" w:hAnsi="Times New Roman" w:cs="Times New Roman"/>
        </w:rPr>
        <w:t xml:space="preserve">Potent antiretroviral therapy (ART) reduces </w:t>
      </w:r>
      <w:r w:rsidR="00361FBB" w:rsidRPr="00E17A69">
        <w:rPr>
          <w:rFonts w:ascii="Times New Roman" w:hAnsi="Times New Roman" w:cs="Times New Roman"/>
        </w:rPr>
        <w:t xml:space="preserve">VL through </w:t>
      </w:r>
      <w:r w:rsidR="00CB35D6" w:rsidRPr="00E17A69">
        <w:rPr>
          <w:rFonts w:ascii="Times New Roman" w:hAnsi="Times New Roman" w:cs="Times New Roman"/>
        </w:rPr>
        <w:t>HIV replication</w:t>
      </w:r>
      <w:r w:rsidR="00361FBB" w:rsidRPr="00E17A69">
        <w:rPr>
          <w:rFonts w:ascii="Times New Roman" w:hAnsi="Times New Roman" w:cs="Times New Roman"/>
        </w:rPr>
        <w:t xml:space="preserve"> </w:t>
      </w:r>
      <w:r w:rsidR="00344A56" w:rsidRPr="00E17A69">
        <w:rPr>
          <w:rFonts w:ascii="Times New Roman" w:hAnsi="Times New Roman" w:cs="Times New Roman"/>
        </w:rPr>
        <w:t>interruption,</w:t>
      </w:r>
      <w:r w:rsidR="00361FBB" w:rsidRPr="00E17A69">
        <w:rPr>
          <w:rFonts w:ascii="Times New Roman" w:hAnsi="Times New Roman" w:cs="Times New Roman"/>
        </w:rPr>
        <w:t xml:space="preserve"> </w:t>
      </w:r>
      <w:r w:rsidR="00344A56" w:rsidRPr="00E17A69">
        <w:rPr>
          <w:rFonts w:ascii="Times New Roman" w:hAnsi="Times New Roman" w:cs="Times New Roman"/>
        </w:rPr>
        <w:t xml:space="preserve">decreasing </w:t>
      </w:r>
      <w:r w:rsidR="00CB35D6" w:rsidRPr="00E17A69">
        <w:rPr>
          <w:rFonts w:ascii="Times New Roman" w:hAnsi="Times New Roman" w:cs="Times New Roman"/>
        </w:rPr>
        <w:t xml:space="preserve">MTCT risk </w:t>
      </w:r>
      <w:r w:rsidR="00CB35D6" w:rsidRPr="00E17A69">
        <w:rPr>
          <w:rFonts w:ascii="Times New Roman" w:hAnsi="Times New Roman" w:cs="Times New Roman"/>
        </w:rPr>
        <w:fldChar w:fldCharType="begin" w:fldLock="1"/>
      </w:r>
      <w:r w:rsidR="005E08CE" w:rsidRPr="00E17A69">
        <w:rPr>
          <w:rFonts w:ascii="Times New Roman" w:hAnsi="Times New Roman" w:cs="Times New Roman"/>
        </w:rPr>
        <w:instrText>ADDIN CSL_CITATION { "citationItems" : [ { "id" : "ITEM-1", "itemData" : { "author" : [ { "dropping-particle" : "", "family" : "European Collaborative Study", "given" : "", "non-dropping-particle" : "", "parse-names" : false, "suffix" : "" } ], "container-title" : "Clin Infect Dis", "id" : "ITEM-1", "issue" : "458-65", "issued" : { "date-parts" : [ [ "2005" ] ] }, "title" : "Mother-to-child transmission of HIV infection in the era of highly active antiretroviral therapy\r", "type" : "article-journal", "volume" : "40" }, "uris" : [ "http://www.mendeley.com/documents/?uuid=c164a273-75d9-42fa-8790-0c65b2af5be2" ] }, { "id" : "ITEM-2", "itemData" : { "DOI" : "10.1097/QAI.0b013e3181cf9979", "ISBN" : "1525-4135", "ISSN" : "1944-7884", "PMID" : "20216425", "abstract" : "BACKGROUND: Limited information exists about effects of different highly active antiretroviral therapy (HAART) regimens and duration of regimens on mother-to-child transmission (MTCT) of HIV among women in Africa who start treatment for advanced immunosuppression.\\n\\nMETHODS: Between January 2004 to August 2008, 1142 women were followed at antenatal antiretroviral clinics in Johannesburg. Predictors of MTCT (positive infant HIV DNA polymerase chain reaction at 4-6 weeks) were assessed with multivariate logistic regression.\\n\\nRESULTS: Mean age was 30.2 years (SD = 5.0) and median baseline CD4 count was 161 cells per cubic millimeter (SD = 84.3). HAART duration at time of delivery was a mean 10.7 weeks (SD = 7.4) for the 85% of women who initiated treatment during pregnancy and 93.4 weeks (SD = 37.7) for those who became pregnant on HAART. Overall MTCT rate was 4.9% (43 of 874), with no differences detected between HAART regimens. MTCT rates were lower in women who became pregnant on HAART than those initiating HAART during pregnancy (0.7% versus 5.7%; P = 0.01). In the latter group, each additional week of treatment reduced odds of transmission by 8% (95% confidence interval: 0.87 to 0.99, P = 0.02).\\n\\nCONCLUSIONS: Late initiation of HAART is associated with increased risk of MTCT. Strategies are needed to facilitate earlier identification of HIV-infected women.", "author" : [ { "dropping-particle" : "", "family" : "Hoffman", "given" : "Risa M", "non-dropping-particle" : "", "parse-names" : false, "suffix" : "" }, { "dropping-particle" : "", "family" : "Black", "given" : "Vivian", "non-dropping-particle" : "", "parse-names" : false, "suffix" : "" }, { "dropping-particle" : "", "family" : "Technau", "given" : "Karl", "non-dropping-particle" : "", "parse-names" : false, "suffix" : "" }, { "dropping-particle" : "", "family" : "Merwe", "given" : "Karin Joan", "non-dropping-particle" : "van der", "parse-names" : false, "suffix" : "" }, { "dropping-particle" : "", "family" : "Currier", "given" : "Judith", "non-dropping-particle" : "", "parse-names" : false, "suffix" : "" }, { "dropping-particle" : "", "family" : "Coovadia", "given" : "Ashraf", "non-dropping-particle" : "", "parse-names" : false, "suffix" : "" }, { "dropping-particle" : "", "family" : "Chersich", "given" : "Matthew", "non-dropping-particle" : "", "parse-names" : false, "suffix" : "" } ], "container-title" : "J Acq Immune Defic Syndr", "id" : "ITEM-2", "issue" : "1", "issued" : { "date-parts" : [ [ "2010", "3", "1" ] ] }, "page" : "35-41", "title" : "Effects of highly active antiretroviral therapy duration and regimen on risk for mother-to-child transmission of HIV in Johannesburg, South Africa.", "type" : "article-journal", "volume" : "54" }, "uris" : [ "http://www.mendeley.com/documents/?uuid=23eea108-7ee3-436b-815c-245653bfd7c9" ] }, { "id" : "ITEM-3", "itemData" : { "DOI" : "10.1097/QAD.0000000000000212", "ISSN" : "1473-5571", "PMID" : "24566097", "abstract" : "OBJECTIVES To analyze mother-to-child HIV transmission (MTCT) rates over time in light of changes in management, demographic, and pregnancy characteristics. DESIGN Population-based surveillance data on diagnosed HIV-positive women and their infants are routinely collected in the UK and Ireland. METHODS A total of 12486 singleton pregnancies delivered in 2000-2011 were analyzed. HIV infection status was available for 11515 infants (92.2%). RESULTS The rate of MTCT declined from 2.1% (17/816) in 2000-2001 to 0.46% (nine of 1975, 95% confidence interval: 0.21-0.86%) in 2010-2011 (trend, P=0.01), because of a combination of factors including earlier initiation of antenatal combination antiretroviral therapy (cART). Excluding 63 infants who were breastfed or acquired HIV postnatally, MTCT risk was significantly higher for all modes of delivery in women with viral load of 50-399 copies/ml (1.0%, 14/1349), compared with viral load of less than 50 copies/ml (0.09%, six of 6347, P&lt;0.001). Among the former (viral load 50-399 copies/ml), the risk of MTCT was 0.26% (two of 777) following elective cesarean section and 1.1% (two of 188) following planned vaginal delivery (P=0.17), excluding in-utero transmissions. MTCT probability declined rapidly with each additional week of treatment initially, followed by a slower decline up to about 15 weeks of cART, with substantial differences by baseline viral load. CONCLUSION MTCT rates in the UK and Ireland have continued to decline since 2006, reaching an all-time low of 5 per 1000 in 2010-2011. This was primarily because of a reduction in transmissions associated with late initiation or nonreceipt of antenatal cART, and an increase in the proportion of women on cART at conception.", "author" : [ { "dropping-particle" : "", "family" : "Townsend", "given" : "Claire L", "non-dropping-particle" : "", "parse-names" : false, "suffix" : "" }, { "dropping-particle" : "", "family" : "Byrne", "given" : "Laura", "non-dropping-particle" : "", "parse-names" : false, "suffix" : "" }, { "dropping-particle" : "", "family" : "Cortina-Borja", "given" : "Mario", "non-dropping-particle" : "", "parse-names" : false, "suffix" : "" }, { "dropping-particle" : "", "family" : "Thorne", "given" : "Claire", "non-dropping-particle" : "", "parse-names" : false, "suffix" : "" }, { "dropping-particle" : "", "family" : "Ruiter", "given" : "Annemiek", "non-dropping-particle" : "de", "parse-names" : false, "suffix" : "" }, { "dropping-particle" : "", "family" : "Lyall", "given" : "Hermione", "non-dropping-particle" : "", "parse-names" : false, "suffix" : "" }, { "dropping-particle" : "", "family" : "Taylor", "given" : "Graham P", "non-dropping-particle" : "", "parse-names" : false, "suffix" : "" }, { "dropping-particle" : "", "family" : "Peckham", "given" : "Catherine S", "non-dropping-particle" : "", "parse-names" : false, "suffix" : "" }, { "dropping-particle" : "", "family" : "Tookey", "given" : "Pat A", "non-dropping-particle" : "", "parse-names" : false, "suffix" : "" } ], "container-title" : "AIDS", "id" : "ITEM-3", "issue" : "7", "issued" : { "date-parts" : [ [ "2014", "4", "24" ] ] }, "page" : "1049-57", "title" : "Earlier initiation of ART and further decline in mother-to-child HIV transmission rates, 2000-2011", "type" : "article-journal", "volume" : "28" }, "uris" : [ "http://www.mendeley.com/documents/?uuid=2fb53bf4-8a68-3757-b472-eea3a0e47430" ] } ], "mendeley" : { "formattedCitation" : "(3\u20135)", "plainTextFormattedCitation" : "(3\u20135)", "previouslyFormattedCitation" : "(3\u20135)" }, "properties" : { "noteIndex" : 0 }, "schema" : "https://github.com/citation-style-language/schema/raw/master/csl-citation.json" }</w:instrText>
      </w:r>
      <w:r w:rsidR="00CB35D6" w:rsidRPr="00E17A69">
        <w:rPr>
          <w:rFonts w:ascii="Times New Roman" w:hAnsi="Times New Roman" w:cs="Times New Roman"/>
        </w:rPr>
        <w:fldChar w:fldCharType="separate"/>
      </w:r>
      <w:r w:rsidR="003A7A44" w:rsidRPr="00E17A69">
        <w:rPr>
          <w:rFonts w:ascii="Times New Roman" w:hAnsi="Times New Roman" w:cs="Times New Roman"/>
          <w:noProof/>
        </w:rPr>
        <w:t>(3–5)</w:t>
      </w:r>
      <w:r w:rsidR="00CB35D6" w:rsidRPr="00E17A69">
        <w:rPr>
          <w:rFonts w:ascii="Times New Roman" w:hAnsi="Times New Roman" w:cs="Times New Roman"/>
        </w:rPr>
        <w:fldChar w:fldCharType="end"/>
      </w:r>
      <w:r w:rsidR="00344A56" w:rsidRPr="00E17A69">
        <w:rPr>
          <w:rFonts w:ascii="Times New Roman" w:hAnsi="Times New Roman" w:cs="Times New Roman"/>
        </w:rPr>
        <w:t xml:space="preserve">, </w:t>
      </w:r>
      <w:r w:rsidR="002E226C" w:rsidRPr="00E17A69">
        <w:rPr>
          <w:rFonts w:ascii="Times New Roman" w:hAnsi="Times New Roman" w:cs="Times New Roman"/>
        </w:rPr>
        <w:t xml:space="preserve">and </w:t>
      </w:r>
      <w:r w:rsidR="00D3388D" w:rsidRPr="00E17A69">
        <w:rPr>
          <w:rFonts w:ascii="Times New Roman" w:hAnsi="Times New Roman" w:cs="Times New Roman"/>
        </w:rPr>
        <w:t>impro</w:t>
      </w:r>
      <w:r w:rsidR="00344A56" w:rsidRPr="00E17A69">
        <w:rPr>
          <w:rFonts w:ascii="Times New Roman" w:hAnsi="Times New Roman" w:cs="Times New Roman"/>
        </w:rPr>
        <w:t>ving</w:t>
      </w:r>
      <w:r w:rsidR="00072F87" w:rsidRPr="00E17A69">
        <w:rPr>
          <w:rFonts w:ascii="Times New Roman" w:hAnsi="Times New Roman" w:cs="Times New Roman"/>
        </w:rPr>
        <w:t xml:space="preserve"> maternal </w:t>
      </w:r>
      <w:r w:rsidR="00D3388D" w:rsidRPr="00E17A69">
        <w:rPr>
          <w:rFonts w:ascii="Times New Roman" w:hAnsi="Times New Roman" w:cs="Times New Roman"/>
        </w:rPr>
        <w:t xml:space="preserve">survival </w:t>
      </w:r>
      <w:r w:rsidR="00BC19E6" w:rsidRPr="00E17A69">
        <w:rPr>
          <w:rFonts w:ascii="Times New Roman" w:hAnsi="Times New Roman" w:cs="Times New Roman"/>
        </w:rPr>
        <w:fldChar w:fldCharType="begin" w:fldLock="1"/>
      </w:r>
      <w:r w:rsidR="003A7A44" w:rsidRPr="00E17A69">
        <w:rPr>
          <w:rFonts w:ascii="Times New Roman" w:hAnsi="Times New Roman" w:cs="Times New Roman"/>
        </w:rPr>
        <w:instrText>ADDIN CSL_CITATION { "citationItems" : [ { "id" : "ITEM-1", "itemData" : { "author" : [ { "dropping-particle" : "", "family" : "Cooper", "given" : "E R", "non-dropping-particle" : "", "parse-names" : false, "suffix" : "" }, { "dropping-particle" : "", "family" : "Charurat", "given" : "M", "non-dropping-particle" : "", "parse-names" : false, "suffix" : "" }, { "dropping-particle" : "", "family" : "Mofenson", "given" : "L", "non-dropping-particle" : "", "parse-names" : false, "suffix" : "" }, { "dropping-particle" : "", "family" : "et al", "given" : "", "non-dropping-particle" : "", "parse-names" : false, "suffix" : "" } ], "container-title" : "J Acquir Immune Defic Syndr", "id" : "ITEM-1", "issue" : "5", "issued" : { "date-parts" : [ [ "2002" ] ] }, "page" : "484-494", "title" : "Combination antiretroviral strategies for the treatment of pregnant HIV-1-infected women and prevention of perinatal HIV-1 transmission", "type" : "article-journal", "volume" : "29" }, "uris" : [ "http://www.mendeley.com/documents/?uuid=23006c2e-23d9-4f22-9b24-2cc588f33ef8" ] }, { "id" : "ITEM-2", "itemData" : { "DOI" : "10.1016/S0140-6736(98)10411-7", "ISSN" : "01406736", "abstract" : "BACKGROUND\nMany developing countries have not implemented the AIDS Clinical Trials Group 076 zidovudine regimen for prevention of perinatal HIV-1 transmission because of its complexity and cost. We investigated the safety and efficacy of short-course oral zidovudine administered during late pregnancy and labour. \n\nMETHODS\nIn a randomised, double-blind, placebo-controlled trial, HIV-1-infected pregnant women at two Bangkok hospitals were randomly assigned placebo or one zidovudine 300 mg tablet twice daily from 36 weeks' gestation and every 3 h from onset of labour until delivery. Mothers were given infant formula and asked not to breastfeed. The main endpoint was babies' HIV-1-infection status, tested with HIV-1-DNA PCR at birth, 2 months, and 6 months. We measured maternal plasma viral concentrations by RNA PCR. \n\nFINDINGS\nBetween May, 1996, and December, 1997, 397 women were enrolled; 393 gave birth to 395 live-born babies. Median duration of antenatal treatment was 25 days, and median number of doses during labour was three. 99% of women took at least 90% of scheduled antenatal doses. Adverse events were similar in the study groups. Of 392 babies with at least one PCR test, 55 tested positive: 18 in the zidovudine group and 37 in the placebo group. The estimated transmission risks were 9\u00b74% (95% CI 5\u00b72\u201313\u00b75) on zidovudine and 18\u00b79% (13\u00b72\u201324\u00b72) on placebo (p=0\u00b7006; efficacy 50% [15\u00b74\u201370\u00b76]). Between enrolment and delivery, women in the zidovudine group had a mean decrease in viral load of 0\u00b756 log. About 80% of the treatment effect was explained by lowered maternal viral concentrations at delivery. \n\nINTERPRETATION\nA short course of twice-daily oral zidovudine was safe and well tolerated and, in the absence of breastfeeding, can lessen the risk for mother-to-child HIV-1 transmission by half. This regimen could prevent many HIV-1 infections during late pregnancy and labour in less-developed countries unable to implement the full 076 regimen.", "author" : [ { "dropping-particle" : "", "family" : "Shaffer", "given" : "Nathan", "non-dropping-particle" : "", "parse-names" : false, "suffix" : "" }, { "dropping-particle" : "", "family" : "Chuachoowong", "given" : "Rutt", "non-dropping-particle" : "", "parse-names" : false, "suffix" : "" }, { "dropping-particle" : "", "family" : "Mock", "given" : "Philip A", "non-dropping-particle" : "", "parse-names" : false, "suffix" : "" }, { "dropping-particle" : "", "family" : "Bhadrakom", "given" : "Chaiporn", "non-dropping-particle" : "", "parse-names" : false, "suffix" : "" }, { "dropping-particle" : "", "family" : "Siriwasin", "given" : "Wimol", "non-dropping-particle" : "", "parse-names" : false, "suffix" : "" }, { "dropping-particle" : "", "family" : "Young", "given" : "Nancy L", "non-dropping-particle" : "", "parse-names" : false, "suffix" : "" }, { "dropping-particle" : "", "family" : "Chotpitayasunondh", "given" : "Tawee", "non-dropping-particle" : "", "parse-names" : false, "suffix" : "" }, { "dropping-particle" : "", "family" : "Chearskul", "given" : "Sanay", "non-dropping-particle" : "", "parse-names" : false, "suffix" : "" }, { "dropping-particle" : "", "family" : "Roongpisuthipong", "given" : "Anuvat", "non-dropping-particle" : "", "parse-names" : false, "suffix" : "" }, { "dropping-particle" : "", "family" : "Chinayon", "given" : "Pratharn", "non-dropping-particle" : "", "parse-names" : false, "suffix" : "" }, { "dropping-particle" : "", "family" : "Karon", "given" : "John", "non-dropping-particle" : "", "parse-names" : false, "suffix" : "" }, { "dropping-particle" : "", "family" : "Mastro", "given" : "Timothy D", "non-dropping-particle" : "", "parse-names" : false, "suffix" : "" }, { "dropping-particle" : "", "family" : "Simonds", "given" : "RJ", "non-dropping-particle" : "", "parse-names" : false, "suffix" : "" } ], "container-title" : "The Lancet", "id" : "ITEM-2", "issue" : "9155", "issued" : { "date-parts" : [ [ "1999", "3" ] ] }, "page" : "773-780", "title" : "Short-course zidovudine for perinatal HIV-1 transmission in Bangkok, Thailand: a randomised controlled trial", "type" : "article-journal", "volume" : "353" }, "uris" : [ "http://www.mendeley.com/documents/?uuid=f64e0998-9e9d-4f5a-8450-53e1b4eb2476" ] } ], "mendeley" : { "formattedCitation" : "(6,7)", "plainTextFormattedCitation" : "(6,7)", "previouslyFormattedCitation" : "(6,7)" }, "properties" : { "noteIndex" : 0 }, "schema" : "https://github.com/citation-style-language/schema/raw/master/csl-citation.json" }</w:instrText>
      </w:r>
      <w:r w:rsidR="00BC19E6" w:rsidRPr="00E17A69">
        <w:rPr>
          <w:rFonts w:ascii="Times New Roman" w:hAnsi="Times New Roman" w:cs="Times New Roman"/>
        </w:rPr>
        <w:fldChar w:fldCharType="separate"/>
      </w:r>
      <w:r w:rsidR="003A7A44" w:rsidRPr="00E17A69">
        <w:rPr>
          <w:rFonts w:ascii="Times New Roman" w:hAnsi="Times New Roman" w:cs="Times New Roman"/>
          <w:noProof/>
        </w:rPr>
        <w:t>(6,7)</w:t>
      </w:r>
      <w:r w:rsidR="00BC19E6" w:rsidRPr="00E17A69">
        <w:rPr>
          <w:rFonts w:ascii="Times New Roman" w:hAnsi="Times New Roman" w:cs="Times New Roman"/>
        </w:rPr>
        <w:fldChar w:fldCharType="end"/>
      </w:r>
      <w:r w:rsidR="002E226C" w:rsidRPr="00E17A69">
        <w:rPr>
          <w:rFonts w:ascii="Times New Roman" w:hAnsi="Times New Roman" w:cs="Times New Roman"/>
        </w:rPr>
        <w:t>.</w:t>
      </w:r>
    </w:p>
    <w:p w14:paraId="0E2BEF7E" w14:textId="1B2E9BE1" w:rsidR="00072F87" w:rsidRPr="00E17A69" w:rsidRDefault="00CB35D6" w:rsidP="00897379">
      <w:pPr>
        <w:spacing w:line="360" w:lineRule="auto"/>
        <w:rPr>
          <w:rFonts w:ascii="Times New Roman" w:hAnsi="Times New Roman" w:cs="Times New Roman"/>
        </w:rPr>
      </w:pPr>
      <w:r w:rsidRPr="00E17A69">
        <w:rPr>
          <w:rFonts w:ascii="Times New Roman" w:hAnsi="Times New Roman" w:cs="Times New Roman"/>
        </w:rPr>
        <w:t xml:space="preserve">Although perinatal transmission risk </w:t>
      </w:r>
      <w:r w:rsidR="00C735AF" w:rsidRPr="00E17A69">
        <w:rPr>
          <w:rFonts w:ascii="Times New Roman" w:hAnsi="Times New Roman" w:cs="Times New Roman"/>
        </w:rPr>
        <w:t xml:space="preserve">is proportional to maternal VL level </w:t>
      </w:r>
      <w:r w:rsidRPr="00E17A69">
        <w:rPr>
          <w:rFonts w:ascii="Times New Roman" w:hAnsi="Times New Roman" w:cs="Times New Roman"/>
        </w:rPr>
        <w:t xml:space="preserve">increases at higher maternal VLs </w:t>
      </w:r>
      <w:r w:rsidRPr="00E17A69">
        <w:rPr>
          <w:rFonts w:ascii="Times New Roman" w:hAnsi="Times New Roman" w:cs="Times New Roman"/>
        </w:rPr>
        <w:fldChar w:fldCharType="begin" w:fldLock="1"/>
      </w:r>
      <w:r w:rsidR="003A7A44" w:rsidRPr="00E17A69">
        <w:rPr>
          <w:rFonts w:ascii="Times New Roman" w:hAnsi="Times New Roman" w:cs="Times New Roman"/>
        </w:rPr>
        <w:instrText>ADDIN CSL_CITATION { "citationItems" : [ { "id" : "ITEM-1", "itemData" : { "DOI" : "10.1056/NEJM199908053410602", "ISSN" : "0028-4793", "PMID" : "10432324", "abstract" : "BACKGROUND The importance of plasma levels of human immunodeficiency virus type 1 (HIV-1) RNA in pregnant women in relation to the other factors known to influence the risk of transmission of infection to their infants is incompletely defined. We studied the relation of maternal plasma HIV-1 RNA levels to the risk of perinatal transmission and the timing of transmission. METHODS We measured plasma HIV-1 RNA serially in 552 women with HIV-1 infection who had singleton pregnancies. The status of infection in their infants was assessed by culture of blood and further classified as early (if a culture of blood obtained within the first two days of life was positive) or late (if a culture of blood obtained in the first seven days of life was negative but subsequent cultures were positive). The rates of transmission at various levels of maternal plasma HIV-1 RNA were analyzed by tests for trend, with adjustment for covariates by stratification and logistic regression. RESULTS Increasing geometric mean levels of plasma HIV-1 RNA were associated with increasing rates of transmission: the rate was 0 percent among women with less than 1000 copies per milliliter (0 of 57), 16.6 percent among women with 1000 to 10,000 copies per milliliter (32 of 193), 21.3 percent among women with 10,001 to 50,000 copies per milliliter (39 of 183), 30.9 percent among women with 50,001 to 100,000 copies per milliliter (17 of 55), and 40.6 percent among women with more than 100,000 copies per milliliter (26 of 64) (P&lt;0.001). The treatment status of one woman was unknown. The highest rate of transmission was among women whose plasma HIV-1 RNA levels exceeded 100,000 copies per milliliter and who had not received zidovudine (19 of 30 women, 63.3 percent). Neither higher HIV-1 RNA levels early in pregnancy nor higher levels late in pregnancy were associated with the timing of infection in the infants. CONCLUSIONS In pregnant women with HIV-1 infection the level of plasma HIV-1 RNA predicts the risk but not the timing of transmission of HIV-1 to their infants.", "author" : [ { "dropping-particle" : "", "family" : "Garcia", "given" : "Patricia M.", "non-dropping-particle" : "", "parse-names" : false, "suffix" : "" }, { "dropping-particle" : "", "family" : "Kalish", "given" : "Leslie A.", "non-dropping-particle" : "", "parse-names" : false, "suffix" : "" }, { "dropping-particle" : "", "family" : "Pitt", "given" : "Jane", "non-dropping-particle" : "", "parse-names" : false, "suffix" : "" }, { "dropping-particle" : "", "family" : "Minkoff", "given" : "Howard", "non-dropping-particle" : "", "parse-names" : false, "suffix" : "" }, { "dropping-particle" : "", "family" : "Quinn", "given" : "Thomas C.", "non-dropping-particle" : "", "parse-names" : false, "suffix" : "" }, { "dropping-particle" : "", "family" : "Burchett", "given" : "Sandra K.", "non-dropping-particle" : "", "parse-names" : false, "suffix" : "" }, { "dropping-particle" : "", "family" : "Kornegay", "given" : "Janet", "non-dropping-particle" : "", "parse-names" : false, "suffix" : "" }, { "dropping-particle" : "", "family" : "Jackson", "given" : "Brooks", "non-dropping-particle" : "", "parse-names" : false, "suffix" : "" }, { "dropping-particle" : "", "family" : "Moye", "given" : "John", "non-dropping-particle" : "", "parse-names" : false, "suffix" : "" }, { "dropping-particle" : "", "family" : "Hanson", "given" : "Celine", "non-dropping-particle" : "", "parse-names" : false, "suffix" : "" }, { "dropping-particle" : "", "family" : "Zorrilla", "given" : "Carmen", "non-dropping-particle" : "", "parse-names" : false, "suffix" : "" }, { "dropping-particle" : "", "family" : "Lew", "given" : "Judy F.", "non-dropping-particle" : "", "parse-names" : false, "suffix" : "" } ], "container-title" : "N Engl J Med", "id" : "ITEM-1", "issue" : "6", "issued" : { "date-parts" : [ [ "1999", "8", "5" ] ] }, "page" : "394-402", "title" : "Maternal Levels of Plasma Human Immunodeficiency Virus Type 1 RNA and the Risk of Perinatal Transmission", "type" : "article-journal", "volume" : "341" }, "uris" : [ "http://www.mendeley.com/documents/?uuid=80692760-41f2-301c-9bd3-7532857e1258" ] } ], "mendeley" : { "formattedCitation" : "(2)", "plainTextFormattedCitation" : "(2)", "previouslyFormattedCitation" : "(2)" }, "properties" : { "noteIndex" : 0 }, "schema" : "https://github.com/citation-style-language/schema/raw/master/csl-citation.json" }</w:instrText>
      </w:r>
      <w:r w:rsidRPr="00E17A69">
        <w:rPr>
          <w:rFonts w:ascii="Times New Roman" w:hAnsi="Times New Roman" w:cs="Times New Roman"/>
        </w:rPr>
        <w:fldChar w:fldCharType="separate"/>
      </w:r>
      <w:r w:rsidR="003A7A44" w:rsidRPr="00E17A69">
        <w:rPr>
          <w:rFonts w:ascii="Times New Roman" w:hAnsi="Times New Roman" w:cs="Times New Roman"/>
          <w:noProof/>
        </w:rPr>
        <w:t>(2)</w:t>
      </w:r>
      <w:r w:rsidRPr="00E17A69">
        <w:rPr>
          <w:rFonts w:ascii="Times New Roman" w:hAnsi="Times New Roman" w:cs="Times New Roman"/>
        </w:rPr>
        <w:fldChar w:fldCharType="end"/>
      </w:r>
      <w:r w:rsidRPr="00E17A69">
        <w:rPr>
          <w:rFonts w:ascii="Times New Roman" w:hAnsi="Times New Roman" w:cs="Times New Roman"/>
        </w:rPr>
        <w:t xml:space="preserve"> and declines at lower maternal VLs </w:t>
      </w:r>
      <w:r w:rsidRPr="00E17A69">
        <w:rPr>
          <w:rFonts w:ascii="Times New Roman" w:hAnsi="Times New Roman" w:cs="Times New Roman"/>
        </w:rPr>
        <w:fldChar w:fldCharType="begin" w:fldLock="1"/>
      </w:r>
      <w:r w:rsidR="003A7A44" w:rsidRPr="00E17A69">
        <w:rPr>
          <w:rFonts w:ascii="Times New Roman" w:hAnsi="Times New Roman" w:cs="Times New Roman"/>
        </w:rPr>
        <w:instrText>ADDIN CSL_CITATION { "citationItems" : [ { "id" : "ITEM-1", "itemData" : { "author" : [ { "dropping-particle" : "", "family" : "Townsend", "given" : "Claire L", "non-dropping-particle" : "", "parse-names" : false, "suffix" : "" }, { "dropping-particle" : "", "family" : "Cortina-Borja", "given" : "Mario", "non-dropping-particle" : "", "parse-names" : false, "suffix" : "" }, { "dropping-particle" : "", "family" : "Peckham", "given" : "Catherine S", "non-dropping-particle" : "", "parse-names" : false, "suffix" : "" }, { "dropping-particle" : "De", "family" : "Ruiter", "given" : "Annemiek", "non-dropping-particle" : "", "parse-names" : false, "suffix" : "" }, { "dropping-particle" : "", "family" : "Lyall", "given" : "Hermione", "non-dropping-particle" : "", "parse-names" : false, "suffix" : "" }, { "dropping-particle" : "", "family" : "Tookey", "given" : "Pat A", "non-dropping-particle" : "", "parse-names" : false, "suffix" : "" } ], "container-title" : "AIDS", "id" : "ITEM-1", "issue" : "8", "issued" : { "date-parts" : [ [ "2008" ] ] }, "page" : "973-981", "title" : "Low rates of mother-to-child transmission of HIV following effective pregnancy interventions in the United Kingdom and Ireland , 2000 \u2013 2006", "type" : "article-journal", "volume" : "22" }, "uris" : [ "http://www.mendeley.com/documents/?uuid=964e6d2d-af1a-47e9-a9d9-90f97bf8ce32" ] }, { "id" : "ITEM-2", "itemData" : { "DOI" : "10.1093/cid/civ578", "abstract" : "Background. The efficacy of preventing perinatal transmission (PT) of human immunodeficiency virus type 1 (HIV-1) depends on both viral load (VL) and treatment duration. The objective of this study was to deter- mine whether initiating highly active antiretroviral therapy (ART) before conception has the potential to eliminate PT. Methods. A total of 8075 HIV-infected mother/infant pairs included from 2000 to 2011 in the national prospective multicenter French Perinatal Cohort (ANRS-EPF) received ART, delivered live-born children with determined HIV infection status, and did not breastfeed. PT was analyzed according to maternal VL at delivery and timing of ART initiation. Results. The overall rate of PT was 0.7% (56 of 8075). No transmission occurred among 2651 infants born to women who were receiving ART before conception, continued ART throughout the pregnancy, and delivered with a plasma VL &lt;50 copies/mL (upper 95% confidence interval [CI], 0.1%). VL and timing of ART initiation were independently associated with PT in logistic regression. Regardless of VL, the PT rate increased from 0.2% (6 of 3505) for women starting ART before conception to 0.4% (3 of 709), 0.9% (24 of 2810), and 2.2% (23 of 1051) for those starting during the first, second, or third trimester (P &lt; .001). Regardless of when ART was initiated, the PT rate was higher for women with VLs of 50\u2013400 copies/mL near delivery than for those with &lt;50 copies/mL (ad- justed odds ratio, 4.0; 95% CI, 1.9\u20138.2). Conclusions. Perinatal HIV-1 transmission is virtually zero in mothers who start ART before conception and maintain suppression of plasma VL.", "author" : [ { "dropping-particle" : "", "family" : "Mandelbrot", "given" : "Laurent", "non-dropping-particle" : "", "parse-names" : false, "suffix" : "" }, { "dropping-particle" : "", "family" : "Tubiana", "given" : "Roland", "non-dropping-particle" : "", "parse-names" : false, "suffix" : "" }, { "dropping-particle" : "", "family" : "Chenadec", "given" : "Jerome", "non-dropping-particle" : "Le", "parse-names" : false, "suffix" : "" }, { "dropping-particle" : "", "family" : "Dollfus", "given" : "Catherine", "non-dropping-particle" : "", "parse-names" : false, "suffix" : "" }, { "dropping-particle" : "", "family" : "Faye", "given" : "Albert", "non-dropping-particle" : "", "parse-names" : false, "suffix" : "" }, { "dropping-particle" : "", "family" : "Pannier", "given" : "Emmanuelle", "non-dropping-particle" : "", "parse-names" : false, "suffix" : "" }, { "dropping-particle" : "", "family" : "Matheron", "given" : "Sophie", "non-dropping-particle" : "", "parse-names" : false, "suffix" : "" }, { "dropping-particle" : "", "family" : "Khuong", "given" : "Marie-Aude", "non-dropping-particle" : "", "parse-names" : false, "suffix" : "" }, { "dropping-particle" : "", "family" : "Garrait", "given" : "Valerie", "non-dropping-particle" : "", "parse-names" : false, "suffix" : "" }, { "dropping-particle" : "", "family" : "Reliquet", "given" : "Veronique", "non-dropping-particle" : "", "parse-names" : false, "suffix" : "" }, { "dropping-particle" : "", "family" : "Devidas", "given" : "Alain", "non-dropping-particle" : "", "parse-names" : false, "suffix" : "" }, { "dropping-particle" : "", "family" : "Berrebi", "given" : "Alain", "non-dropping-particle" : "", "parse-names" : false, "suffix" : "" }, { "dropping-particle" : "", "family" : "Allisy", "given" : "Christine", "non-dropping-particle" : "", "parse-names" : false, "suffix" : "" }, { "dropping-particle" : "", "family" : "Elleau", "given" : "Christophe", "non-dropping-particle" : "", "parse-names" : false, "suffix" : "" }, { "dropping-particle" : "", "family" : "Arvieux", "given" : "Cedric", "non-dropping-particle" : "", "parse-names" : false, "suffix" : "" }, { "dropping-particle" : "", "family" : "Rouzioux", "given" : "Christine", "non-dropping-particle" : "", "parse-names" : false, "suffix" : "" }, { "dropping-particle" : "", "family" : "Warszawski", "given" : "Josiane", "non-dropping-particle" : "", "parse-names" : false, "suffix" : "" }, { "dropping-particle" : "", "family" : "Blanche", "given" : "St\u00e9phane", "non-dropping-particle" : "", "parse-names" : false, "suffix" : "" } ], "container-title" : "Clin Infect Dis", "id" : "ITEM-2", "issue" : "1 December", "issued" : { "date-parts" : [ [ "2015", "7", "21" ] ] }, "page" : "1715-25", "title" : "No Perinatal HIV-1 Transmission From Women With Effective Antiretroviral Therapy Starting Before Conception", "type" : "article-journal", "volume" : "61" }, "uris" : [ "http://www.mendeley.com/documents/?uuid=3f689b0f-d265-345d-81dc-3296fbb9d035" ] } ], "mendeley" : { "formattedCitation" : "(8,9)", "plainTextFormattedCitation" : "(8,9)", "previouslyFormattedCitation" : "(8,9)" }, "properties" : { "noteIndex" : 0 }, "schema" : "https://github.com/citation-style-language/schema/raw/master/csl-citation.json" }</w:instrText>
      </w:r>
      <w:r w:rsidRPr="00E17A69">
        <w:rPr>
          <w:rFonts w:ascii="Times New Roman" w:hAnsi="Times New Roman" w:cs="Times New Roman"/>
        </w:rPr>
        <w:fldChar w:fldCharType="separate"/>
      </w:r>
      <w:r w:rsidR="003A7A44" w:rsidRPr="00E17A69">
        <w:rPr>
          <w:rFonts w:ascii="Times New Roman" w:hAnsi="Times New Roman" w:cs="Times New Roman"/>
          <w:noProof/>
        </w:rPr>
        <w:t>(8,9)</w:t>
      </w:r>
      <w:r w:rsidRPr="00E17A69">
        <w:rPr>
          <w:rFonts w:ascii="Times New Roman" w:hAnsi="Times New Roman" w:cs="Times New Roman"/>
        </w:rPr>
        <w:fldChar w:fldCharType="end"/>
      </w:r>
      <w:r w:rsidRPr="00E17A69">
        <w:rPr>
          <w:rFonts w:ascii="Times New Roman" w:hAnsi="Times New Roman" w:cs="Times New Roman"/>
        </w:rPr>
        <w:t xml:space="preserve">, </w:t>
      </w:r>
      <w:r w:rsidR="00381C2D" w:rsidRPr="00E17A69">
        <w:rPr>
          <w:rFonts w:ascii="Times New Roman" w:hAnsi="Times New Roman" w:cs="Times New Roman"/>
        </w:rPr>
        <w:t>MTCT ma</w:t>
      </w:r>
      <w:r w:rsidR="00710CDE" w:rsidRPr="00E17A69">
        <w:rPr>
          <w:rFonts w:ascii="Times New Roman" w:hAnsi="Times New Roman" w:cs="Times New Roman"/>
        </w:rPr>
        <w:t xml:space="preserve">y occur </w:t>
      </w:r>
      <w:r w:rsidR="00D821C0" w:rsidRPr="00E17A69">
        <w:rPr>
          <w:rFonts w:ascii="Times New Roman" w:hAnsi="Times New Roman" w:cs="Times New Roman"/>
        </w:rPr>
        <w:t>with</w:t>
      </w:r>
      <w:r w:rsidR="00072F87" w:rsidRPr="00E17A69">
        <w:rPr>
          <w:rFonts w:ascii="Times New Roman" w:hAnsi="Times New Roman" w:cs="Times New Roman"/>
        </w:rPr>
        <w:t xml:space="preserve"> low maternal vir</w:t>
      </w:r>
      <w:r w:rsidR="002E226C" w:rsidRPr="00E17A69">
        <w:rPr>
          <w:rFonts w:ascii="Times New Roman" w:hAnsi="Times New Roman" w:cs="Times New Roman"/>
        </w:rPr>
        <w:t>a</w:t>
      </w:r>
      <w:r w:rsidR="00072F87" w:rsidRPr="00E17A69">
        <w:rPr>
          <w:rFonts w:ascii="Times New Roman" w:hAnsi="Times New Roman" w:cs="Times New Roman"/>
        </w:rPr>
        <w:t xml:space="preserve">emia </w:t>
      </w:r>
      <w:r w:rsidR="00072F87" w:rsidRPr="00E17A69">
        <w:rPr>
          <w:rFonts w:ascii="Times New Roman" w:hAnsi="Times New Roman" w:cs="Times New Roman"/>
        </w:rPr>
        <w:fldChar w:fldCharType="begin" w:fldLock="1"/>
      </w:r>
      <w:r w:rsidR="003A7A44" w:rsidRPr="00E17A69">
        <w:rPr>
          <w:rFonts w:ascii="Times New Roman" w:hAnsi="Times New Roman" w:cs="Times New Roman"/>
        </w:rPr>
        <w:instrText>ADDIN CSL_CITATION { "citationItems" : [ { "id" : "ITEM-1", "itemData" : { "DOI" : "10.1016/j.jcv.2012.01.011", "PMID" : "22317908", "abstract" : "BACKGROUND A high-coverage public health prenatal program (70,000 women/year) from central western Brazil/Goias State has represented a unique opportunity for the early diagnosis of HIV-1 and implementation of strategies to prevent mother-to-child transmission (MTCT). OBJECTIVES To investigate MTCT among a prospective cohort of HIV-1 infected mothers/exposed infants. STUDY DESIGN 142 mothers/their 149 infants (2008-2010) were investigated regarding maternal viral load, CD4(+)cell counts, HIV-1 pol sequences; infants' HIV-1 RNA tests (30/120 days), sequential anti-HIV-1/2 serology. HIV-1 subtypes were assigned by REGA. Transmitted drug resistance was identified by the Calibrated Population Resistance tool, secondary resistance by Stanford HIV-1 Drug Resistance/International AIDS Society databases. RESULTS Mothers (median age=24 years; 25/142 adolescents) were diagnosed during prenatal care (2008-2010) or previously (1994-2007). Recent cases were younger, mostly asymptomatic. Undetectable viremia and MTCT prophylaxis predominated in formerly diagnosed mothers. Recent cases had higher subtype C prevalence. One naive patient had transmitted resistance; ten antiretroviral-experienced patients had secondary resistance: 6 from MTCT prophylaxis, 4 under HAART. Late disclosure of diagnosis, vaginal delivery, breastfeeding, lack of oral zidovudine were observed in the three MTCT cases (3/149; 2.01%). Two of three infected infants harbored subtype C; infected infants/mothers did not have drug resistance mutations. Two of the transmitting-mothers had viremia &lt;1000 copies/ml. Among exposed-uninfected infants the median time to seroreversion was 12 months. CONCLUSIONS In this study delayed disclosure of diagnosis, partial/no preventive measures, drug resistance among asymptomatic women under prophylaxis and MTCT in low viremic mothers raise concerns. The expansion of subtype C infection corroborates surveillance of HIV-1 diversity in this region.", "author" : [ { "dropping-particle" : "", "family" : "Alcantara", "given" : "Keila Correia", "non-dropping-particle" : "", "parse-names" : false, "suffix" : "" }, { "dropping-particle" : "", "family" : "Lins", "given" : "JB", "non-dropping-particle" : "", "parse-names" : false, "suffix" : "" }, { "dropping-particle" : "", "family" : "Albuquerque", "given" : "Maly", "non-dropping-particle" : "", "parse-names" : false, "suffix" : "" }, { "dropping-particle" : "", "family" : "Aires", "given" : "LM", "non-dropping-particle" : "", "parse-names" : false, "suffix" : "" }, { "dropping-particle" : "", "family" : "Cardoso", "given" : "Ludimila Paula Vaz", "non-dropping-particle" : "", "parse-names" : false, "suffix" : "" }, { "dropping-particle" : "", "family" : "Minuzzi", "given" : "AL", "non-dropping-particle" : "", "parse-names" : false, "suffix" : "" }, { "dropping-particle" : "", "family" : "Stefani", "given" : "MM", "non-dropping-particle" : "", "parse-names" : false, "suffix" : "" } ], "container-title" : "J Clin Virol", "id" : "ITEM-1", "issue" : "1", "issued" : { "date-parts" : [ [ "2012", "5" ] ] }, "page" : "15-20", "title" : "HIV-1 mother-to-child transmission and drug resistance among Brazilian pregnant women with high access to diagnosis and prophylactic measures", "type" : "article-journal", "volume" : "54" }, "uris" : [ "http://www.mendeley.com/documents/?uuid=c477baa6-7711-3da0-ad8a-cac9d5b05439" ] }, { "id" : "ITEM-2", "itemData" : { "DOI" : "10.1093/cid/civ578", "abstract" : "Background. The efficacy of preventing perinatal transmission (PT) of human immunodeficiency virus type 1 (HIV-1) depends on both viral load (VL) and treatment duration. The objective of this study was to deter- mine whether initiating highly active antiretroviral therapy (ART) before conception has the potential to eliminate PT. Methods. A total of 8075 HIV-infected mother/infant pairs included from 2000 to 2011 in the national prospective multicenter French Perinatal Cohort (ANRS-EPF) received ART, delivered live-born children with determined HIV infection status, and did not breastfeed. PT was analyzed according to maternal VL at delivery and timing of ART initiation. Results. The overall rate of PT was 0.7% (56 of 8075). No transmission occurred among 2651 infants born to women who were receiving ART before conception, continued ART throughout the pregnancy, and delivered with a plasma VL &lt;50 copies/mL (upper 95% confidence interval [CI], 0.1%). VL and timing of ART initiation were independently associated with PT in logistic regression. Regardless of VL, the PT rate increased from 0.2% (6 of 3505) for women starting ART before conception to 0.4% (3 of 709), 0.9% (24 of 2810), and 2.2% (23 of 1051) for those starting during the first, second, or third trimester (P &lt; .001). Regardless of when ART was initiated, the PT rate was higher for women with VLs of 50\u2013400 copies/mL near delivery than for those with &lt;50 copies/mL (ad- justed odds ratio, 4.0; 95% CI, 1.9\u20138.2). Conclusions. Perinatal HIV-1 transmission is virtually zero in mothers who start ART before conception and maintain suppression of plasma VL.", "author" : [ { "dropping-particle" : "", "family" : "Mandelbrot", "given" : "Laurent", "non-dropping-particle" : "", "parse-names" : false, "suffix" : "" }, { "dropping-particle" : "", "family" : "Tubiana", "given" : "Roland", "non-dropping-particle" : "", "parse-names" : false, "suffix" : "" }, { "dropping-particle" : "", "family" : "Chenadec", "given" : "Jerome", "non-dropping-particle" : "Le", "parse-names" : false, "suffix" : "" }, { "dropping-particle" : "", "family" : "Dollfus", "given" : "Catherine", "non-dropping-particle" : "", "parse-names" : false, "suffix" : "" }, { "dropping-particle" : "", "family" : "Faye", "given" : "Albert", "non-dropping-particle" : "", "parse-names" : false, "suffix" : "" }, { "dropping-particle" : "", "family" : "Pannier", "given" : "Emmanuelle", "non-dropping-particle" : "", "parse-names" : false, "suffix" : "" }, { "dropping-particle" : "", "family" : "Matheron", "given" : "Sophie", "non-dropping-particle" : "", "parse-names" : false, "suffix" : "" }, { "dropping-particle" : "", "family" : "Khuong", "given" : "Marie-Aude", "non-dropping-particle" : "", "parse-names" : false, "suffix" : "" }, { "dropping-particle" : "", "family" : "Garrait", "given" : "Valerie", "non-dropping-particle" : "", "parse-names" : false, "suffix" : "" }, { "dropping-particle" : "", "family" : "Reliquet", "given" : "Veronique", "non-dropping-particle" : "", "parse-names" : false, "suffix" : "" }, { "dropping-particle" : "", "family" : "Devidas", "given" : "Alain", "non-dropping-particle" : "", "parse-names" : false, "suffix" : "" }, { "dropping-particle" : "", "family" : "Berrebi", "given" : "Alain", "non-dropping-particle" : "", "parse-names" : false, "suffix" : "" }, { "dropping-particle" : "", "family" : "Allisy", "given" : "Christine", "non-dropping-particle" : "", "parse-names" : false, "suffix" : "" }, { "dropping-particle" : "", "family" : "Elleau", "given" : "Christophe", "non-dropping-particle" : "", "parse-names" : false, "suffix" : "" }, { "dropping-particle" : "", "family" : "Arvieux", "given" : "Cedric", "non-dropping-particle" : "", "parse-names" : false, "suffix" : "" }, { "dropping-particle" : "", "family" : "Rouzioux", "given" : "Christine", "non-dropping-particle" : "", "parse-names" : false, "suffix" : "" }, { "dropping-particle" : "", "family" : "Warszawski", "given" : "Josiane", "non-dropping-particle" : "", "parse-names" : false, "suffix" : "" }, { "dropping-particle" : "", "family" : "Blanche", "given" : "St\u00e9phane", "non-dropping-particle" : "", "parse-names" : false, "suffix" : "" } ], "container-title" : "Clin Infect Dis", "id" : "ITEM-2", "issue" : "1 December", "issued" : { "date-parts" : [ [ "2015", "7", "21" ] ] }, "page" : "1715-25", "title" : "No Perinatal HIV-1 Transmission From Women With Effective Antiretroviral Therapy Starting Before Conception", "type" : "article-journal", "volume" : "61" }, "uris" : [ "http://www.mendeley.com/documents/?uuid=3f689b0f-d265-345d-81dc-3296fbb9d035" ] } ], "mendeley" : { "formattedCitation" : "(9,10)", "plainTextFormattedCitation" : "(9,10)", "previouslyFormattedCitation" : "(9,10)" }, "properties" : { "noteIndex" : 0 }, "schema" : "https://github.com/citation-style-language/schema/raw/master/csl-citation.json" }</w:instrText>
      </w:r>
      <w:r w:rsidR="00072F87" w:rsidRPr="00E17A69">
        <w:rPr>
          <w:rFonts w:ascii="Times New Roman" w:hAnsi="Times New Roman" w:cs="Times New Roman"/>
        </w:rPr>
        <w:fldChar w:fldCharType="separate"/>
      </w:r>
      <w:r w:rsidR="003A7A44" w:rsidRPr="00E17A69">
        <w:rPr>
          <w:rFonts w:ascii="Times New Roman" w:hAnsi="Times New Roman" w:cs="Times New Roman"/>
          <w:noProof/>
        </w:rPr>
        <w:t>(9,10)</w:t>
      </w:r>
      <w:r w:rsidR="00072F87" w:rsidRPr="00E17A69">
        <w:rPr>
          <w:rFonts w:ascii="Times New Roman" w:hAnsi="Times New Roman" w:cs="Times New Roman"/>
        </w:rPr>
        <w:fldChar w:fldCharType="end"/>
      </w:r>
      <w:r w:rsidRPr="00E17A69">
        <w:rPr>
          <w:rFonts w:ascii="Times New Roman" w:hAnsi="Times New Roman" w:cs="Times New Roman"/>
        </w:rPr>
        <w:t xml:space="preserve"> and the association between VL and MTCT risk is not linear </w:t>
      </w:r>
      <w:r w:rsidRPr="00E17A69">
        <w:rPr>
          <w:rFonts w:ascii="Times New Roman" w:hAnsi="Times New Roman" w:cs="Times New Roman"/>
        </w:rPr>
        <w:fldChar w:fldCharType="begin" w:fldLock="1"/>
      </w:r>
      <w:r w:rsidR="003A7A44" w:rsidRPr="00E17A69">
        <w:rPr>
          <w:rFonts w:ascii="Times New Roman" w:hAnsi="Times New Roman" w:cs="Times New Roman"/>
        </w:rPr>
        <w:instrText>ADDIN CSL_CITATION { "citationItems" : [ { "id" : "ITEM-1", "itemData" : { "DOI" : "10.1056/NEJM199908053410602", "ISSN" : "0028-4793", "PMID" : "10432324", "abstract" : "BACKGROUND The importance of plasma levels of human immunodeficiency virus type 1 (HIV-1) RNA in pregnant women in relation to the other factors known to influence the risk of transmission of infection to their infants is incompletely defined. We studied the relation of maternal plasma HIV-1 RNA levels to the risk of perinatal transmission and the timing of transmission. METHODS We measured plasma HIV-1 RNA serially in 552 women with HIV-1 infection who had singleton pregnancies. The status of infection in their infants was assessed by culture of blood and further classified as early (if a culture of blood obtained within the first two days of life was positive) or late (if a culture of blood obtained in the first seven days of life was negative but subsequent cultures were positive). The rates of transmission at various levels of maternal plasma HIV-1 RNA were analyzed by tests for trend, with adjustment for covariates by stratification and logistic regression. RESULTS Increasing geometric mean levels of plasma HIV-1 RNA were associated with increasing rates of transmission: the rate was 0 percent among women with less than 1000 copies per milliliter (0 of 57), 16.6 percent among women with 1000 to 10,000 copies per milliliter (32 of 193), 21.3 percent among women with 10,001 to 50,000 copies per milliliter (39 of 183), 30.9 percent among women with 50,001 to 100,000 copies per milliliter (17 of 55), and 40.6 percent among women with more than 100,000 copies per milliliter (26 of 64) (P&lt;0.001). The treatment status of one woman was unknown. The highest rate of transmission was among women whose plasma HIV-1 RNA levels exceeded 100,000 copies per milliliter and who had not received zidovudine (19 of 30 women, 63.3 percent). Neither higher HIV-1 RNA levels early in pregnancy nor higher levels late in pregnancy were associated with the timing of infection in the infants. CONCLUSIONS In pregnant women with HIV-1 infection the level of plasma HIV-1 RNA predicts the risk but not the timing of transmission of HIV-1 to their infants.", "author" : [ { "dropping-particle" : "", "family" : "Garcia", "given" : "Patricia M.", "non-dropping-particle" : "", "parse-names" : false, "suffix" : "" }, { "dropping-particle" : "", "family" : "Kalish", "given" : "Leslie A.", "non-dropping-particle" : "", "parse-names" : false, "suffix" : "" }, { "dropping-particle" : "", "family" : "Pitt", "given" : "Jane", "non-dropping-particle" : "", "parse-names" : false, "suffix" : "" }, { "dropping-particle" : "", "family" : "Minkoff", "given" : "Howard", "non-dropping-particle" : "", "parse-names" : false, "suffix" : "" }, { "dropping-particle" : "", "family" : "Quinn", "given" : "Thomas C.", "non-dropping-particle" : "", "parse-names" : false, "suffix" : "" }, { "dropping-particle" : "", "family" : "Burchett", "given" : "Sandra K.", "non-dropping-particle" : "", "parse-names" : false, "suffix" : "" }, { "dropping-particle" : "", "family" : "Kornegay", "given" : "Janet", "non-dropping-particle" : "", "parse-names" : false, "suffix" : "" }, { "dropping-particle" : "", "family" : "Jackson", "given" : "Brooks", "non-dropping-particle" : "", "parse-names" : false, "suffix" : "" }, { "dropping-particle" : "", "family" : "Moye", "given" : "John", "non-dropping-particle" : "", "parse-names" : false, "suffix" : "" }, { "dropping-particle" : "", "family" : "Hanson", "given" : "Celine", "non-dropping-particle" : "", "parse-names" : false, "suffix" : "" }, { "dropping-particle" : "", "family" : "Zorrilla", "given" : "Carmen", "non-dropping-particle" : "", "parse-names" : false, "suffix" : "" }, { "dropping-particle" : "", "family" : "Lew", "given" : "Judy F.", "non-dropping-particle" : "", "parse-names" : false, "suffix" : "" } ], "container-title" : "N Engl J Med", "id" : "ITEM-1", "issue" : "6", "issued" : { "date-parts" : [ [ "1999", "8", "5" ] ] }, "page" : "394-402", "title" : "Maternal Levels of Plasma Human Immunodeficiency Virus Type 1 RNA and the Risk of Perinatal Transmission", "type" : "article-journal", "volume" : "341" }, "uris" : [ "http://www.mendeley.com/documents/?uuid=80692760-41f2-301c-9bd3-7532857e1258" ] }, { "id" : "ITEM-2", "itemData" : { "DOI" : "10.1086/318530", "PMID" : "11170978", "abstract" : "In a collaboration of 7 European and United States prospective studies, 44 cases of vertical human immunodeficiency virus type 1 (HIV-1) transmission were identified among 1202 women with RNA virus loads &lt;1000 copies/mL at delivery or at the measurement closest to delivery. For mothers receiving antiretroviral treatment during pregnancy or at the time of delivery (or both), there was a 1.0% transmission rate (8 of 834; 95% confidence interval [CI], 0.4%-1.9%), compared with 9.8% (36 of 368; 95% CI, 7.0%-13.4%) for untreated mothers (risk ratio, 0.10; 95% CI, 0.05-0.21). In multivariate analysis adjusting for study, transmission was lower with antiretroviral treatment (odds ratio [OR], 0.10; P&lt;.001), cesarean section (OR, 0.30; P=.022), greater birth weight (P=.003), and higher CD4 cell count (P=.039). In 12 of 44 cases, multiple RNA measurements were obtained during pregnancy or at the time of delivery or within 4 months after giving birth; in 10 of the 12 cases, the geometric mean virus load was &gt;500 copies/mL. Perinatal HIV-1 transmission occurs in only 1% of treated women with RNA virus loads &lt;1000 copies/mL and may be almost eliminated with antiretroviral prophylaxis accompanied by suppression of maternal viremia.", "author" : [ { "dropping-particle" : "", "family" : "Ioannidis", "given" : "J P", "non-dropping-particle" : "", "parse-names" : false, "suffix" : "" }, { "dropping-particle" : "", "family" : "Abrams", "given" : "E J", "non-dropping-particle" : "", "parse-names" : false, "suffix" : "" }, { "dropping-particle" : "", "family" : "Ammann", "given" : "A", "non-dropping-particle" : "", "parse-names" : false, "suffix" : "" }, { "dropping-particle" : "", "family" : "Bulterys", "given" : "M", "non-dropping-particle" : "", "parse-names" : false, "suffix" : "" }, { "dropping-particle" : "", "family" : "Goedert", "given" : "J J", "non-dropping-particle" : "", "parse-names" : false, "suffix" : "" }, { "dropping-particle" : "", "family" : "Gray", "given" : "L", "non-dropping-particle" : "", "parse-names" : false, "suffix" : "" }, { "dropping-particle" : "", "family" : "Korber", "given" : "B T", "non-dropping-particle" : "", "parse-names" : false, "suffix" : "" }, { "dropping-particle" : "", "family" : "Mayaux", "given" : "M J", "non-dropping-particle" : "", "parse-names" : false, "suffix" : "" }, { "dropping-particle" : "", "family" : "Mofenson", "given" : "L M", "non-dropping-particle" : "", "parse-names" : false, "suffix" : "" }, { "dropping-particle" : "", "family" : "Newell", "given" : "M L", "non-dropping-particle" : "", "parse-names" : false, "suffix" : "" }, { "dropping-particle" : "", "family" : "Shapiro", "given" : "D E", "non-dropping-particle" : "", "parse-names" : false, "suffix" : "" }, { "dropping-particle" : "", "family" : "Teglas", "given" : "J P", "non-dropping-particle" : "", "parse-names" : false, "suffix" : "" }, { "dropping-particle" : "", "family" : "Wilfert", "given" : "C M", "non-dropping-particle" : "", "parse-names" : false, "suffix" : "" } ], "container-title" : "J Infect Dis", "id" : "ITEM-2", "issue" : "4", "issued" : { "date-parts" : [ [ "2001", "2", "15" ] ] }, "page" : "539-45", "title" : "Perinatal transmission of human immunodeficiency virus type 1 by pregnant women with RNA virus loads", "type" : "article-journal", "volume" : "183" }, "uris" : [ "http://www.mendeley.com/documents/?uuid=7b6ce565-844f-3e64-87ae-d7a8ec54a75c" ] }, { "id" : "ITEM-3", "itemData" : { "PMID" : "8985214", "abstract" : "Virus load in pregnancy and its relation to mother-to-child human immunodeficiency virus (HIV) transmission were studied prospectively. From 1989 to 1994, 320 HIV-infected women from 18 centers had plasma samples stored. Among women not receiving antiretroviral therapy, the polymerase chain reaction RNA level was 3.6 log at delivery, and 15% of women had levels below the detection limit. There was no variation during pregnancy. Women born in sub-Saharan Africa had lower RNA levels, although their CD4 cell distribution did not differ from that in other women. Among 236 evaluable children, 19% +/- 5% were infected. Transmission occurred in 12% of cases (confidence interval, 5%-22%) with &lt;1000 copies/mL versus 29% +/- 10% of those with &gt;10,000 copies/mL (P &lt; .02). Maternal virus load appears strongly related to HIV transmission to the child.", "author" : [ { "dropping-particle" : "", "family" : "Mayaux", "given" : "M J", "non-dropping-particle" : "", "parse-names" : false, "suffix" : "" }, { "dropping-particle" : "", "family" : "Dussaix", "given" : "E", "non-dropping-particle" : "", "parse-names" : false, "suffix" : "" }, { "dropping-particle" : "", "family" : "Isopet", "given" : "J", "non-dropping-particle" : "", "parse-names" : false, "suffix" : "" }, { "dropping-particle" : "", "family" : "Rekacewicz", "given" : "C", "non-dropping-particle" : "", "parse-names" : false, "suffix" : "" }, { "dropping-particle" : "", "family" : "Mandelbrot", "given" : "L", "non-dropping-particle" : "", "parse-names" : false, "suffix" : "" }, { "dropping-particle" : "", "family" : "Ciraru-Vigneron", "given" : "N", "non-dropping-particle" : "", "parse-names" : false, "suffix" : "" }, { "dropping-particle" : "", "family" : "Allemon", "given" : "M C", "non-dropping-particle" : "", "parse-names" : false, "suffix" : "" }, { "dropping-particle" : "", "family" : "Chambrin", "given" : "V", "non-dropping-particle" : "", "parse-names" : false, "suffix" : "" }, { "dropping-particle" : "", "family" : "Katlama", "given" : "C", "non-dropping-particle" : "", "parse-names" : false, "suffix" : "" }, { "dropping-particle" : "", "family" : "Delfraissy", "given" : "J F", "non-dropping-particle" : "", "parse-names" : false, "suffix" : "" }, { "dropping-particle" : "", "family" : "Puel", "given" : "J", "non-dropping-particle" : "", "parse-names" : false, "suffix" : "" } ], "container-title" : "J Infect Dis", "id" : "ITEM-3", "issue" : "1", "issued" : { "date-parts" : [ [ "1997", "1" ] ] }, "page" : "172-5", "title" : "Maternal virus load during pregnancy and mother-to-child transmission of human immunodeficiency virus type 1: the French perinatal cohort studies. SEROGEST Cohort Group.", "type" : "article-journal", "volume" : "175" }, "uris" : [ "http://www.mendeley.com/documents/?uuid=33a17012-d741-3a7e-8a5b-61dea925f6f5" ] } ], "mendeley" : { "formattedCitation" : "(2,11,12)", "plainTextFormattedCitation" : "(2,11,12)", "previouslyFormattedCitation" : "(2,11,12)" }, "properties" : { "noteIndex" : 0 }, "schema" : "https://github.com/citation-style-language/schema/raw/master/csl-citation.json" }</w:instrText>
      </w:r>
      <w:r w:rsidRPr="00E17A69">
        <w:rPr>
          <w:rFonts w:ascii="Times New Roman" w:hAnsi="Times New Roman" w:cs="Times New Roman"/>
        </w:rPr>
        <w:fldChar w:fldCharType="separate"/>
      </w:r>
      <w:r w:rsidR="003A7A44" w:rsidRPr="00E17A69">
        <w:rPr>
          <w:rFonts w:ascii="Times New Roman" w:hAnsi="Times New Roman" w:cs="Times New Roman"/>
          <w:noProof/>
        </w:rPr>
        <w:t>(2,11,12)</w:t>
      </w:r>
      <w:r w:rsidRPr="00E17A69">
        <w:rPr>
          <w:rFonts w:ascii="Times New Roman" w:hAnsi="Times New Roman" w:cs="Times New Roman"/>
        </w:rPr>
        <w:fldChar w:fldCharType="end"/>
      </w:r>
      <w:r w:rsidRPr="00E17A69">
        <w:rPr>
          <w:rFonts w:ascii="Times New Roman" w:hAnsi="Times New Roman" w:cs="Times New Roman"/>
        </w:rPr>
        <w:t>.</w:t>
      </w:r>
      <w:r w:rsidR="00072F87" w:rsidRPr="00E17A69">
        <w:rPr>
          <w:rFonts w:ascii="Times New Roman" w:hAnsi="Times New Roman" w:cs="Times New Roman"/>
        </w:rPr>
        <w:t xml:space="preserve">  In the French Perinata</w:t>
      </w:r>
      <w:r w:rsidR="00344A56" w:rsidRPr="00E17A69">
        <w:rPr>
          <w:rFonts w:ascii="Times New Roman" w:hAnsi="Times New Roman" w:cs="Times New Roman"/>
        </w:rPr>
        <w:t xml:space="preserve">l Cohort, </w:t>
      </w:r>
      <w:r w:rsidR="00BF46B8" w:rsidRPr="00E17A69">
        <w:rPr>
          <w:rFonts w:ascii="Times New Roman" w:hAnsi="Times New Roman" w:cs="Times New Roman"/>
        </w:rPr>
        <w:t>VL</w:t>
      </w:r>
      <w:r w:rsidR="0022682E" w:rsidRPr="00E17A69">
        <w:rPr>
          <w:rFonts w:ascii="Times New Roman" w:hAnsi="Times New Roman" w:cs="Times New Roman"/>
        </w:rPr>
        <w:t>s</w:t>
      </w:r>
      <w:r w:rsidR="002F5825" w:rsidRPr="00E17A69">
        <w:rPr>
          <w:rFonts w:ascii="Times New Roman" w:hAnsi="Times New Roman" w:cs="Times New Roman"/>
        </w:rPr>
        <w:t xml:space="preserve"> </w:t>
      </w:r>
      <w:r w:rsidR="00072F87" w:rsidRPr="00E17A69">
        <w:rPr>
          <w:rFonts w:ascii="Times New Roman" w:hAnsi="Times New Roman" w:cs="Times New Roman"/>
        </w:rPr>
        <w:t xml:space="preserve">50-400 copies/ml near delivery </w:t>
      </w:r>
      <w:r w:rsidR="00344A56" w:rsidRPr="00E17A69">
        <w:rPr>
          <w:rFonts w:ascii="Times New Roman" w:hAnsi="Times New Roman" w:cs="Times New Roman"/>
        </w:rPr>
        <w:t xml:space="preserve">increased perinatal transmission risk </w:t>
      </w:r>
      <w:r w:rsidR="00072F87" w:rsidRPr="00E17A69">
        <w:rPr>
          <w:rFonts w:ascii="Times New Roman" w:hAnsi="Times New Roman" w:cs="Times New Roman"/>
        </w:rPr>
        <w:t>four</w:t>
      </w:r>
      <w:r w:rsidR="00344A56" w:rsidRPr="00E17A69">
        <w:rPr>
          <w:rFonts w:ascii="Times New Roman" w:hAnsi="Times New Roman" w:cs="Times New Roman"/>
        </w:rPr>
        <w:t>-fold</w:t>
      </w:r>
      <w:r w:rsidR="00072F87" w:rsidRPr="00E17A69">
        <w:rPr>
          <w:rFonts w:ascii="Times New Roman" w:hAnsi="Times New Roman" w:cs="Times New Roman"/>
        </w:rPr>
        <w:t xml:space="preserve"> </w:t>
      </w:r>
      <w:r w:rsidR="00344A56" w:rsidRPr="00E17A69">
        <w:rPr>
          <w:rFonts w:ascii="Times New Roman" w:hAnsi="Times New Roman" w:cs="Times New Roman"/>
        </w:rPr>
        <w:t xml:space="preserve">versus </w:t>
      </w:r>
      <w:r w:rsidR="00BF46B8" w:rsidRPr="00E17A69">
        <w:rPr>
          <w:rFonts w:ascii="Times New Roman" w:hAnsi="Times New Roman" w:cs="Times New Roman"/>
        </w:rPr>
        <w:t>VL</w:t>
      </w:r>
      <w:r w:rsidR="00CF20EB" w:rsidRPr="00E17A69">
        <w:rPr>
          <w:rFonts w:ascii="Times New Roman" w:hAnsi="Times New Roman" w:cs="Times New Roman"/>
        </w:rPr>
        <w:t xml:space="preserve"> </w:t>
      </w:r>
      <w:r w:rsidR="002B2188" w:rsidRPr="00E17A69">
        <w:rPr>
          <w:rFonts w:ascii="Times New Roman" w:hAnsi="Times New Roman" w:cs="Times New Roman"/>
        </w:rPr>
        <w:t>&lt;</w:t>
      </w:r>
      <w:r w:rsidR="00072F87" w:rsidRPr="00E17A69">
        <w:rPr>
          <w:rFonts w:ascii="Times New Roman" w:hAnsi="Times New Roman" w:cs="Times New Roman"/>
        </w:rPr>
        <w:t xml:space="preserve">50 copies/ml </w:t>
      </w:r>
      <w:r w:rsidR="00072F87" w:rsidRPr="00E17A69">
        <w:rPr>
          <w:rFonts w:ascii="Times New Roman" w:hAnsi="Times New Roman" w:cs="Times New Roman"/>
        </w:rPr>
        <w:fldChar w:fldCharType="begin" w:fldLock="1"/>
      </w:r>
      <w:r w:rsidR="003A7A44" w:rsidRPr="00E17A69">
        <w:rPr>
          <w:rFonts w:ascii="Times New Roman" w:hAnsi="Times New Roman" w:cs="Times New Roman"/>
        </w:rPr>
        <w:instrText>ADDIN CSL_CITATION { "citationItems" : [ { "id" : "ITEM-1", "itemData" : { "DOI" : "10.1093/cid/civ578", "abstract" : "Background. The efficacy of preventing perinatal transmission (PT) of human immunodeficiency virus type 1 (HIV-1) depends on both viral load (VL) and treatment duration. The objective of this study was to deter- mine whether initiating highly active antiretroviral therapy (ART) before conception has the potential to eliminate PT. Methods. A total of 8075 HIV-infected mother/infant pairs included from 2000 to 2011 in the national prospective multicenter French Perinatal Cohort (ANRS-EPF) received ART, delivered live-born children with determined HIV infection status, and did not breastfeed. PT was analyzed according to maternal VL at delivery and timing of ART initiation. Results. The overall rate of PT was 0.7% (56 of 8075). No transmission occurred among 2651 infants born to women who were receiving ART before conception, continued ART throughout the pregnancy, and delivered with a plasma VL &lt;50 copies/mL (upper 95% confidence interval [CI], 0.1%). VL and timing of ART initiation were independently associated with PT in logistic regression. Regardless of VL, the PT rate increased from 0.2% (6 of 3505) for women starting ART before conception to 0.4% (3 of 709), 0.9% (24 of 2810), and 2.2% (23 of 1051) for those starting during the first, second, or third trimester (P &lt; .001). Regardless of when ART was initiated, the PT rate was higher for women with VLs of 50\u2013400 copies/mL near delivery than for those with &lt;50 copies/mL (ad- justed odds ratio, 4.0; 95% CI, 1.9\u20138.2). Conclusions. Perinatal HIV-1 transmission is virtually zero in mothers who start ART before conception and maintain suppression of plasma VL.", "author" : [ { "dropping-particle" : "", "family" : "Mandelbrot", "given" : "Laurent", "non-dropping-particle" : "", "parse-names" : false, "suffix" : "" }, { "dropping-particle" : "", "family" : "Tubiana", "given" : "Roland", "non-dropping-particle" : "", "parse-names" : false, "suffix" : "" }, { "dropping-particle" : "", "family" : "Chenadec", "given" : "Jerome", "non-dropping-particle" : "Le", "parse-names" : false, "suffix" : "" }, { "dropping-particle" : "", "family" : "Dollfus", "given" : "Catherine", "non-dropping-particle" : "", "parse-names" : false, "suffix" : "" }, { "dropping-particle" : "", "family" : "Faye", "given" : "Albert", "non-dropping-particle" : "", "parse-names" : false, "suffix" : "" }, { "dropping-particle" : "", "family" : "Pannier", "given" : "Emmanuelle", "non-dropping-particle" : "", "parse-names" : false, "suffix" : "" }, { "dropping-particle" : "", "family" : "Matheron", "given" : "Sophie", "non-dropping-particle" : "", "parse-names" : false, "suffix" : "" }, { "dropping-particle" : "", "family" : "Khuong", "given" : "Marie-Aude", "non-dropping-particle" : "", "parse-names" : false, "suffix" : "" }, { "dropping-particle" : "", "family" : "Garrait", "given" : "Valerie", "non-dropping-particle" : "", "parse-names" : false, "suffix" : "" }, { "dropping-particle" : "", "family" : "Reliquet", "given" : "Veronique", "non-dropping-particle" : "", "parse-names" : false, "suffix" : "" }, { "dropping-particle" : "", "family" : "Devidas", "given" : "Alain", "non-dropping-particle" : "", "parse-names" : false, "suffix" : "" }, { "dropping-particle" : "", "family" : "Berrebi", "given" : "Alain", "non-dropping-particle" : "", "parse-names" : false, "suffix" : "" }, { "dropping-particle" : "", "family" : "Allisy", "given" : "Christine", "non-dropping-particle" : "", "parse-names" : false, "suffix" : "" }, { "dropping-particle" : "", "family" : "Elleau", "given" : "Christophe", "non-dropping-particle" : "", "parse-names" : false, "suffix" : "" }, { "dropping-particle" : "", "family" : "Arvieux", "given" : "Cedric", "non-dropping-particle" : "", "parse-names" : false, "suffix" : "" }, { "dropping-particle" : "", "family" : "Rouzioux", "given" : "Christine", "non-dropping-particle" : "", "parse-names" : false, "suffix" : "" }, { "dropping-particle" : "", "family" : "Warszawski", "given" : "Josiane", "non-dropping-particle" : "", "parse-names" : false, "suffix" : "" }, { "dropping-particle" : "", "family" : "Blanche", "given" : "St\u00e9phane", "non-dropping-particle" : "", "parse-names" : false, "suffix" : "" } ], "container-title" : "Clin Infect Dis", "id" : "ITEM-1", "issue" : "1 December", "issued" : { "date-parts" : [ [ "2015", "7", "21" ] ] }, "page" : "1715-25", "title" : "No Perinatal HIV-1 Transmission From Women With Effective Antiretroviral Therapy Starting Before Conception", "type" : "article-journal", "volume" : "61" }, "uris" : [ "http://www.mendeley.com/documents/?uuid=3f689b0f-d265-345d-81dc-3296fbb9d035" ] } ], "mendeley" : { "formattedCitation" : "(9)", "plainTextFormattedCitation" : "(9)", "previouslyFormattedCitation" : "(9)" }, "properties" : { "noteIndex" : 0 }, "schema" : "https://github.com/citation-style-language/schema/raw/master/csl-citation.json" }</w:instrText>
      </w:r>
      <w:r w:rsidR="00072F87" w:rsidRPr="00E17A69">
        <w:rPr>
          <w:rFonts w:ascii="Times New Roman" w:hAnsi="Times New Roman" w:cs="Times New Roman"/>
        </w:rPr>
        <w:fldChar w:fldCharType="separate"/>
      </w:r>
      <w:r w:rsidR="003A7A44" w:rsidRPr="00E17A69">
        <w:rPr>
          <w:rFonts w:ascii="Times New Roman" w:hAnsi="Times New Roman" w:cs="Times New Roman"/>
          <w:noProof/>
        </w:rPr>
        <w:t>(9)</w:t>
      </w:r>
      <w:r w:rsidR="00072F87" w:rsidRPr="00E17A69">
        <w:rPr>
          <w:rFonts w:ascii="Times New Roman" w:hAnsi="Times New Roman" w:cs="Times New Roman"/>
        </w:rPr>
        <w:fldChar w:fldCharType="end"/>
      </w:r>
      <w:r w:rsidR="002A5796" w:rsidRPr="00E17A69">
        <w:rPr>
          <w:rFonts w:ascii="Times New Roman" w:hAnsi="Times New Roman" w:cs="Times New Roman"/>
        </w:rPr>
        <w:t>.</w:t>
      </w:r>
      <w:r w:rsidR="00897379" w:rsidRPr="00E17A69">
        <w:rPr>
          <w:rFonts w:ascii="Times New Roman" w:hAnsi="Times New Roman" w:cs="Times New Roman"/>
        </w:rPr>
        <w:t xml:space="preserve">  </w:t>
      </w:r>
    </w:p>
    <w:p w14:paraId="1391B308" w14:textId="30347375" w:rsidR="00F6270A" w:rsidRPr="00E17A69" w:rsidRDefault="00E329D8" w:rsidP="00F6270A">
      <w:pPr>
        <w:spacing w:after="120" w:line="360" w:lineRule="auto"/>
        <w:rPr>
          <w:rFonts w:ascii="Times New Roman" w:hAnsi="Times New Roman" w:cs="Times New Roman"/>
        </w:rPr>
      </w:pPr>
      <w:r w:rsidRPr="00E17A69">
        <w:rPr>
          <w:rFonts w:ascii="Times New Roman" w:hAnsi="Times New Roman" w:cs="Times New Roman"/>
        </w:rPr>
        <w:t xml:space="preserve">With </w:t>
      </w:r>
      <w:r w:rsidR="00F050C1" w:rsidRPr="00E17A69">
        <w:rPr>
          <w:rFonts w:ascii="Times New Roman" w:hAnsi="Times New Roman" w:cs="Times New Roman"/>
        </w:rPr>
        <w:t xml:space="preserve">expanded ART access </w:t>
      </w:r>
      <w:r w:rsidR="00F6270A" w:rsidRPr="00E17A69">
        <w:rPr>
          <w:rFonts w:ascii="Times New Roman" w:hAnsi="Times New Roman" w:cs="Times New Roman"/>
        </w:rPr>
        <w:fldChar w:fldCharType="begin" w:fldLock="1"/>
      </w:r>
      <w:r w:rsidR="003A7A44" w:rsidRPr="00E17A69">
        <w:rPr>
          <w:rFonts w:ascii="Times New Roman" w:hAnsi="Times New Roman" w:cs="Times New Roman"/>
        </w:rPr>
        <w:instrText>ADDIN CSL_CITATION { "citationItems" : [ { "id" : "ITEM-1", "itemData" : { "ISBN" : "97892 4 159572 7", "author" : [ { "dropping-particle" : "", "family" : "World Health Organisation", "given" : "", "non-dropping-particle" : "", "parse-names" : false, "suffix" : "" } ], "id" : "ITEM-1", "issued" : { "date-parts" : [ [ "2013" ] ] }, "publisher" : "World Health Organization", "publisher-place" : "Geneva", "title" : "WHO Consolidated guidelines on the use of antiretroviral drugs for treating and preventing HIV infection: Recommendations for a public health approach June 2013", "type" : "report" }, "uris" : [ "http://www.mendeley.com/documents/?uuid=1ddaeabc-3b07-448c-8e72-b4d5e039e555" ] }, { "id" : "ITEM-2", "itemData" : { "URL" : "http://www.unaids.org/en/resources/documents/2015/JC2774_2015ProgressReport_GlobalPlan", "author" : [ { "dropping-particle" : "", "family" : "UNAIDS", "given" : "", "non-dropping-particle" : "", "parse-names" : false, "suffix" : "" } ], "id" : "ITEM-2", "issued" : { "date-parts" : [ [ "2015" ] ] }, "title" : "2015 Progress Report on the Global Plan towards the elimination of new HIV infections among children and keeping their mothers alive", "type" : "webpage" }, "uris" : [ "http://www.mendeley.com/documents/?uuid=363429ec-96ee-4b65-9276-7b37acae3b35" ] }, { "id" : "ITEM-3", "itemData" : { "DOI" : "ISBN 978-92-9253-062-4", "ISBN" : "978-92-9253-062-4", "URL" : "www.unaids.org/en/resources/campaigns/2014/2014gapreport/gapreport", "abstract" : "How do we close the gap between the people moving forward and the people being left behind? This was the question we set out to answer in the UNAIDS Gap report. Similar to the Global report, the goal of the Gap report is to provide the best possible data, but, in addition, to give information and analysis on the people being left behind.", "accessed" : { "date-parts" : [ [ "2016", "6", "16" ] ] }, "author" : [ { "dropping-particle" : "", "family" : "UNAIDS", "given" : "", "non-dropping-particle" : "", "parse-names" : false, "suffix" : "" } ], "id" : "ITEM-3", "issued" : { "date-parts" : [ [ "2014" ] ] }, "publisher-place" : "Geneva", "title" : "The Gap Report", "type" : "webpage" }, "uris" : [ "http://www.mendeley.com/documents/?uuid=dd4076e8-05d7-4bee-a2b1-479e13c03673" ] }, { "id" : "ITEM-4", "itemData" : { "URL" : "www.sahivsoc.org/.../22 8 16 Circular UTT   Decongestion...", "accessed" : { "date-parts" : [ [ "2017", "3", "22" ] ] }, "author" : [ { "dropping-particle" : "", "family" : "South African National Department of Health", "given" : "", "non-dropping-particle" : "", "parse-names" : false, "suffix" : "" } ], "id" : "ITEM-4", "issued" : { "date-parts" : [ [ "2016" ] ] }, "title" : "Re: Implementation of the Universal Test and Treat strategy for HIV Positive patients and differentiated care for stable patients", "type" : "webpage" }, "uris" : [ "http://www.mendeley.com/documents/?uuid=3aa8ae2f-cbcc-4236-8f64-a43c5797bbf0" ] } ], "mendeley" : { "formattedCitation" : "(13\u201316)", "plainTextFormattedCitation" : "(13\u201316)", "previouslyFormattedCitation" : "(13\u201316)" }, "properties" : { "noteIndex" : 0 }, "schema" : "https://github.com/citation-style-language/schema/raw/master/csl-citation.json" }</w:instrText>
      </w:r>
      <w:r w:rsidR="00F6270A" w:rsidRPr="00E17A69">
        <w:rPr>
          <w:rFonts w:ascii="Times New Roman" w:hAnsi="Times New Roman" w:cs="Times New Roman"/>
        </w:rPr>
        <w:fldChar w:fldCharType="separate"/>
      </w:r>
      <w:r w:rsidR="003A7A44" w:rsidRPr="00E17A69">
        <w:rPr>
          <w:rFonts w:ascii="Times New Roman" w:hAnsi="Times New Roman" w:cs="Times New Roman"/>
          <w:noProof/>
        </w:rPr>
        <w:t>(13–16)</w:t>
      </w:r>
      <w:r w:rsidR="00F6270A" w:rsidRPr="00E17A69">
        <w:rPr>
          <w:rFonts w:ascii="Times New Roman" w:hAnsi="Times New Roman" w:cs="Times New Roman"/>
        </w:rPr>
        <w:fldChar w:fldCharType="end"/>
      </w:r>
      <w:r w:rsidRPr="00E17A69">
        <w:rPr>
          <w:rFonts w:ascii="Times New Roman" w:hAnsi="Times New Roman" w:cs="Courier New"/>
          <w:szCs w:val="24"/>
        </w:rPr>
        <w:t xml:space="preserve">, </w:t>
      </w:r>
      <w:r w:rsidR="00CB35D6" w:rsidRPr="00E17A69">
        <w:rPr>
          <w:rFonts w:ascii="Times New Roman" w:hAnsi="Times New Roman" w:cs="Times New Roman"/>
        </w:rPr>
        <w:t xml:space="preserve">HIV infected women are increasingly likely to </w:t>
      </w:r>
      <w:r w:rsidRPr="00E17A69">
        <w:rPr>
          <w:rFonts w:ascii="Times New Roman" w:hAnsi="Times New Roman" w:cs="Times New Roman"/>
        </w:rPr>
        <w:t xml:space="preserve">conceive </w:t>
      </w:r>
      <w:r w:rsidR="00D821C0" w:rsidRPr="00E17A69">
        <w:rPr>
          <w:rFonts w:ascii="Times New Roman" w:hAnsi="Times New Roman" w:cs="Times New Roman"/>
        </w:rPr>
        <w:t xml:space="preserve">on ART.  </w:t>
      </w:r>
      <w:r w:rsidR="00080703" w:rsidRPr="00E17A69">
        <w:rPr>
          <w:rFonts w:ascii="Times New Roman" w:hAnsi="Times New Roman" w:cs="Times New Roman"/>
        </w:rPr>
        <w:t>Maintaining viral suppression</w:t>
      </w:r>
      <w:r w:rsidR="00F6270A" w:rsidRPr="00E17A69">
        <w:rPr>
          <w:rFonts w:ascii="Times New Roman" w:hAnsi="Times New Roman" w:cs="Times New Roman"/>
        </w:rPr>
        <w:t xml:space="preserve"> may be particularly challenging during pregnancy and postpartum with </w:t>
      </w:r>
      <w:r w:rsidR="00FF19F5" w:rsidRPr="00E17A69">
        <w:rPr>
          <w:rFonts w:ascii="Times New Roman" w:hAnsi="Times New Roman" w:cs="Times New Roman"/>
        </w:rPr>
        <w:t>psycho</w:t>
      </w:r>
      <w:r w:rsidR="00F6270A" w:rsidRPr="00E17A69">
        <w:rPr>
          <w:rFonts w:ascii="Times New Roman" w:hAnsi="Times New Roman" w:cs="Times New Roman"/>
        </w:rPr>
        <w:t>social, cultural and economic obstacles to adherence</w:t>
      </w:r>
      <w:r w:rsidR="00D133D4" w:rsidRPr="00E17A69">
        <w:rPr>
          <w:rFonts w:ascii="Times New Roman" w:hAnsi="Times New Roman" w:cs="Times New Roman"/>
        </w:rPr>
        <w:t xml:space="preserve"> </w:t>
      </w:r>
      <w:r w:rsidR="005231FA" w:rsidRPr="00E17A69">
        <w:rPr>
          <w:rFonts w:ascii="Times New Roman" w:hAnsi="Times New Roman" w:cs="Times New Roman"/>
        </w:rPr>
        <w:fldChar w:fldCharType="begin" w:fldLock="1"/>
      </w:r>
      <w:r w:rsidR="003A7A44" w:rsidRPr="00E17A69">
        <w:rPr>
          <w:rFonts w:ascii="Times New Roman" w:hAnsi="Times New Roman" w:cs="Times New Roman"/>
        </w:rPr>
        <w:instrText>ADDIN CSL_CITATION { "citationItems" : [ { "id" : "ITEM-1", "itemData" : { "DOI" : "10.1097/QAD.0b013e328359590f", "ISSN" : "1473-5571", "PMID" : "22951634", "abstract" : "OBJECTIVE: To estimate antiretroviral therapy (ART) adherence rates during pregnancy and postpartum in high-income, middle-income, and low-income countries. DESIGN: Systematic review and meta-analysis. METHODS: MEDLINE, EMBASE, SCI Web of Science, NLM Gateway, and Google scholar databases were searched. We included all studies reporting adherence rates as a primary or secondary outcome among HIV-infected pregnant women. Two independent reviewers extracted data on adherence and study characteristics. A random-effects model was used to pool adherence rates; sensitivity, heterogeneity, and publication bias were assessed. RESULTS: Of 72 eligible articles, 51 studies involving 20 153 HIV-infected pregnant women were included. Most studies were from United States (n = 14, 27%) followed by Kenya (n = 6, 12%), South Africa (n = 5, 10%), and Zambia (n = 5, 10%). The threshold defining good adherence to ART varied across studies (&gt;80, &gt;90, &gt;95, 100%). A pooled analysis of all studies indicated a pooled estimate of 73.5% [95% confidence interval (CI) 69.3-77.5%] of pregnant women who had adequate (&gt;80%) ART adherence. The pooled proportion of women with adequate adherence levels was higher during the antepartum (75.7%, 95% CI 71.5-79.7%) than during postpartum (53.0%, 95% CI 32.8-72.7%; P = 0.005). Selected reported barriers for nonadherence included physical, economic and emotional stresses, depression (especially postdelivery), alcohol or drug use, and ART dosing frequency or pill burden. CONCLUSION: Our findings indicate that only 73.5% of pregnant women achieved optimal ART adherence. Reaching adequate ART adherence levels was a challenge in pregnancy, but especially during the postpartum period. Further research to investigate specific barriers and interventions to address them is urgently needed globally.", "author" : [ { "dropping-particle" : "", "family" : "Nachega", "given" : "Jean B", "non-dropping-particle" : "", "parse-names" : false, "suffix" : "" }, { "dropping-particle" : "", "family" : "Uthman", "given" : "Olalekan A", "non-dropping-particle" : "", "parse-names" : false, "suffix" : "" }, { "dropping-particle" : "", "family" : "Anderson", "given" : "Jean", "non-dropping-particle" : "", "parse-names" : false, "suffix" : "" }, { "dropping-particle" : "", "family" : "Peltzer", "given" : "Karl", "non-dropping-particle" : "", "parse-names" : false, "suffix" : "" }, { "dropping-particle" : "", "family" : "Wampold", "given" : "Sarah", "non-dropping-particle" : "", "parse-names" : false, "suffix" : "" }, { "dropping-particle" : "", "family" : "Cotton", "given" : "Mark F", "non-dropping-particle" : "", "parse-names" : false, "suffix" : "" }, { "dropping-particle" : "", "family" : "Mills", "given" : "Edward J", "non-dropping-particle" : "", "parse-names" : false, "suffix" : "" }, { "dropping-particle" : "", "family" : "Ho", "given" : "Yuh-Shan", "non-dropping-particle" : "", "parse-names" : false, "suffix" : "" }, { "dropping-particle" : "", "family" : "Stringer", "given" : "Jeffrey S A", "non-dropping-particle" : "", "parse-names" : false, "suffix" : "" }, { "dropping-particle" : "", "family" : "McIntyre", "given" : "James A", "non-dropping-particle" : "", "parse-names" : false, "suffix" : "" }, { "dropping-particle" : "", "family" : "Mofenson", "given" : "Lynne M", "non-dropping-particle" : "", "parse-names" : false, "suffix" : "" } ], "container-title" : "AIDS", "id" : "ITEM-1", "issue" : "16", "issued" : { "date-parts" : [ [ "2012", "10", "23" ] ] }, "page" : "2039-52", "publisher" : "NIH Public Access", "title" : "Adherence to antiretroviral therapy during and after pregnancy in low-income, middle-income, and high-income countries: a systematic review and meta-analysis.", "type" : "article-journal", "volume" : "26" }, "uris" : [ "http://www.mendeley.com/documents/?uuid=42678311-9860-4375-b128-a6ef4397297d" ] }, { "id" : "ITEM-2", "itemData" : { "DOI" : "10.1080/09540121.2010.516341", "ISBN" : "1360-0451", "ISSN" : "0954-0121", "PMID" : "21293987", "abstract" : "Women living with HIV in sub-Saharan Africa face significant challenges in accessing HIV care and adhering to antiretroviral therapy. Most reports have focused on issues relating to long-term adherence such as those surrounding stigma and disclosure, hunger, cultural factors, lack of accurate health information, lack of social support, medication side effects and overcrowded health systems. Information related to the challenges facing pregnant women when taking antiretrovirals for prophylactic purposes is limited. The \"Kesho Bora Study\" is a multicentre prevention of mother-to-child transmission (PMTCT) trial in sub-Saharan Africa evaluating the PMTCT efficacy of triple therapy until cessation of breast feeding compared to short course zidovudine monotherapy in a predominantly breast feeding population. Following unexplained discrepancies during objective adherence assessments, a sub-study was conducted at one site to examine the underlying adherence issues.", "author" : [ { "dropping-particle" : "", "family" : "Mepham", "given" : "S", "non-dropping-particle" : "", "parse-names" : false, "suffix" : "" }, { "dropping-particle" : "", "family" : "Zondi", "given" : "Z", "non-dropping-particle" : "", "parse-names" : false, "suffix" : "" }, { "dropping-particle" : "", "family" : "Mbuyazi", "given" : "a", "non-dropping-particle" : "", "parse-names" : false, "suffix" : "" }, { "dropping-particle" : "", "family" : "Mkhwanazi", "given" : "N", "non-dropping-particle" : "", "parse-names" : false, "suffix" : "" }, { "dropping-particle" : "", "family" : "Newell", "given" : "M L", "non-dropping-particle" : "", "parse-names" : false, "suffix" : "" } ], "container-title" : "AIDS care", "id" : "ITEM-2", "issue" : "6", "issued" : { "date-parts" : [ [ "2011" ] ] }, "page" : "741-747", "title" : "Challenges in PMTCT antiretroviral adherence in northern KwaZulu-Natal, South Africa.", "type" : "article-journal", "volume" : "23" }, "uris" : [ "http://www.mendeley.com/documents/?uuid=590ed892-af2f-44f5-8199-d40bf5c21999" ] } ], "mendeley" : { "formattedCitation" : "(17,18)", "plainTextFormattedCitation" : "(17,18)", "previouslyFormattedCitation" : "(17,18)" }, "properties" : { "noteIndex" : 0 }, "schema" : "https://github.com/citation-style-language/schema/raw/master/csl-citation.json" }</w:instrText>
      </w:r>
      <w:r w:rsidR="005231FA" w:rsidRPr="00E17A69">
        <w:rPr>
          <w:rFonts w:ascii="Times New Roman" w:hAnsi="Times New Roman" w:cs="Times New Roman"/>
        </w:rPr>
        <w:fldChar w:fldCharType="separate"/>
      </w:r>
      <w:r w:rsidR="003A7A44" w:rsidRPr="00E17A69">
        <w:rPr>
          <w:rFonts w:ascii="Times New Roman" w:hAnsi="Times New Roman" w:cs="Times New Roman"/>
          <w:noProof/>
        </w:rPr>
        <w:t>(17,18)</w:t>
      </w:r>
      <w:r w:rsidR="005231FA" w:rsidRPr="00E17A69">
        <w:rPr>
          <w:rFonts w:ascii="Times New Roman" w:hAnsi="Times New Roman" w:cs="Times New Roman"/>
        </w:rPr>
        <w:fldChar w:fldCharType="end"/>
      </w:r>
      <w:r w:rsidR="00F6270A" w:rsidRPr="00E17A69">
        <w:rPr>
          <w:rFonts w:ascii="Times New Roman" w:hAnsi="Times New Roman" w:cs="Times New Roman"/>
        </w:rPr>
        <w:t xml:space="preserve">.  </w:t>
      </w:r>
      <w:r w:rsidR="00CA2F4A" w:rsidRPr="00E17A69">
        <w:rPr>
          <w:rFonts w:ascii="Times New Roman" w:hAnsi="Times New Roman" w:cs="Times New Roman"/>
        </w:rPr>
        <w:t>Low adherence may lead to virologic</w:t>
      </w:r>
      <w:r w:rsidR="00ED35BE" w:rsidRPr="00E17A69">
        <w:rPr>
          <w:rFonts w:ascii="Times New Roman" w:hAnsi="Times New Roman" w:cs="Times New Roman"/>
        </w:rPr>
        <w:t>al</w:t>
      </w:r>
      <w:r w:rsidR="00CA2F4A" w:rsidRPr="00E17A69">
        <w:rPr>
          <w:rFonts w:ascii="Times New Roman" w:hAnsi="Times New Roman" w:cs="Times New Roman"/>
        </w:rPr>
        <w:t xml:space="preserve"> failu</w:t>
      </w:r>
      <w:r w:rsidR="00743E86" w:rsidRPr="00E17A69">
        <w:rPr>
          <w:rFonts w:ascii="Times New Roman" w:hAnsi="Times New Roman" w:cs="Times New Roman"/>
        </w:rPr>
        <w:t xml:space="preserve">re, increasing </w:t>
      </w:r>
      <w:r w:rsidR="00CA2F4A" w:rsidRPr="00E17A69">
        <w:rPr>
          <w:rFonts w:ascii="Times New Roman" w:hAnsi="Times New Roman" w:cs="Times New Roman"/>
        </w:rPr>
        <w:t xml:space="preserve">MTCT and </w:t>
      </w:r>
      <w:r w:rsidR="009B1AC9" w:rsidRPr="00E17A69">
        <w:rPr>
          <w:rFonts w:ascii="Times New Roman" w:hAnsi="Times New Roman" w:cs="Times New Roman"/>
        </w:rPr>
        <w:t xml:space="preserve">maternal </w:t>
      </w:r>
      <w:r w:rsidR="00CA2F4A" w:rsidRPr="00E17A69">
        <w:rPr>
          <w:rFonts w:ascii="Times New Roman" w:hAnsi="Times New Roman" w:cs="Times New Roman"/>
        </w:rPr>
        <w:t xml:space="preserve">drug resistance risk </w:t>
      </w:r>
      <w:r w:rsidR="00743E86" w:rsidRPr="00E17A69">
        <w:rPr>
          <w:rFonts w:ascii="Times New Roman" w:hAnsi="Times New Roman" w:cs="Times New Roman"/>
        </w:rPr>
        <w:fldChar w:fldCharType="begin" w:fldLock="1"/>
      </w:r>
      <w:r w:rsidR="003A7A44" w:rsidRPr="00E17A69">
        <w:rPr>
          <w:rFonts w:ascii="Times New Roman" w:hAnsi="Times New Roman" w:cs="Times New Roman"/>
        </w:rPr>
        <w:instrText>ADDIN CSL_CITATION { "citationItems" : [ { "id" : "ITEM-1", "itemData" : { "DOI" : "10.1371/journal.pone.0017518", "ISBN" : "1932-6203 (Electronic)\\r1932-6203 (Linking)", "ISSN" : "19326203", "PMID" : "21408071", "abstract" : "BACKGROUND: Affordable strategies to prevent treatment failure on first-line regimens among HIV patients are essential for the long-term success of antiretroviral therapy (ART) in sub-Saharan Africa. WHO recommends using routinely collected data such as adherence to drug-refill visits as early warning indicators. We examined the association between adherence to drug-refill visits and long-term virologic and immunologic failure among non-nucleoside reverse transcriptase inhibitor (NNRTI) recipients in South Africa. METHODS: In 2008, 456 patients on NNRTI-based ART for a median of 44 months (range 12-99 months; 1,510 person-years) were enrolled in a retrospective cohort study in Soweto. Charts were reviewed for clinical characteristics before and during ART. Multivariable logistic regression and Kaplan-Meier survival analysis assessed associations with virologic (two repeated VL&gt;50 copies/ml) and immunologic failure (as defined by WHO). RESULTS: After a median of 15 months on ART, 19% (n = 88) and 19% (n = 87) had failed virologically and immunologically respectively. A cumulative adherence of &lt;95% to drug-refill visits was significantly associated with both virologic and immunologic failure (p&lt;0.01). In the final multivariable model, risk factors for virologic failure were incomplete adherence (OR 2.8, 95%CI 1.2-6.7), and previous exposure to single-dose nevirapine or any other antiretrovirals (adj. OR 2.1, 95%CI 1.2-3.9), adjusted for age and sex. In Kaplan-Meier analysis, the virologic failure rate by month 48 was 19% vs. 37% among adherent and non-adherent patients respectively (logrank p value = 0.02). CONCLUSION: One in five failed virologically after a median of 15 months on ART. Adherence to drug-refill visits works as an early warning indicator for both virologic and immunologic failure.", "author" : [ { "dropping-particle" : "", "family" : "El-Khatib", "given" : "Ziad", "non-dropping-particle" : "", "parse-names" : false, "suffix" : "" }, { "dropping-particle" : "", "family" : "Katzenstein", "given" : "David", "non-dropping-particle" : "", "parse-names" : false, "suffix" : "" }, { "dropping-particle" : "", "family" : "Marrone", "given" : "Gaetano", "non-dropping-particle" : "", "parse-names" : false, "suffix" : "" }, { "dropping-particle" : "", "family" : "Laher", "given" : "Fatima", "non-dropping-particle" : "", "parse-names" : false, "suffix" : "" }, { "dropping-particle" : "", "family" : "Mohapi", "given" : "Lerato", "non-dropping-particle" : "", "parse-names" : false, "suffix" : "" }, { "dropping-particle" : "", "family" : "Petzold", "given" : "Max", "non-dropping-particle" : "", "parse-names" : false, "suffix" : "" }, { "dropping-particle" : "", "family" : "Morris", "given" : "Lynn", "non-dropping-particle" : "", "parse-names" : false, "suffix" : "" }, { "dropping-particle" : "", "family" : "Ekstr\u00f6m", "given" : "Anna Mia", "non-dropping-particle" : "", "parse-names" : false, "suffix" : "" } ], "container-title" : "PLoS ONE", "editor" : [ { "dropping-particle" : "", "family" : "Maartens", "given" : "Gary", "non-dropping-particle" : "", "parse-names" : false, "suffix" : "" } ], "id" : "ITEM-1", "issue" : "3", "issued" : { "date-parts" : [ [ "2011", "3", "9" ] ] }, "page" : "e17518", "title" : "Adherence to drug-refill is a useful early warning indicator of virologic and immunologic failure among HIV patients on first-line art in South Africa", "type" : "article-journal", "volume" : "6" }, "uris" : [ "http://www.mendeley.com/documents/?uuid=78a25484-5b07-4aeb-ad22-7688ab5e84b0" ] }, { "id" : "ITEM-2", "itemData" : { "DOI" : "10.1086/522991", "PMID" : "17990233", "abstract" : "BACKGROUND Access to antiretroviral therapy is rapidly expanding in sub-Saharan Africa. Identifying the predictors of incomplete adherence, virologic failure, and antiviral drug resistance is essential to achieving long-term success. METHODS A total of 150 subjects who had received antiretroviral therapy for at least 6 months completed a structured questionnaire and adherence assessment, and plasma human immunodeficiency virus (HIV) RNA levels were measured. Virologic failure was defined as an HIV RNA level &gt;400 copies/mL; for patients with an HIV RNA level &gt;1000 copies/mL, genotypic antiviral drug resistance testing was performed. Predictors were analyzed using bivariable and multivariable logistic regression models. RESULTS A total of 23 (16%) of 150 subjects reported incomplete adherence. Sacrificing health care for other necessities (adjusted odds ratio [AOR], 19.8; P&lt;.01) and the proportion of months receiving self-funded treatment (AOR, 23.5; P=.04) were associated with incomplete adherence. Virologic failure was identified in 48 (32%) of 150 subjects and was associated with incomplete adherence (AOR, 3.6; P=.03) and the proportion of months receiving self-funded antiretroviral therapy (AOR, 13.0; P=.02). Disclosure of HIV infection status to family members or others was protective against virologic failure (AOR, 0.10; P=.04). CONCLUSIONS Self-funded treatment was associated with incomplete adherence and virologic failure, and disclosure of HIV infection status was protective against virologic failure. Efforts to provide free antiretroviral therapy and to promote social coping may enhance adherence and reduce rates of virologic failure.", "author" : [ { "dropping-particle" : "", "family" : "Ramadhani", "given" : "H. O.", "non-dropping-particle" : "", "parse-names" : false, "suffix" : "" }, { "dropping-particle" : "", "family" : "Thielman", "given" : "N. M.", "non-dropping-particle" : "", "parse-names" : false, "suffix" : "" }, { "dropping-particle" : "", "family" : "Landman", "given" : "K. Z.", "non-dropping-particle" : "", "parse-names" : false, "suffix" : "" }, { "dropping-particle" : "", "family" : "Ndosi", "given" : "E. M.", "non-dropping-particle" : "", "parse-names" : false, "suffix" : "" }, { "dropping-particle" : "", "family" : "Gao", "given" : "F.", "non-dropping-particle" : "", "parse-names" : false, "suffix" : "" }, { "dropping-particle" : "", "family" : "Kirchherr", "given" : "J. L.", "non-dropping-particle" : "", "parse-names" : false, "suffix" : "" }, { "dropping-particle" : "", "family" : "Shah", "given" : "R.", "non-dropping-particle" : "", "parse-names" : false, "suffix" : "" }, { "dropping-particle" : "", "family" : "Shao", "given" : "H. J.", "non-dropping-particle" : "", "parse-names" : false, "suffix" : "" }, { "dropping-particle" : "", "family" : "Morpeth", "given" : "S. C.", "non-dropping-particle" : "", "parse-names" : false, "suffix" : "" }, { "dropping-particle" : "", "family" : "McNeill", "given" : "J. D.", "non-dropping-particle" : "", "parse-names" : false, "suffix" : "" }, { "dropping-particle" : "", "family" : "Shao", "given" : "J. F.", "non-dropping-particle" : "", "parse-names" : false, "suffix" : "" }, { "dropping-particle" : "", "family" : "Bartlett", "given" : "J. A.", "non-dropping-particle" : "", "parse-names" : false, "suffix" : "" }, { "dropping-particle" : "", "family" : "Crump", "given" : "J. A.", "non-dropping-particle" : "", "parse-names" : false, "suffix" : "" } ], "container-title" : "Clin Infect Dis", "id" : "ITEM-2", "issue" : "11", "issued" : { "date-parts" : [ [ "2007", "12", "1" ] ] }, "page" : "1492-1498", "title" : "Predictors of Incomplete Adherence, Virologic Failure, and Antiviral Drug Resistance among HIV-Infected Adults Receiving Antiretroviral Therapy in Tanzania", "type" : "article-journal", "volume" : "45" }, "uris" : [ "http://www.mendeley.com/documents/?uuid=2fc04aa1-843d-38a0-b4d8-fb3883b2dd47" ] }, { "id" : "ITEM-3", "itemData" : { "DOI" : "10.1093/cid/cis207", "PMID" : "22544188", "abstract" : "The World Health Organization developed a set of human immunodeficiency virus drug resistance (HIVDR) early warning indicators (EWIs) to assess antiretroviral therapy clinic and program factors associated with HIVDR. EWIs are monitored by abstracting data routinely recorded in clinical records, and the results enable clinics and program managers to identify problems that should be addressed to minimize preventable emergence of HIVDR in clinic populations. As of June 2011, 50 countries monitored EWIs, covering 131 686 patients initiating antiretroviral treatment between 2004 and 2009 at 2107 clinics. HIVDR prevention is associated with patient care (appropriate prescribing and patient monitoring), patient behavior (adherence), and clinic/program management efforts to reduce treatment interruptions (follow up, retention on first-line ART, procurement and supply management of antiretroviral drugs). EWIs measure these factors and the results have been used to optimize patient and population treatment outcomes.", "author" : [ { "dropping-particle" : "", "family" : "Bennett", "given" : "Diane E", "non-dropping-particle" : "", "parse-names" : false, "suffix" : "" }, { "dropping-particle" : "", "family" : "Jordan", "given" : "Michael R", "non-dropping-particle" : "", "parse-names" : false, "suffix" : "" }, { "dropping-particle" : "", "family" : "Bertagnolio", "given" : "Silvia", "non-dropping-particle" : "", "parse-names" : false, "suffix" : "" }, { "dropping-particle" : "", "family" : "Hong", "given" : "Steven Y", "non-dropping-particle" : "", "parse-names" : false, "suffix" : "" }, { "dropping-particle" : "", "family" : "Ravasi", "given" : "Giovanni", "non-dropping-particle" : "", "parse-names" : false, "suffix" : "" }, { "dropping-particle" : "", "family" : "McMahon", "given" : "James H", "non-dropping-particle" : "", "parse-names" : false, "suffix" : "" }, { "dropping-particle" : "", "family" : "Saadani", "given" : "Ahmed", "non-dropping-particle" : "", "parse-names" : false, "suffix" : "" }, { "dropping-particle" : "", "family" : "Kelley", "given" : "Karen F", "non-dropping-particle" : "", "parse-names" : false, "suffix" : "" } ], "container-title" : "Clin Infect Dis", "id" : "ITEM-3", "issue" : "Suppl 4", "issued" : { "date-parts" : [ [ "2012", "5" ] ] }, "page" : "S280-9", "publisher" : "Oxford University Press", "title" : "HIV drug resistance early warning indicators in cohorts of individuals starting antiretroviral therapy between 2004 and 2009: World Health Organization global report from 50 countries.", "type" : "article-journal", "volume" : "54 Suppl 4" }, "uris" : [ "http://www.mendeley.com/documents/?uuid=e2693c6a-f3bc-3da8-8904-42febcaf89b9" ] }, { "id" : "ITEM-4", "itemData" : { "DOI" : "10.1371/journal.pone.0168671", "ISSN" : "1932-6203", "author" : [ { "dropping-particle" : "", "family" : "Gill", "given" : "Michelle M.", "non-dropping-particle" : "", "parse-names" : false, "suffix" : "" }, { "dropping-particle" : "", "family" : "Hoffman", "given" : "Heather J.", "non-dropping-particle" : "", "parse-names" : false, "suffix" : "" }, { "dropping-particle" : "", "family" : "Bobrow", "given" : "Emily A.", "non-dropping-particle" : "", "parse-names" : false, "suffix" : "" }, { "dropping-particle" : "", "family" : "Mugwaneza", "given" : "Placidie", "non-dropping-particle" : "", "parse-names" : false, "suffix" : "" }, { "dropping-particle" : "", "family" : "Ndatimana", "given" : "Dieudonne", "non-dropping-particle" : "", "parse-names" : false, "suffix" : "" }, { "dropping-particle" : "", "family" : "Ndayisaba", "given" : "Gilles F.", "non-dropping-particle" : "", "parse-names" : false, "suffix" : "" }, { "dropping-particle" : "", "family" : "Baribwira", "given" : "Cyprien", "non-dropping-particle" : "", "parse-names" : false, "suffix" : "" }, { "dropping-particle" : "", "family" : "Guay", "given" : "Laura", "non-dropping-particle" : "", "parse-names" : false, "suffix" : "" }, { "dropping-particle" : "", "family" : "Asiimwe", "given" : "Anita", "non-dropping-particle" : "", "parse-names" : false, "suffix" : "" } ], "container-title" : "PLoS ONE", "editor" : [ { "dropping-particle" : "", "family" : "Blackard", "given" : "Jason", "non-dropping-particle" : "", "parse-names" : false, "suffix" : "" } ], "id" : "ITEM-4", "issue" : "12", "issued" : { "date-parts" : [ [ "2016", "12", "22" ] ] }, "page" : "e0168671", "publisher" : "WHO Department of HIV/AIDS", "title" : "Detectable Viral Load in Late Pregnancy among Women in the Rwanda Option B+ PMTCT Program: Enrollment Results from the Kabeho Study", "type" : "article-journal", "volume" : "11" }, "uris" : [ "http://www.mendeley.com/documents/?uuid=4457ea1b-f8ed-455d-8f7a-2f61547d680c" ] } ], "mendeley" : { "formattedCitation" : "(19\u201322)", "plainTextFormattedCitation" : "(19\u201322)", "previouslyFormattedCitation" : "(19\u201322)" }, "properties" : { "noteIndex" : 0 }, "schema" : "https://github.com/citation-style-language/schema/raw/master/csl-citation.json" }</w:instrText>
      </w:r>
      <w:r w:rsidR="00743E86" w:rsidRPr="00E17A69">
        <w:rPr>
          <w:rFonts w:ascii="Times New Roman" w:hAnsi="Times New Roman" w:cs="Times New Roman"/>
        </w:rPr>
        <w:fldChar w:fldCharType="separate"/>
      </w:r>
      <w:r w:rsidR="003A7A44" w:rsidRPr="00E17A69">
        <w:rPr>
          <w:rFonts w:ascii="Times New Roman" w:hAnsi="Times New Roman" w:cs="Times New Roman"/>
          <w:noProof/>
        </w:rPr>
        <w:t>(19–22)</w:t>
      </w:r>
      <w:r w:rsidR="00743E86" w:rsidRPr="00E17A69">
        <w:rPr>
          <w:rFonts w:ascii="Times New Roman" w:hAnsi="Times New Roman" w:cs="Times New Roman"/>
        </w:rPr>
        <w:fldChar w:fldCharType="end"/>
      </w:r>
      <w:r w:rsidR="00CA2F4A" w:rsidRPr="00E17A69">
        <w:rPr>
          <w:rFonts w:ascii="Times New Roman" w:hAnsi="Times New Roman" w:cs="Times New Roman"/>
        </w:rPr>
        <w:t xml:space="preserve">.  </w:t>
      </w:r>
      <w:r w:rsidR="0055732A" w:rsidRPr="00E17A69">
        <w:rPr>
          <w:rFonts w:ascii="Times New Roman" w:hAnsi="Times New Roman" w:cs="Times New Roman"/>
        </w:rPr>
        <w:t xml:space="preserve">Women on </w:t>
      </w:r>
      <w:r w:rsidR="00F050C1" w:rsidRPr="00E17A69">
        <w:rPr>
          <w:rFonts w:ascii="Times New Roman" w:hAnsi="Times New Roman" w:cs="Times New Roman"/>
        </w:rPr>
        <w:t xml:space="preserve">preconception </w:t>
      </w:r>
      <w:r w:rsidR="00CB35D6" w:rsidRPr="00E17A69">
        <w:rPr>
          <w:rFonts w:ascii="Times New Roman" w:hAnsi="Times New Roman" w:cs="Times New Roman"/>
        </w:rPr>
        <w:t xml:space="preserve">ART </w:t>
      </w:r>
      <w:r w:rsidR="0022682E" w:rsidRPr="00E17A69">
        <w:rPr>
          <w:rFonts w:ascii="Times New Roman" w:hAnsi="Times New Roman" w:cs="Times New Roman"/>
        </w:rPr>
        <w:t>may also be suscepti</w:t>
      </w:r>
      <w:r w:rsidR="0055732A" w:rsidRPr="00E17A69">
        <w:rPr>
          <w:rFonts w:ascii="Times New Roman" w:hAnsi="Times New Roman" w:cs="Times New Roman"/>
        </w:rPr>
        <w:t xml:space="preserve">ble </w:t>
      </w:r>
      <w:r w:rsidR="0022682E" w:rsidRPr="00E17A69">
        <w:rPr>
          <w:rFonts w:ascii="Times New Roman" w:hAnsi="Times New Roman" w:cs="Times New Roman"/>
        </w:rPr>
        <w:t xml:space="preserve">to </w:t>
      </w:r>
      <w:r w:rsidR="0055732A" w:rsidRPr="00E17A69">
        <w:rPr>
          <w:rFonts w:ascii="Times New Roman" w:hAnsi="Times New Roman" w:cs="Times New Roman"/>
        </w:rPr>
        <w:t>viraemi</w:t>
      </w:r>
      <w:r w:rsidR="00A530E2" w:rsidRPr="00E17A69">
        <w:rPr>
          <w:rFonts w:ascii="Times New Roman" w:hAnsi="Times New Roman" w:cs="Times New Roman"/>
        </w:rPr>
        <w:t>a</w:t>
      </w:r>
      <w:r w:rsidR="0022682E" w:rsidRPr="00E17A69">
        <w:rPr>
          <w:rFonts w:ascii="Times New Roman" w:hAnsi="Times New Roman" w:cs="Times New Roman"/>
        </w:rPr>
        <w:t xml:space="preserve"> risk</w:t>
      </w:r>
      <w:r w:rsidR="0055732A" w:rsidRPr="00E17A69">
        <w:rPr>
          <w:rFonts w:ascii="Times New Roman" w:hAnsi="Times New Roman" w:cs="Times New Roman"/>
        </w:rPr>
        <w:t>; in the UK</w:t>
      </w:r>
      <w:r w:rsidR="0067138F" w:rsidRPr="00E17A69">
        <w:rPr>
          <w:rFonts w:ascii="Times New Roman" w:hAnsi="Times New Roman" w:cs="Times New Roman"/>
        </w:rPr>
        <w:t>,</w:t>
      </w:r>
      <w:r w:rsidR="0055732A" w:rsidRPr="00E17A69">
        <w:rPr>
          <w:rFonts w:ascii="Times New Roman" w:hAnsi="Times New Roman" w:cs="Times New Roman"/>
        </w:rPr>
        <w:t xml:space="preserve"> women on preconception ART and women starting </w:t>
      </w:r>
      <w:r w:rsidR="0022682E" w:rsidRPr="00E17A69">
        <w:rPr>
          <w:rFonts w:ascii="Times New Roman" w:hAnsi="Times New Roman" w:cs="Times New Roman"/>
        </w:rPr>
        <w:t>pregnancy ART</w:t>
      </w:r>
      <w:r w:rsidR="0055732A" w:rsidRPr="00E17A69">
        <w:rPr>
          <w:rFonts w:ascii="Times New Roman" w:hAnsi="Times New Roman" w:cs="Times New Roman"/>
        </w:rPr>
        <w:t xml:space="preserve"> had </w:t>
      </w:r>
      <w:r w:rsidR="00223D4B" w:rsidRPr="00E17A69">
        <w:rPr>
          <w:rFonts w:ascii="Times New Roman" w:hAnsi="Times New Roman" w:cs="Times New Roman"/>
        </w:rPr>
        <w:t xml:space="preserve">a </w:t>
      </w:r>
      <w:r w:rsidR="0055732A" w:rsidRPr="00E17A69">
        <w:rPr>
          <w:rFonts w:ascii="Times New Roman" w:hAnsi="Times New Roman" w:cs="Times New Roman"/>
        </w:rPr>
        <w:t xml:space="preserve">higher </w:t>
      </w:r>
      <w:r w:rsidR="00223D4B" w:rsidRPr="00E17A69">
        <w:rPr>
          <w:rFonts w:ascii="Times New Roman" w:hAnsi="Times New Roman" w:cs="Times New Roman"/>
        </w:rPr>
        <w:t xml:space="preserve">risk of </w:t>
      </w:r>
      <w:r w:rsidR="0055732A" w:rsidRPr="00E17A69">
        <w:rPr>
          <w:rFonts w:ascii="Times New Roman" w:hAnsi="Times New Roman" w:cs="Times New Roman"/>
        </w:rPr>
        <w:t xml:space="preserve">postpartum viral rebound </w:t>
      </w:r>
      <w:r w:rsidR="00CB35D6" w:rsidRPr="00E17A69">
        <w:rPr>
          <w:rFonts w:ascii="Times New Roman" w:hAnsi="Times New Roman" w:cs="Times New Roman"/>
        </w:rPr>
        <w:t xml:space="preserve">than non-pregnant </w:t>
      </w:r>
      <w:r w:rsidR="0006353E" w:rsidRPr="00E17A69">
        <w:rPr>
          <w:rFonts w:ascii="Times New Roman" w:hAnsi="Times New Roman" w:cs="Times New Roman"/>
        </w:rPr>
        <w:t xml:space="preserve">controls </w:t>
      </w:r>
      <w:r w:rsidR="00D133D4" w:rsidRPr="00E17A69">
        <w:rPr>
          <w:rFonts w:ascii="Times New Roman" w:hAnsi="Times New Roman" w:cs="Times New Roman"/>
        </w:rPr>
        <w:fldChar w:fldCharType="begin" w:fldLock="1"/>
      </w:r>
      <w:r w:rsidR="003A7A44" w:rsidRPr="00E17A69">
        <w:rPr>
          <w:rFonts w:ascii="Times New Roman" w:hAnsi="Times New Roman" w:cs="Times New Roman"/>
        </w:rPr>
        <w:instrText>ADDIN CSL_CITATION { "citationItems" : [ { "id" : "ITEM-1", "itemData" : { "DOI" : "10.1097/QAD.0000000000000826", "ISBN" : "0000000000000", "ISSN" : "0269-9370", "author" : [ { "dropping-particle" : "", "family" : "Huntington", "given" : "Susie", "non-dropping-particle" : "", "parse-names" : false, "suffix" : "" }, { "dropping-particle" : "", "family" : "Thorne", "given" : "Claire", "non-dropping-particle" : "", "parse-names" : false, "suffix" : "" }, { "dropping-particle" : "", "family" : "Newell", "given" : "Marie-Louise", "non-dropping-particle" : "", "parse-names" : false, "suffix" : "" }, { "dropping-particle" : "", "family" : "Anderson", "given" : "Jane", "non-dropping-particle" : "", "parse-names" : false, "suffix" : "" }, { "dropping-particle" : "", "family" : "Taylor", "given" : "Graham P.", "non-dropping-particle" : "", "parse-names" : false, "suffix" : "" }, { "dropping-particle" : "", "family" : "Pillay", "given" : "Deenan", "non-dropping-particle" : "", "parse-names" : false, "suffix" : "" }, { "dropping-particle" : "", "family" : "Hill", "given" : "Teresa", "non-dropping-particle" : "", "parse-names" : false, "suffix" : "" }, { "dropping-particle" : "", "family" : "Tookey", "given" : "Pat A.", "non-dropping-particle" : "", "parse-names" : false, "suffix" : "" }, { "dropping-particle" : "", "family" : "Sabin", "given" : "Caroline", "non-dropping-particle" : "", "parse-names" : false, "suffix" : "" } ], "container-title" : "AIDS", "id" : "ITEM-1", "issue" : "17", "issued" : { "date-parts" : [ [ "2015" ] ] }, "page" : "2269-2278", "title" : "The risk of viral rebound in the year after delivery in women remaining on antiretroviral therapy", "type" : "article-journal", "volume" : "29" }, "uris" : [ "http://www.mendeley.com/documents/?uuid=03d5ac01-5754-4860-84df-252d132efe41" ] } ], "mendeley" : { "formattedCitation" : "(23)", "plainTextFormattedCitation" : "(23)", "previouslyFormattedCitation" : "(23)" }, "properties" : { "noteIndex" : 0 }, "schema" : "https://github.com/citation-style-language/schema/raw/master/csl-citation.json" }</w:instrText>
      </w:r>
      <w:r w:rsidR="00D133D4" w:rsidRPr="00E17A69">
        <w:rPr>
          <w:rFonts w:ascii="Times New Roman" w:hAnsi="Times New Roman" w:cs="Times New Roman"/>
        </w:rPr>
        <w:fldChar w:fldCharType="separate"/>
      </w:r>
      <w:r w:rsidR="003A7A44" w:rsidRPr="00E17A69">
        <w:rPr>
          <w:rFonts w:ascii="Times New Roman" w:hAnsi="Times New Roman" w:cs="Times New Roman"/>
          <w:noProof/>
        </w:rPr>
        <w:t>(23)</w:t>
      </w:r>
      <w:r w:rsidR="00D133D4" w:rsidRPr="00E17A69">
        <w:rPr>
          <w:rFonts w:ascii="Times New Roman" w:hAnsi="Times New Roman" w:cs="Times New Roman"/>
        </w:rPr>
        <w:fldChar w:fldCharType="end"/>
      </w:r>
      <w:r w:rsidR="00D133D4" w:rsidRPr="00E17A69">
        <w:rPr>
          <w:rFonts w:ascii="Times New Roman" w:hAnsi="Times New Roman" w:cs="Times New Roman"/>
        </w:rPr>
        <w:t xml:space="preserve">.  </w:t>
      </w:r>
      <w:r w:rsidR="00F6270A" w:rsidRPr="00E17A69">
        <w:rPr>
          <w:rFonts w:ascii="Times New Roman" w:hAnsi="Times New Roman" w:cs="Times New Roman"/>
        </w:rPr>
        <w:t>Moreover, adherence issues in women starting ART</w:t>
      </w:r>
      <w:r w:rsidR="00344A56" w:rsidRPr="00E17A69">
        <w:rPr>
          <w:rFonts w:ascii="Times New Roman" w:hAnsi="Times New Roman" w:cs="Times New Roman"/>
        </w:rPr>
        <w:t xml:space="preserve"> for MTCT </w:t>
      </w:r>
      <w:r w:rsidR="00F6270A" w:rsidRPr="00E17A69">
        <w:rPr>
          <w:rFonts w:ascii="Times New Roman" w:hAnsi="Times New Roman" w:cs="Times New Roman"/>
        </w:rPr>
        <w:t xml:space="preserve">may differ from women </w:t>
      </w:r>
      <w:r w:rsidR="0006353E" w:rsidRPr="00E17A69">
        <w:rPr>
          <w:rFonts w:ascii="Times New Roman" w:hAnsi="Times New Roman" w:cs="Times New Roman"/>
        </w:rPr>
        <w:t xml:space="preserve">initiating </w:t>
      </w:r>
      <w:r w:rsidR="00F6270A" w:rsidRPr="00E17A69">
        <w:rPr>
          <w:rFonts w:ascii="Times New Roman" w:hAnsi="Times New Roman" w:cs="Times New Roman"/>
        </w:rPr>
        <w:t>ART for their own health</w:t>
      </w:r>
      <w:r w:rsidR="00DC796E" w:rsidRPr="00E17A69">
        <w:rPr>
          <w:rFonts w:ascii="Times New Roman" w:hAnsi="Times New Roman" w:cs="Times New Roman"/>
        </w:rPr>
        <w:t xml:space="preserve"> independent from antenatal care</w:t>
      </w:r>
      <w:r w:rsidR="0006353E" w:rsidRPr="00E17A69">
        <w:rPr>
          <w:rFonts w:ascii="Times New Roman" w:hAnsi="Times New Roman" w:cs="Times New Roman"/>
        </w:rPr>
        <w:t xml:space="preserve"> </w:t>
      </w:r>
      <w:r w:rsidR="0006353E"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DOI" : "10.1097/QAD.0b013e328359590f.Adherence", "author" : [ { "dropping-particle" : "", "family" : "Nachega", "given" : "Jean B", "non-dropping-particle" : "", "parse-names" : false, "suffix" : "" }, { "dropping-particle" : "", "family" : "Uthman", "given" : "Olalekan A", "non-dropping-particle" : "", "parse-names" : false, "suffix" : "" }, { "dropping-particle" : "", "family" : "Anderson", "given" : "Jean", "non-dropping-particle" : "", "parse-names" : false, "suffix" : "" }, { "dropping-particle" : "", "family" : "Ho", "given" : "Yuh-shan", "non-dropping-particle" : "", "parse-names" : false, "suffix" : "" }, { "dropping-particle" : "", "family" : "Stringer", "given" : "Jeffrey S A", "non-dropping-particle" : "", "parse-names" : false, "suffix" : "" }, { "dropping-particle" : "", "family" : "Mcintyre", "given" : "James A", "non-dropping-particle" : "", "parse-names" : false, "suffix" : "" } ], "container-title" : "AIDS", "id" : "ITEM-1", "issue" : "16", "issued" : { "date-parts" : [ [ "2012" ] ] }, "page" : "2039-52", "title" : "Adherence to Antiretroviral Therapy During and After Pregnancy in Low-, Middle and High Income Countries: A Systematic Review and Meta-Analysis", "type" : "article-journal", "volume" : "26" }, "uris" : [ "http://www.mendeley.com/documents/?uuid=06df930b-1aa9-4871-9e86-778e94d8d021" ] }, { "id" : "ITEM-2", "itemData" : { "DOI" : "10.1093/cid/ciw500", "ISBN" : "8262530292", "ISSN" : "15376591", "PMID" : "27461920", "abstract" : "BACKGROUND Adherence to antiretroviral therapy (ART) is crucial to preventing mother-to-child transmission of HIV and ensuring the long-term effectiveness of ART, yet there is little data from African routine care programmes on maternal adherence to triple ART. METHODS We analysed data of women who started ART at 13 large health facilities in Malawi between September 2011 and October 2013. We defined adherence as the percentage of days \"covered\" by pharmacy claims. Adherence of \u226590% was deemed adequate. We calculated inverse probability of censoring weights to adjust adherence estimates for informative censoring. We used descriptive statistics, survival analysis and pooled logistic regression to compare adherence between pregnant and breastfeeding women eligible for ART under Option B+, and non-pregnant and non-breastfeeding women who started ART with low CD4 or with WHO clinical stage 3/4 disease. RESULTS Adherence was adequate for 73% of the women during pregnancy, for 66% in the first three months postpartum, and for about 75% during months 4-21 postpartum. About 70% of women who started ART during pregnancy and breastfeeding adequately adhered during the first 2 years of ART, but only about 30% of them maintained adequate adherence at every visit. Risk factors for inadequate adherence included starting ART with an Option B+ indication, at a younger age, or at a district hospital or health centre. CONCLUSIONS One-third of women retained in the Option B+ programme inadequately adhered during pregnancy and breastfeeding, especially soon after delivery. Effective interventions to improve adherence among Option B+ women should be implemented.", "author" : [ { "dropping-particle" : "", "family" : "Haas", "given" : "Andreas D.", "non-dropping-particle" : "", "parse-names" : false, "suffix" : "" }, { "dropping-particle" : "", "family" : "Msukwa", "given" : "Malango T.", "non-dropping-particle" : "", "parse-names" : false, "suffix" : "" }, { "dropping-particle" : "", "family" : "Egger", "given" : "Matthias", "non-dropping-particle" : "", "parse-names" : false, "suffix" : "" }, { "dropping-particle" : "", "family" : "Tenthani", "given" : "Lyson", "non-dropping-particle" : "", "parse-names" : false, "suffix" : "" }, { "dropping-particle" : "", "family" : "Tweya", "given" : "Hannock", "non-dropping-particle" : "", "parse-names" : false, "suffix" : "" }, { "dropping-particle" : "", "family" : "Jahn", "given" : "Andreas", "non-dropping-particle" : "", "parse-names" : false, "suffix" : "" }, { "dropping-particle" : "", "family" : "Gadabu", "given" : "Oliver J.", "non-dropping-particle" : "", "parse-names" : false, "suffix" : "" }, { "dropping-particle" : "", "family" : "Tal", "given" : "Kali", "non-dropping-particle" : "", "parse-names" : false, "suffix" : "" }, { "dropping-particle" : "", "family" : "Salazar-Vizcaya", "given" : "Luisa", "non-dropping-particle" : "", "parse-names" : false, "suffix" : "" }, { "dropping-particle" : "", "family" : "Estill", "given" : "Janne", "non-dropping-particle" : "", "parse-names" : false, "suffix" : "" }, { "dropping-particle" : "", "family" : "Spoerri", "given" : "Adrian", "non-dropping-particle" : "", "parse-names" : false, "suffix" : "" }, { "dropping-particle" : "", "family" : "Phiri", "given" : "Nozgechi", "non-dropping-particle" : "", "parse-names" : false, "suffix" : "" }, { "dropping-particle" : "", "family" : "Chimbwandira", "given" : "Frank", "non-dropping-particle" : "", "parse-names" : false, "suffix" : "" }, { "dropping-particle" : "", "family" : "Oosterhout", "given" : "Joep J.", "non-dropping-particle" : "Van", "parse-names" : false, "suffix" : "" }, { "dropping-particle" : "", "family" : "Keiser", "given" : "Olivia", "non-dropping-particle" : "", "parse-names" : false, "suffix" : "" } ], "container-title" : "Clin Infect Dis", "id" : "ITEM-2", "issue" : "9", "issued" : { "date-parts" : [ [ "2016" ] ] }, "note" : "From Duplicate 1 (Adherence to Antiretroviral Therapy during and after Pregnancy: Cohort Study on Women Receiving Care in Malawi's Option B+ Program - Haas, Andreas D.; Msukwa, Malango T.; Egger, Matthias; Tenthani, Lyson; Tweya, Hannock; Jahn, Andreas; Gadabu, Oliver J.; Tal, Kali; Salazar-Vizcaya, Luisa; Estill, Janne; Spoerri, Adrian; Phiri, Nozgechi; Chimbwandira, Frank; Van Oosterhout, Joep J.; Keiser, Olivia)\n\nNULL\n\nFrom Duplicate 2 (Adherence to Antiretroviral Therapy during and after Pregnancy: Cohort Study on Women Receiving Care in Malawi's Option B+ Program - Haas, Andreas D.; Msukwa, Malango T.; Egger, Matthias; Tenthani, Lyson; Tweya, Hannock; Jahn, Andreas; Gadabu, Oliver J.; Tal, Kali; Salazar-Vizcaya, Luisa; Estill, Janne; Spoerri, Adrian; Phiri, Nozgechi; Chimbwandira, Frank; Van Oosterhout, Joep J.; Keiser, Olivia)\n\nFrom Duplicate 2 (Adherence to Antiretroviral Therapy during and after Pregnancy: Cohort Study on Women Receiving Care in Malawi's Option B+ Program - Haas, Andreas D.; Msukwa, Malango T.; Egger, Matthias; Tenthani, Lyson; Tweya, Hannock; Jahn, Andreas; Gadabu, Oliver J.; Tal, Kali; Salazar-Vizcaya, Luisa; Estill, Janne; Spoerri, Adrian; Phiri, Nozgechi; Chimbwandira, Frank; Van Oosterhout, Joep J.; Keiser, Olivia)\n\nNULL", "page" : "1227-1235", "title" : "Adherence to Antiretroviral Therapy during and after Pregnancy: Cohort Study on Women Receiving Care in Malawi's Option B+ Program", "type" : "article-journal", "volume" : "63" }, "uris" : [ "http://www.mendeley.com/documents/?uuid=82206592-c711-46f0-8a64-9db8f2415f90" ] } ], "mendeley" : { "formattedCitation" : "(24,25)", "plainTextFormattedCitation" : "(24,25)", "previouslyFormattedCitation" : "(24,25)" }, "properties" : { "noteIndex" : 3 }, "schema" : "https://github.com/citation-style-language/schema/raw/master/csl-citation.json" }</w:instrText>
      </w:r>
      <w:r w:rsidR="0006353E" w:rsidRPr="00E17A69">
        <w:rPr>
          <w:rFonts w:ascii="Times New Roman" w:hAnsi="Times New Roman" w:cs="Times New Roman"/>
        </w:rPr>
        <w:fldChar w:fldCharType="separate"/>
      </w:r>
      <w:r w:rsidR="00096D84" w:rsidRPr="00E17A69">
        <w:rPr>
          <w:rFonts w:ascii="Times New Roman" w:hAnsi="Times New Roman" w:cs="Times New Roman"/>
          <w:noProof/>
        </w:rPr>
        <w:t>(24,25)</w:t>
      </w:r>
      <w:r w:rsidR="0006353E" w:rsidRPr="00E17A69">
        <w:rPr>
          <w:rFonts w:ascii="Times New Roman" w:hAnsi="Times New Roman" w:cs="Times New Roman"/>
        </w:rPr>
        <w:fldChar w:fldCharType="end"/>
      </w:r>
      <w:r w:rsidR="00E17A69">
        <w:rPr>
          <w:rFonts w:ascii="Times New Roman" w:hAnsi="Times New Roman" w:cs="Times New Roman"/>
        </w:rPr>
        <w:t>.</w:t>
      </w:r>
    </w:p>
    <w:p w14:paraId="40368A25" w14:textId="2B04B242" w:rsidR="006840CD" w:rsidRPr="00E17A69" w:rsidRDefault="00773370" w:rsidP="000A1A90">
      <w:pPr>
        <w:spacing w:line="360" w:lineRule="auto"/>
        <w:rPr>
          <w:rFonts w:ascii="Times New Roman" w:hAnsi="Times New Roman" w:cs="Courier New"/>
          <w:szCs w:val="24"/>
        </w:rPr>
      </w:pPr>
      <w:r w:rsidRPr="00E17A69">
        <w:rPr>
          <w:rFonts w:ascii="Times New Roman" w:hAnsi="Times New Roman" w:cs="Times New Roman"/>
        </w:rPr>
        <w:t>With the expanding treatment eligibility in South Africa</w:t>
      </w:r>
      <w:r w:rsidR="009D3C2C" w:rsidRPr="00E17A69">
        <w:rPr>
          <w:rFonts w:ascii="Times New Roman" w:hAnsi="Times New Roman" w:cs="Times New Roman"/>
        </w:rPr>
        <w:t xml:space="preserve"> </w:t>
      </w:r>
      <w:r w:rsidR="009D3C2C" w:rsidRPr="00E17A69">
        <w:rPr>
          <w:rFonts w:ascii="Times New Roman" w:hAnsi="Times New Roman" w:cs="Times New Roman"/>
        </w:rPr>
        <w:fldChar w:fldCharType="begin" w:fldLock="1"/>
      </w:r>
      <w:r w:rsidR="003A7A44" w:rsidRPr="00E17A69">
        <w:rPr>
          <w:rFonts w:ascii="Times New Roman" w:hAnsi="Times New Roman" w:cs="Times New Roman"/>
        </w:rPr>
        <w:instrText>ADDIN CSL_CITATION { "citationItems" : [ { "id" : "ITEM-1", "itemData" : { "URL" : "www.sahivsoc.org/.../22 8 16 Circular UTT   Decongestion...", "accessed" : { "date-parts" : [ [ "2017", "3", "22" ] ] }, "author" : [ { "dropping-particle" : "", "family" : "South African National Department of Health", "given" : "", "non-dropping-particle" : "", "parse-names" : false, "suffix" : "" } ], "id" : "ITEM-1", "issued" : { "date-parts" : [ [ "2016" ] ] }, "title" : "Re: Implementation of the Universal Test and Treat strategy for HIV Positive patients and differentiated care for stable patients", "type" : "webpage" }, "uris" : [ "http://www.mendeley.com/documents/?uuid=3aa8ae2f-cbcc-4236-8f64-a43c5797bbf0" ] } ], "mendeley" : { "formattedCitation" : "(16)", "plainTextFormattedCitation" : "(16)", "previouslyFormattedCitation" : "(16)" }, "properties" : { "noteIndex" : 0 }, "schema" : "https://github.com/citation-style-language/schema/raw/master/csl-citation.json" }</w:instrText>
      </w:r>
      <w:r w:rsidR="009D3C2C" w:rsidRPr="00E17A69">
        <w:rPr>
          <w:rFonts w:ascii="Times New Roman" w:hAnsi="Times New Roman" w:cs="Times New Roman"/>
        </w:rPr>
        <w:fldChar w:fldCharType="separate"/>
      </w:r>
      <w:r w:rsidR="003A7A44" w:rsidRPr="00E17A69">
        <w:rPr>
          <w:rFonts w:ascii="Times New Roman" w:hAnsi="Times New Roman" w:cs="Times New Roman"/>
          <w:noProof/>
        </w:rPr>
        <w:t>(16)</w:t>
      </w:r>
      <w:r w:rsidR="009D3C2C" w:rsidRPr="00E17A69">
        <w:rPr>
          <w:rFonts w:ascii="Times New Roman" w:hAnsi="Times New Roman" w:cs="Times New Roman"/>
        </w:rPr>
        <w:fldChar w:fldCharType="end"/>
      </w:r>
      <w:r w:rsidR="0022682E" w:rsidRPr="00E17A69">
        <w:rPr>
          <w:rFonts w:ascii="Times New Roman" w:hAnsi="Times New Roman" w:cs="Times New Roman"/>
        </w:rPr>
        <w:t>, more</w:t>
      </w:r>
      <w:r w:rsidR="009D3C2C" w:rsidRPr="00E17A69">
        <w:rPr>
          <w:rFonts w:ascii="Times New Roman" w:hAnsi="Times New Roman" w:cs="Times New Roman"/>
        </w:rPr>
        <w:t xml:space="preserve"> HIV infected women </w:t>
      </w:r>
      <w:r w:rsidR="006840CD" w:rsidRPr="00E17A69">
        <w:rPr>
          <w:rFonts w:ascii="Times New Roman" w:hAnsi="Times New Roman" w:cs="Times New Roman"/>
        </w:rPr>
        <w:t xml:space="preserve">will </w:t>
      </w:r>
      <w:r w:rsidR="009D3C2C" w:rsidRPr="00E17A69">
        <w:rPr>
          <w:rFonts w:ascii="Times New Roman" w:hAnsi="Times New Roman" w:cs="Times New Roman"/>
        </w:rPr>
        <w:t xml:space="preserve">conceive </w:t>
      </w:r>
      <w:r w:rsidRPr="00E17A69">
        <w:rPr>
          <w:rFonts w:ascii="Times New Roman" w:hAnsi="Times New Roman" w:cs="Times New Roman"/>
        </w:rPr>
        <w:t>on AR</w:t>
      </w:r>
      <w:r w:rsidR="009D3C2C" w:rsidRPr="00E17A69">
        <w:rPr>
          <w:rFonts w:ascii="Times New Roman" w:hAnsi="Times New Roman" w:cs="Times New Roman"/>
        </w:rPr>
        <w:t xml:space="preserve">T </w:t>
      </w:r>
      <w:r w:rsidR="009D3C2C"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author" : [ { "dropping-particle" : "", "family" : "Benton", "given" : "Lorna", "non-dropping-particle" : "", "parse-names" : false, "suffix" : "" } ], "id" : "ITEM-1", "issued" : { "date-parts" : [ [ "2015" ] ] }, "publisher" : "University College London", "title" : "Childbearing in a Time of ART: Birth Rates, Childbearing Desires and Family Planning in a Rural HIV Treatment and Care Programme in South Africa", "type" : "thesis" }, "uris" : [ "http://www.mendeley.com/documents/?uuid=4f18efa2-9680-4de8-b826-620bde5385e1" ] } ], "mendeley" : { "formattedCitation" : "(27)", "plainTextFormattedCitation" : "(27)", "previouslyFormattedCitation" : "(27)" }, "properties" : { "noteIndex" : 0 }, "schema" : "https://github.com/citation-style-language/schema/raw/master/csl-citation.json" }</w:instrText>
      </w:r>
      <w:r w:rsidR="009D3C2C" w:rsidRPr="00E17A69">
        <w:rPr>
          <w:rFonts w:ascii="Times New Roman" w:hAnsi="Times New Roman" w:cs="Times New Roman"/>
        </w:rPr>
        <w:fldChar w:fldCharType="separate"/>
      </w:r>
      <w:r w:rsidR="00096D84" w:rsidRPr="00E17A69">
        <w:rPr>
          <w:rFonts w:ascii="Times New Roman" w:hAnsi="Times New Roman" w:cs="Times New Roman"/>
          <w:noProof/>
        </w:rPr>
        <w:t>(27)</w:t>
      </w:r>
      <w:r w:rsidR="009D3C2C" w:rsidRPr="00E17A69">
        <w:rPr>
          <w:rFonts w:ascii="Times New Roman" w:hAnsi="Times New Roman" w:cs="Times New Roman"/>
        </w:rPr>
        <w:fldChar w:fldCharType="end"/>
      </w:r>
      <w:r w:rsidR="009D3C2C" w:rsidRPr="00E17A69">
        <w:rPr>
          <w:rFonts w:ascii="Times New Roman" w:hAnsi="Times New Roman" w:cs="Times New Roman"/>
        </w:rPr>
        <w:t>.</w:t>
      </w:r>
      <w:r w:rsidRPr="00E17A69">
        <w:rPr>
          <w:rFonts w:ascii="Times New Roman" w:hAnsi="Times New Roman" w:cs="Times New Roman"/>
        </w:rPr>
        <w:t xml:space="preserve"> </w:t>
      </w:r>
      <w:r w:rsidR="009D3C2C" w:rsidRPr="00E17A69">
        <w:rPr>
          <w:rFonts w:ascii="Times New Roman" w:hAnsi="Times New Roman" w:cs="Times New Roman"/>
        </w:rPr>
        <w:t xml:space="preserve"> </w:t>
      </w:r>
      <w:r w:rsidR="00DC796E" w:rsidRPr="00E17A69">
        <w:rPr>
          <w:rFonts w:ascii="Times New Roman" w:hAnsi="Times New Roman" w:cs="Times New Roman"/>
        </w:rPr>
        <w:t xml:space="preserve">To inform understanding of this public health programme, </w:t>
      </w:r>
      <w:r w:rsidR="0055732A" w:rsidRPr="00E17A69">
        <w:rPr>
          <w:rFonts w:ascii="Times New Roman" w:hAnsi="Times New Roman" w:cs="Times New Roman"/>
        </w:rPr>
        <w:t xml:space="preserve">we </w:t>
      </w:r>
      <w:r w:rsidR="007068A4" w:rsidRPr="00E17A69">
        <w:rPr>
          <w:rFonts w:ascii="Times New Roman" w:hAnsi="Times New Roman" w:cs="Courier New"/>
          <w:szCs w:val="24"/>
        </w:rPr>
        <w:t>explore</w:t>
      </w:r>
      <w:r w:rsidR="0055732A" w:rsidRPr="00E17A69">
        <w:rPr>
          <w:rFonts w:ascii="Times New Roman" w:hAnsi="Times New Roman" w:cs="Courier New"/>
          <w:szCs w:val="24"/>
        </w:rPr>
        <w:t>d</w:t>
      </w:r>
      <w:r w:rsidR="007068A4" w:rsidRPr="00E17A69">
        <w:rPr>
          <w:rFonts w:ascii="Times New Roman" w:hAnsi="Times New Roman" w:cs="Courier New"/>
          <w:szCs w:val="24"/>
        </w:rPr>
        <w:t xml:space="preserve"> </w:t>
      </w:r>
      <w:r w:rsidR="00ED35BE" w:rsidRPr="00E17A69">
        <w:rPr>
          <w:rFonts w:ascii="Times New Roman" w:hAnsi="Times New Roman" w:cs="Courier New"/>
          <w:szCs w:val="24"/>
        </w:rPr>
        <w:t xml:space="preserve">VL and </w:t>
      </w:r>
      <w:r w:rsidR="00E329D8" w:rsidRPr="00E17A69">
        <w:rPr>
          <w:rFonts w:ascii="Times New Roman" w:hAnsi="Times New Roman" w:cs="Courier New"/>
          <w:szCs w:val="24"/>
        </w:rPr>
        <w:t xml:space="preserve">viraemia </w:t>
      </w:r>
      <w:r w:rsidR="008677E1" w:rsidRPr="00E17A69">
        <w:rPr>
          <w:rFonts w:ascii="Times New Roman" w:hAnsi="Times New Roman" w:cs="Courier New"/>
          <w:szCs w:val="24"/>
        </w:rPr>
        <w:t>r</w:t>
      </w:r>
      <w:r w:rsidR="00E329D8" w:rsidRPr="00E17A69">
        <w:rPr>
          <w:rFonts w:ascii="Times New Roman" w:hAnsi="Times New Roman" w:cs="Courier New"/>
          <w:szCs w:val="24"/>
        </w:rPr>
        <w:t>isk</w:t>
      </w:r>
      <w:r w:rsidR="00080703" w:rsidRPr="00E17A69">
        <w:rPr>
          <w:rFonts w:ascii="Times New Roman" w:hAnsi="Times New Roman" w:cs="Courier New"/>
          <w:szCs w:val="24"/>
        </w:rPr>
        <w:t xml:space="preserve"> before, during and after pregnancy </w:t>
      </w:r>
      <w:r w:rsidR="008677E1" w:rsidRPr="00E17A69">
        <w:rPr>
          <w:rFonts w:ascii="Times New Roman" w:hAnsi="Times New Roman" w:cs="Courier New"/>
          <w:szCs w:val="24"/>
        </w:rPr>
        <w:t>in HIV-infect</w:t>
      </w:r>
      <w:r w:rsidR="006A6555" w:rsidRPr="00E17A69">
        <w:rPr>
          <w:rFonts w:ascii="Times New Roman" w:hAnsi="Times New Roman" w:cs="Courier New"/>
          <w:szCs w:val="24"/>
        </w:rPr>
        <w:t>ed women on ART before pregnancy</w:t>
      </w:r>
      <w:r w:rsidR="00E17A69">
        <w:rPr>
          <w:rFonts w:ascii="Times New Roman" w:hAnsi="Times New Roman" w:cs="Courier New"/>
          <w:szCs w:val="24"/>
        </w:rPr>
        <w:t>.</w:t>
      </w:r>
    </w:p>
    <w:p w14:paraId="32188566" w14:textId="77777777" w:rsidR="000C7B97" w:rsidRPr="00E17A69" w:rsidRDefault="000C7B97" w:rsidP="006E45D7">
      <w:pPr>
        <w:spacing w:after="120" w:line="360" w:lineRule="auto"/>
        <w:rPr>
          <w:rFonts w:ascii="Times New Roman" w:hAnsi="Times New Roman" w:cs="Times New Roman"/>
          <w:b/>
        </w:rPr>
      </w:pPr>
      <w:r w:rsidRPr="00E17A69">
        <w:rPr>
          <w:rFonts w:ascii="Times New Roman" w:hAnsi="Times New Roman" w:cs="Times New Roman"/>
          <w:b/>
        </w:rPr>
        <w:t>Methods</w:t>
      </w:r>
    </w:p>
    <w:p w14:paraId="0FE1D979" w14:textId="77777777" w:rsidR="000C7B97" w:rsidRPr="00E17A69" w:rsidRDefault="000C7B97" w:rsidP="006E45D7">
      <w:pPr>
        <w:spacing w:after="120" w:line="360" w:lineRule="auto"/>
        <w:rPr>
          <w:rFonts w:ascii="Times New Roman" w:hAnsi="Times New Roman" w:cs="Times New Roman"/>
          <w:b/>
          <w:i/>
        </w:rPr>
      </w:pPr>
      <w:r w:rsidRPr="00E17A69">
        <w:rPr>
          <w:rFonts w:ascii="Times New Roman" w:hAnsi="Times New Roman" w:cs="Times New Roman"/>
          <w:b/>
          <w:i/>
        </w:rPr>
        <w:t>Study population</w:t>
      </w:r>
    </w:p>
    <w:p w14:paraId="65370319" w14:textId="72F6F618" w:rsidR="00E349A9" w:rsidRPr="00E17A69" w:rsidRDefault="00EE6839" w:rsidP="00773370">
      <w:pPr>
        <w:spacing w:after="120" w:line="360" w:lineRule="auto"/>
        <w:rPr>
          <w:rFonts w:ascii="Times New Roman" w:hAnsi="Times New Roman" w:cs="Times New Roman"/>
        </w:rPr>
      </w:pPr>
      <w:r w:rsidRPr="00E17A69">
        <w:rPr>
          <w:rFonts w:ascii="Times New Roman" w:hAnsi="Times New Roman" w:cs="Times New Roman"/>
        </w:rPr>
        <w:t xml:space="preserve">HIV-infected </w:t>
      </w:r>
      <w:r w:rsidR="00F737B0" w:rsidRPr="00E17A69">
        <w:rPr>
          <w:rFonts w:ascii="Times New Roman" w:hAnsi="Times New Roman" w:cs="Times New Roman"/>
        </w:rPr>
        <w:t xml:space="preserve">pregnant </w:t>
      </w:r>
      <w:r w:rsidRPr="00E17A69">
        <w:rPr>
          <w:rFonts w:ascii="Times New Roman" w:hAnsi="Times New Roman" w:cs="Times New Roman"/>
        </w:rPr>
        <w:t>women</w:t>
      </w:r>
      <w:r w:rsidR="00811B6B" w:rsidRPr="00E17A69">
        <w:rPr>
          <w:rFonts w:ascii="Times New Roman" w:hAnsi="Times New Roman" w:cs="Times New Roman"/>
        </w:rPr>
        <w:t xml:space="preserve"> </w:t>
      </w:r>
      <w:r w:rsidR="00F67CE2" w:rsidRPr="00E17A69">
        <w:rPr>
          <w:rFonts w:ascii="Times New Roman" w:hAnsi="Times New Roman" w:cs="Times New Roman"/>
        </w:rPr>
        <w:t>attending</w:t>
      </w:r>
      <w:r w:rsidR="00F737B0" w:rsidRPr="00E17A69">
        <w:rPr>
          <w:rFonts w:ascii="Times New Roman" w:hAnsi="Times New Roman" w:cs="Times New Roman"/>
        </w:rPr>
        <w:t xml:space="preserve"> </w:t>
      </w:r>
      <w:r w:rsidR="00AF69A6" w:rsidRPr="00E17A69">
        <w:rPr>
          <w:rFonts w:ascii="Times New Roman" w:hAnsi="Times New Roman" w:cs="Times New Roman"/>
        </w:rPr>
        <w:t xml:space="preserve">one </w:t>
      </w:r>
      <w:r w:rsidR="00A27845" w:rsidRPr="00E17A69">
        <w:rPr>
          <w:rFonts w:ascii="Times New Roman" w:hAnsi="Times New Roman" w:cs="Times New Roman"/>
        </w:rPr>
        <w:t>of 17</w:t>
      </w:r>
      <w:r w:rsidR="00E329D8" w:rsidRPr="00E17A69">
        <w:rPr>
          <w:rFonts w:ascii="Times New Roman" w:hAnsi="Times New Roman" w:cs="Times New Roman"/>
        </w:rPr>
        <w:t xml:space="preserve"> </w:t>
      </w:r>
      <w:r w:rsidR="00623D6F" w:rsidRPr="00E17A69">
        <w:rPr>
          <w:rFonts w:ascii="Times New Roman" w:hAnsi="Times New Roman" w:cs="Times New Roman"/>
        </w:rPr>
        <w:t>pu</w:t>
      </w:r>
      <w:r w:rsidR="00AE7497" w:rsidRPr="00E17A69">
        <w:rPr>
          <w:rFonts w:ascii="Times New Roman" w:hAnsi="Times New Roman" w:cs="Times New Roman"/>
        </w:rPr>
        <w:t>blic sector antenatal</w:t>
      </w:r>
      <w:r w:rsidR="00E349A9" w:rsidRPr="00E17A69">
        <w:rPr>
          <w:rFonts w:ascii="Times New Roman" w:hAnsi="Times New Roman" w:cs="Times New Roman"/>
        </w:rPr>
        <w:t xml:space="preserve"> </w:t>
      </w:r>
      <w:r w:rsidR="00BC64C5" w:rsidRPr="00E17A69">
        <w:rPr>
          <w:rFonts w:ascii="Times New Roman" w:hAnsi="Times New Roman" w:cs="Times New Roman"/>
        </w:rPr>
        <w:t>clinics</w:t>
      </w:r>
      <w:r w:rsidR="00AE7497" w:rsidRPr="00E17A69">
        <w:rPr>
          <w:rFonts w:ascii="Times New Roman" w:hAnsi="Times New Roman" w:cs="Times New Roman"/>
        </w:rPr>
        <w:t xml:space="preserve"> (ANC)</w:t>
      </w:r>
      <w:r w:rsidR="00BC64C5" w:rsidRPr="00E17A69">
        <w:rPr>
          <w:rFonts w:ascii="Times New Roman" w:hAnsi="Times New Roman" w:cs="Times New Roman"/>
        </w:rPr>
        <w:t xml:space="preserve"> </w:t>
      </w:r>
      <w:r w:rsidR="00773370" w:rsidRPr="00E17A69">
        <w:rPr>
          <w:rFonts w:ascii="Times New Roman" w:hAnsi="Times New Roman" w:cs="Times New Roman"/>
        </w:rPr>
        <w:t xml:space="preserve">in the Hlabisa HIV Treatment and Care Programme </w:t>
      </w:r>
      <w:r w:rsidR="00773370"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DOI" : "10.1136/bmjopen-2016-012088", "ISSN" : "2044-6055", "author" : [ { "dropping-particle" : "", "family" : "Chetty", "given" : "Terusha", "non-dropping-particle" : "", "parse-names" : false, "suffix" : "" }, { "dropping-particle" : "", "family" : "Thorne", "given" : "Claire", "non-dropping-particle" : "", "parse-names" : false, "suffix" : "" }, { "dropping-particle" : "", "family" : "Tanser", "given" : "Frank", "non-dropping-particle" : "", "parse-names" : false, "suffix" : "" }, { "dropping-particle" : "", "family" : "B\u00e4rnighausen", "given" : "Till", "non-dropping-particle" : "", "parse-names" : false, "suffix" : "" }, { "dropping-particle" : "", "family" : "Coutsoudis", "given" : "Anna", "non-dropping-particle" : "", "parse-names" : false, "suffix" : "" } ], "container-title" : "BMJ Open", "id" : "ITEM-1", "issue" : "10", "issued" : { "date-parts" : [ [ "2016", "10", "17" ] ] }, "page" : "e012088", "publisher" : "British Medical Journal Publishing Group", "title" : "Cohort profile: the Hlabisa pregnancy cohort, KwaZulu-Natal, South Africa", "type" : "article-journal", "volume" : "6" }, "uris" : [ "http://www.mendeley.com/documents/?uuid=9c599b0b-4cc5-39f0-b71f-57209f56accd" ] }, { "id" : "ITEM-2", "itemData" : { "DOI" : "10.1093/ije/dyp402", "ISBN" : "1464-3685 (Electronic)\\n0300-5771 (Linking)", "ISSN" : "03005771", "PMID" : "20154009", "author" : [ { "dropping-particle" : "", "family" : "Houlihan", "given" : "Catherine F.", "non-dropping-particle" : "", "parse-names" : false, "suffix" : "" }, { "dropping-particle" : "", "family" : "Bland", "given" : "Ruth M.", "non-dropping-particle" : "", "parse-names" : false, "suffix" : "" }, { "dropping-particle" : "", "family" : "Mutevedzi", "given" : "Portia C.", "non-dropping-particle" : "", "parse-names" : false, "suffix" : "" }, { "dropping-particle" : "", "family" : "Lessells", "given" : "Richard J.", "non-dropping-particle" : "", "parse-names" : false, "suffix" : "" }, { "dropping-particle" : "", "family" : "Ndirangu", "given" : "James", "non-dropping-particle" : "", "parse-names" : false, "suffix" : "" }, { "dropping-particle" : "", "family" : "Thulare", "given" : "Hilary", "non-dropping-particle" : "", "parse-names" : false, "suffix" : "" }, { "dropping-particle" : "", "family" : "Newell", "given" : "Marie-Louise", "non-dropping-particle" : "", "parse-names" : false, "suffix" : "" } ], "container-title" : "Int J Epidemiol", "id" : "ITEM-2", "issue" : "2", "issued" : { "date-parts" : [ [ "2011" ] ] }, "page" : "318-326", "title" : "Cohort profile: Hlabisa HIV Treatment and Care Programme", "type" : "article-journal", "volume" : "40" }, "uris" : [ "http://www.mendeley.com/documents/?uuid=18b0a80a-b89f-4272-ae0b-86aa59e58614" ] } ], "mendeley" : { "formattedCitation" : "(28,29)", "plainTextFormattedCitation" : "(28,29)", "previouslyFormattedCitation" : "(28,29)" }, "properties" : { "noteIndex" : 0 }, "schema" : "https://github.com/citation-style-language/schema/raw/master/csl-citation.json" }</w:instrText>
      </w:r>
      <w:r w:rsidR="00773370" w:rsidRPr="00E17A69">
        <w:rPr>
          <w:rFonts w:ascii="Times New Roman" w:hAnsi="Times New Roman" w:cs="Times New Roman"/>
        </w:rPr>
        <w:fldChar w:fldCharType="separate"/>
      </w:r>
      <w:r w:rsidR="00096D84" w:rsidRPr="00E17A69">
        <w:rPr>
          <w:rFonts w:ascii="Times New Roman" w:hAnsi="Times New Roman" w:cs="Times New Roman"/>
          <w:noProof/>
        </w:rPr>
        <w:t>(28,29)</w:t>
      </w:r>
      <w:r w:rsidR="00773370" w:rsidRPr="00E17A69">
        <w:rPr>
          <w:rFonts w:ascii="Times New Roman" w:hAnsi="Times New Roman" w:cs="Times New Roman"/>
        </w:rPr>
        <w:fldChar w:fldCharType="end"/>
      </w:r>
      <w:r w:rsidR="00773370" w:rsidRPr="00E17A69">
        <w:rPr>
          <w:rFonts w:ascii="Times New Roman" w:hAnsi="Times New Roman" w:cs="Times New Roman"/>
        </w:rPr>
        <w:t xml:space="preserve">, </w:t>
      </w:r>
      <w:r w:rsidR="00F737B0" w:rsidRPr="00E17A69">
        <w:rPr>
          <w:rFonts w:ascii="Times New Roman" w:hAnsi="Times New Roman" w:cs="Times New Roman"/>
        </w:rPr>
        <w:t xml:space="preserve">northern </w:t>
      </w:r>
      <w:r w:rsidR="00F67CE2" w:rsidRPr="00E17A69">
        <w:rPr>
          <w:rFonts w:ascii="Times New Roman" w:hAnsi="Times New Roman" w:cs="Times New Roman"/>
        </w:rPr>
        <w:t>KwaZulu-Natal</w:t>
      </w:r>
      <w:r w:rsidR="009D3C2C" w:rsidRPr="00E17A69">
        <w:rPr>
          <w:rFonts w:ascii="Times New Roman" w:hAnsi="Times New Roman" w:cs="Times New Roman"/>
        </w:rPr>
        <w:t>,</w:t>
      </w:r>
      <w:r w:rsidR="006E45D7" w:rsidRPr="00E17A69">
        <w:rPr>
          <w:rFonts w:ascii="Times New Roman" w:hAnsi="Times New Roman" w:cs="Times New Roman"/>
        </w:rPr>
        <w:t xml:space="preserve"> were</w:t>
      </w:r>
      <w:r w:rsidRPr="00E17A69">
        <w:rPr>
          <w:rFonts w:ascii="Times New Roman" w:hAnsi="Times New Roman" w:cs="Times New Roman"/>
        </w:rPr>
        <w:t xml:space="preserve"> eligible for </w:t>
      </w:r>
      <w:r w:rsidR="006156D6" w:rsidRPr="00E17A69">
        <w:rPr>
          <w:rFonts w:ascii="Times New Roman" w:hAnsi="Times New Roman" w:cs="Times New Roman"/>
        </w:rPr>
        <w:t>inclusion</w:t>
      </w:r>
      <w:r w:rsidR="00652F3D" w:rsidRPr="00E17A69">
        <w:rPr>
          <w:rFonts w:ascii="Times New Roman" w:hAnsi="Times New Roman" w:cs="Times New Roman"/>
        </w:rPr>
        <w:t>.</w:t>
      </w:r>
      <w:r w:rsidR="00773370" w:rsidRPr="00E17A69">
        <w:rPr>
          <w:rFonts w:ascii="Times New Roman" w:hAnsi="Times New Roman" w:cs="Times New Roman"/>
        </w:rPr>
        <w:t xml:space="preserve"> Women needed to be </w:t>
      </w:r>
      <w:r w:rsidR="007068A4" w:rsidRPr="00E17A69">
        <w:rPr>
          <w:rFonts w:ascii="Times New Roman" w:hAnsi="Times New Roman" w:cs="Times New Roman"/>
        </w:rPr>
        <w:t xml:space="preserve">(i) </w:t>
      </w:r>
      <w:r w:rsidR="006156D6" w:rsidRPr="00E17A69">
        <w:rPr>
          <w:rFonts w:ascii="Times New Roman" w:hAnsi="Times New Roman" w:cs="Times New Roman"/>
        </w:rPr>
        <w:t xml:space="preserve">on ART </w:t>
      </w:r>
      <w:r w:rsidR="009B1C68" w:rsidRPr="00E17A69">
        <w:rPr>
          <w:rFonts w:ascii="Times New Roman" w:hAnsi="Times New Roman" w:cs="Times New Roman"/>
        </w:rPr>
        <w:t xml:space="preserve">at least six months </w:t>
      </w:r>
      <w:r w:rsidR="00D3388D" w:rsidRPr="00E17A69">
        <w:rPr>
          <w:rFonts w:ascii="Times New Roman" w:hAnsi="Times New Roman" w:cs="Times New Roman"/>
        </w:rPr>
        <w:t>pre-</w:t>
      </w:r>
      <w:r w:rsidR="00D93E5F" w:rsidRPr="00E17A69">
        <w:rPr>
          <w:rFonts w:ascii="Times New Roman" w:hAnsi="Times New Roman" w:cs="Times New Roman"/>
        </w:rPr>
        <w:t>pregnancy</w:t>
      </w:r>
      <w:r w:rsidR="00543F9C" w:rsidRPr="00E17A69">
        <w:rPr>
          <w:rFonts w:ascii="Times New Roman" w:hAnsi="Times New Roman" w:cs="Times New Roman"/>
        </w:rPr>
        <w:t>; (ii)</w:t>
      </w:r>
      <w:r w:rsidR="00F10A7A" w:rsidRPr="00E17A69">
        <w:rPr>
          <w:rFonts w:ascii="Times New Roman" w:hAnsi="Times New Roman" w:cs="Times New Roman"/>
        </w:rPr>
        <w:t xml:space="preserve"> not pregnant at</w:t>
      </w:r>
      <w:r w:rsidR="006156D6" w:rsidRPr="00E17A69">
        <w:rPr>
          <w:rFonts w:ascii="Times New Roman" w:hAnsi="Times New Roman" w:cs="Times New Roman"/>
        </w:rPr>
        <w:t xml:space="preserve"> ART initiation</w:t>
      </w:r>
      <w:r w:rsidR="009B1C68" w:rsidRPr="00E17A69">
        <w:rPr>
          <w:rFonts w:ascii="Times New Roman" w:hAnsi="Times New Roman" w:cs="Times New Roman"/>
        </w:rPr>
        <w:t>; (iii</w:t>
      </w:r>
      <w:r w:rsidR="007068A4" w:rsidRPr="00E17A69">
        <w:rPr>
          <w:rFonts w:ascii="Times New Roman" w:hAnsi="Times New Roman" w:cs="Times New Roman"/>
        </w:rPr>
        <w:t xml:space="preserve">) age </w:t>
      </w:r>
      <w:r w:rsidR="00CC6677" w:rsidRPr="00E17A69">
        <w:rPr>
          <w:rFonts w:ascii="Times New Roman" w:hAnsi="Times New Roman" w:cs="Times New Roman"/>
        </w:rPr>
        <w:t>15-</w:t>
      </w:r>
      <w:r w:rsidR="006156D6" w:rsidRPr="00E17A69">
        <w:rPr>
          <w:rFonts w:ascii="Times New Roman" w:hAnsi="Times New Roman" w:cs="Times New Roman"/>
        </w:rPr>
        <w:t>49 years</w:t>
      </w:r>
      <w:r w:rsidR="00CA0D75" w:rsidRPr="00E17A69">
        <w:rPr>
          <w:rFonts w:ascii="Times New Roman" w:hAnsi="Times New Roman" w:cs="Times New Roman"/>
        </w:rPr>
        <w:t xml:space="preserve"> at pregnancy start</w:t>
      </w:r>
      <w:r w:rsidR="00CC6677" w:rsidRPr="00E17A69">
        <w:rPr>
          <w:rFonts w:ascii="Times New Roman" w:hAnsi="Times New Roman" w:cs="Times New Roman"/>
        </w:rPr>
        <w:t xml:space="preserve">; (iv) </w:t>
      </w:r>
      <w:r w:rsidR="0028110D" w:rsidRPr="00E17A69">
        <w:rPr>
          <w:rFonts w:ascii="Times New Roman" w:hAnsi="Times New Roman" w:cs="Times New Roman"/>
        </w:rPr>
        <w:t>attending from</w:t>
      </w:r>
      <w:r w:rsidR="00773370" w:rsidRPr="00E17A69">
        <w:rPr>
          <w:rFonts w:ascii="Times New Roman" w:hAnsi="Times New Roman" w:cs="Times New Roman"/>
        </w:rPr>
        <w:t xml:space="preserve"> </w:t>
      </w:r>
      <w:r w:rsidR="00CC6677" w:rsidRPr="00E17A69">
        <w:rPr>
          <w:rFonts w:ascii="Times New Roman" w:hAnsi="Times New Roman" w:cs="Times New Roman"/>
        </w:rPr>
        <w:t>2010-</w:t>
      </w:r>
      <w:r w:rsidR="006C04BC" w:rsidRPr="00E17A69">
        <w:rPr>
          <w:rFonts w:ascii="Times New Roman" w:hAnsi="Times New Roman" w:cs="Times New Roman"/>
        </w:rPr>
        <w:t xml:space="preserve">2015; </w:t>
      </w:r>
      <w:r w:rsidR="000A1A90" w:rsidRPr="00E17A69">
        <w:rPr>
          <w:rFonts w:ascii="Times New Roman" w:hAnsi="Times New Roman" w:cs="Times New Roman"/>
        </w:rPr>
        <w:t xml:space="preserve">and </w:t>
      </w:r>
      <w:r w:rsidR="006C04BC" w:rsidRPr="00E17A69">
        <w:rPr>
          <w:rFonts w:ascii="Times New Roman" w:hAnsi="Times New Roman" w:cs="Times New Roman"/>
        </w:rPr>
        <w:t xml:space="preserve">(v) </w:t>
      </w:r>
      <w:r w:rsidR="000A1A90" w:rsidRPr="00E17A69">
        <w:rPr>
          <w:rFonts w:ascii="Times New Roman" w:hAnsi="Times New Roman" w:cs="Times New Roman"/>
        </w:rPr>
        <w:t xml:space="preserve">have </w:t>
      </w:r>
      <w:r w:rsidR="007068A4" w:rsidRPr="00E17A69">
        <w:rPr>
          <w:rFonts w:ascii="Times New Roman" w:hAnsi="Times New Roman" w:cs="Times New Roman"/>
        </w:rPr>
        <w:t xml:space="preserve">at least one VL test </w:t>
      </w:r>
      <w:r w:rsidR="00773370" w:rsidRPr="00E17A69">
        <w:rPr>
          <w:rFonts w:ascii="Times New Roman" w:hAnsi="Times New Roman" w:cs="Times New Roman"/>
        </w:rPr>
        <w:t xml:space="preserve">one year </w:t>
      </w:r>
      <w:r w:rsidR="00D3388D" w:rsidRPr="00E17A69">
        <w:rPr>
          <w:rFonts w:ascii="Times New Roman" w:hAnsi="Times New Roman" w:cs="Times New Roman"/>
        </w:rPr>
        <w:t>pre-</w:t>
      </w:r>
      <w:r w:rsidR="00DC796E" w:rsidRPr="00E17A69">
        <w:rPr>
          <w:rFonts w:ascii="Times New Roman" w:hAnsi="Times New Roman" w:cs="Times New Roman"/>
        </w:rPr>
        <w:t>preg</w:t>
      </w:r>
      <w:r w:rsidR="007068A4" w:rsidRPr="00E17A69">
        <w:rPr>
          <w:rFonts w:ascii="Times New Roman" w:hAnsi="Times New Roman" w:cs="Times New Roman"/>
        </w:rPr>
        <w:t>nancy to two years post-delivery</w:t>
      </w:r>
      <w:r w:rsidR="006C04BC" w:rsidRPr="00E17A69">
        <w:rPr>
          <w:rFonts w:ascii="Times New Roman" w:hAnsi="Times New Roman" w:cs="Times New Roman"/>
        </w:rPr>
        <w:t>.</w:t>
      </w:r>
    </w:p>
    <w:p w14:paraId="640DA3E4" w14:textId="77AFBB0C" w:rsidR="009B1AC9" w:rsidRPr="00E17A69" w:rsidRDefault="009B1AC9" w:rsidP="00773370">
      <w:pPr>
        <w:spacing w:line="360" w:lineRule="auto"/>
        <w:rPr>
          <w:rFonts w:ascii="Times New Roman" w:eastAsia="Times New Roman" w:hAnsi="Times New Roman" w:cs="Times New Roman"/>
        </w:rPr>
      </w:pPr>
      <w:r w:rsidRPr="00E17A69">
        <w:rPr>
          <w:rFonts w:ascii="Times New Roman" w:eastAsia="Times New Roman" w:hAnsi="Times New Roman" w:cs="Times New Roman"/>
        </w:rPr>
        <w:t xml:space="preserve">Department of Health </w:t>
      </w:r>
      <w:r w:rsidR="00F331F8" w:rsidRPr="00E17A69">
        <w:rPr>
          <w:rFonts w:ascii="Times New Roman" w:eastAsia="Times New Roman" w:hAnsi="Times New Roman" w:cs="Times New Roman"/>
        </w:rPr>
        <w:t xml:space="preserve">(DoH) </w:t>
      </w:r>
      <w:r w:rsidRPr="00E17A69">
        <w:rPr>
          <w:rFonts w:ascii="Times New Roman" w:eastAsia="Times New Roman" w:hAnsi="Times New Roman" w:cs="Times New Roman"/>
        </w:rPr>
        <w:t xml:space="preserve">nurses and counsellors at </w:t>
      </w:r>
      <w:r w:rsidR="00AE7497" w:rsidRPr="00E17A69">
        <w:rPr>
          <w:rFonts w:ascii="Times New Roman" w:eastAsia="Times New Roman" w:hAnsi="Times New Roman" w:cs="Times New Roman"/>
        </w:rPr>
        <w:t>ANC</w:t>
      </w:r>
      <w:r w:rsidR="007068A4" w:rsidRPr="00E17A69">
        <w:rPr>
          <w:rFonts w:ascii="Times New Roman" w:eastAsia="Times New Roman" w:hAnsi="Times New Roman" w:cs="Times New Roman"/>
        </w:rPr>
        <w:t>s</w:t>
      </w:r>
      <w:r w:rsidR="00AE7497" w:rsidRPr="00E17A69">
        <w:rPr>
          <w:rFonts w:ascii="Times New Roman" w:eastAsia="Times New Roman" w:hAnsi="Times New Roman" w:cs="Times New Roman"/>
        </w:rPr>
        <w:t xml:space="preserve"> </w:t>
      </w:r>
      <w:r w:rsidRPr="00E17A69">
        <w:rPr>
          <w:rFonts w:ascii="Times New Roman" w:eastAsia="Times New Roman" w:hAnsi="Times New Roman" w:cs="Times New Roman"/>
        </w:rPr>
        <w:t>and the district hospital collected routi</w:t>
      </w:r>
      <w:r w:rsidR="007C0EFE" w:rsidRPr="00E17A69">
        <w:rPr>
          <w:rFonts w:ascii="Times New Roman" w:eastAsia="Times New Roman" w:hAnsi="Times New Roman" w:cs="Times New Roman"/>
        </w:rPr>
        <w:t>ne pregnancy data</w:t>
      </w:r>
      <w:r w:rsidRPr="00E17A69">
        <w:rPr>
          <w:rFonts w:ascii="Times New Roman" w:eastAsia="Times New Roman" w:hAnsi="Times New Roman" w:cs="Times New Roman"/>
        </w:rPr>
        <w:t>.  Trained data capturers then entered data in</w:t>
      </w:r>
      <w:r w:rsidR="007068A4" w:rsidRPr="00E17A69">
        <w:rPr>
          <w:rFonts w:ascii="Times New Roman" w:eastAsia="Times New Roman" w:hAnsi="Times New Roman" w:cs="Times New Roman"/>
        </w:rPr>
        <w:t xml:space="preserve">to a pregnancy database </w:t>
      </w:r>
      <w:r w:rsidRPr="00E17A69">
        <w:rPr>
          <w:rFonts w:ascii="Times New Roman" w:eastAsia="Times New Roman" w:hAnsi="Times New Roman" w:cs="Times New Roman"/>
        </w:rPr>
        <w:t xml:space="preserve">at the Africa Centre for Health </w:t>
      </w:r>
      <w:r w:rsidR="007068A4" w:rsidRPr="00E17A69">
        <w:rPr>
          <w:rFonts w:ascii="Times New Roman" w:eastAsia="Times New Roman" w:hAnsi="Times New Roman" w:cs="Times New Roman"/>
        </w:rPr>
        <w:t xml:space="preserve">and Population Studies (now </w:t>
      </w:r>
      <w:r w:rsidRPr="00E17A69">
        <w:rPr>
          <w:rFonts w:ascii="Times New Roman" w:eastAsia="Times New Roman" w:hAnsi="Times New Roman" w:cs="Times New Roman"/>
        </w:rPr>
        <w:t>Africa Health Research Institute).</w:t>
      </w:r>
    </w:p>
    <w:p w14:paraId="488FA7EA" w14:textId="23295560" w:rsidR="00E329D8" w:rsidRPr="00E17A69" w:rsidRDefault="0035207F" w:rsidP="0087080B">
      <w:pPr>
        <w:spacing w:after="240" w:line="360" w:lineRule="auto"/>
        <w:rPr>
          <w:rFonts w:ascii="Times New Roman" w:hAnsi="Times New Roman" w:cs="Times New Roman"/>
          <w:iCs/>
        </w:rPr>
      </w:pPr>
      <w:r w:rsidRPr="00E17A69">
        <w:rPr>
          <w:rFonts w:ascii="Times New Roman" w:eastAsia="Times New Roman" w:hAnsi="Times New Roman" w:cs="Times New Roman"/>
        </w:rPr>
        <w:lastRenderedPageBreak/>
        <w:t>D</w:t>
      </w:r>
      <w:r w:rsidR="009B1AC9" w:rsidRPr="00E17A69">
        <w:rPr>
          <w:rFonts w:ascii="Times New Roman" w:eastAsia="Times New Roman" w:hAnsi="Times New Roman" w:cs="Times New Roman"/>
        </w:rPr>
        <w:t xml:space="preserve">ata capturers </w:t>
      </w:r>
      <w:r w:rsidR="003841E0" w:rsidRPr="00E17A69">
        <w:rPr>
          <w:rFonts w:ascii="Times New Roman" w:eastAsia="Times New Roman" w:hAnsi="Times New Roman" w:cs="Times New Roman"/>
        </w:rPr>
        <w:t xml:space="preserve">also </w:t>
      </w:r>
      <w:r w:rsidR="009B1AC9" w:rsidRPr="00E17A69">
        <w:rPr>
          <w:rFonts w:ascii="Times New Roman" w:eastAsia="Times New Roman" w:hAnsi="Times New Roman" w:cs="Times New Roman"/>
        </w:rPr>
        <w:t>routinely collected HI</w:t>
      </w:r>
      <w:r w:rsidR="00F331F8" w:rsidRPr="00E17A69">
        <w:rPr>
          <w:rFonts w:ascii="Times New Roman" w:eastAsia="Times New Roman" w:hAnsi="Times New Roman" w:cs="Times New Roman"/>
        </w:rPr>
        <w:t>V and follow-up visit data from</w:t>
      </w:r>
      <w:r w:rsidR="00773370" w:rsidRPr="00E17A69">
        <w:rPr>
          <w:rFonts w:ascii="Times New Roman" w:eastAsia="Times New Roman" w:hAnsi="Times New Roman" w:cs="Times New Roman"/>
        </w:rPr>
        <w:t xml:space="preserve"> </w:t>
      </w:r>
      <w:r w:rsidR="007068A4" w:rsidRPr="00E17A69">
        <w:rPr>
          <w:rFonts w:ascii="Times New Roman" w:eastAsia="Times New Roman" w:hAnsi="Times New Roman" w:cs="Times New Roman"/>
        </w:rPr>
        <w:t>patient files, including medications dispensed</w:t>
      </w:r>
      <w:r w:rsidRPr="00E17A69">
        <w:rPr>
          <w:rFonts w:ascii="Times New Roman" w:eastAsia="Times New Roman" w:hAnsi="Times New Roman" w:cs="Times New Roman"/>
        </w:rPr>
        <w:t>.  Data were</w:t>
      </w:r>
      <w:r w:rsidR="009B1AC9" w:rsidRPr="00E17A69">
        <w:rPr>
          <w:rFonts w:ascii="Times New Roman" w:eastAsia="Times New Roman" w:hAnsi="Times New Roman" w:cs="Times New Roman"/>
        </w:rPr>
        <w:t xml:space="preserve"> entered into a</w:t>
      </w:r>
      <w:r w:rsidR="00AF69A6" w:rsidRPr="00E17A69">
        <w:rPr>
          <w:rFonts w:ascii="Times New Roman" w:eastAsia="Times New Roman" w:hAnsi="Times New Roman" w:cs="Times New Roman"/>
        </w:rPr>
        <w:t>n</w:t>
      </w:r>
      <w:r w:rsidR="009B1AC9" w:rsidRPr="00E17A69">
        <w:rPr>
          <w:rFonts w:ascii="Times New Roman" w:eastAsia="Times New Roman" w:hAnsi="Times New Roman" w:cs="Times New Roman"/>
        </w:rPr>
        <w:t xml:space="preserve"> HIV database at the Africa Centre.  After April 2013</w:t>
      </w:r>
      <w:r w:rsidR="00773370" w:rsidRPr="00E17A69">
        <w:rPr>
          <w:rFonts w:ascii="Times New Roman" w:eastAsia="Times New Roman" w:hAnsi="Times New Roman" w:cs="Times New Roman"/>
        </w:rPr>
        <w:t xml:space="preserve"> (when HIV programme funding transferred to DoH)</w:t>
      </w:r>
      <w:r w:rsidR="009B1AC9" w:rsidRPr="00E17A69">
        <w:rPr>
          <w:rFonts w:ascii="Times New Roman" w:eastAsia="Times New Roman" w:hAnsi="Times New Roman" w:cs="Times New Roman"/>
        </w:rPr>
        <w:t xml:space="preserve">, patient HIV data were collected from the Hlabisa </w:t>
      </w:r>
      <w:r w:rsidR="007C0EFE" w:rsidRPr="00E17A69">
        <w:rPr>
          <w:rFonts w:ascii="Times New Roman" w:eastAsia="Times New Roman" w:hAnsi="Times New Roman" w:cs="Times New Roman"/>
        </w:rPr>
        <w:t>pharmacy information system</w:t>
      </w:r>
      <w:r w:rsidR="00F331F8" w:rsidRPr="00E17A69">
        <w:rPr>
          <w:rFonts w:ascii="Times New Roman" w:eastAsia="Times New Roman" w:hAnsi="Times New Roman" w:cs="Times New Roman"/>
        </w:rPr>
        <w:t xml:space="preserve"> and the DoH</w:t>
      </w:r>
      <w:r w:rsidR="009B1AC9" w:rsidRPr="00E17A69">
        <w:rPr>
          <w:rFonts w:ascii="Times New Roman" w:eastAsia="Times New Roman" w:hAnsi="Times New Roman" w:cs="Times New Roman"/>
        </w:rPr>
        <w:t xml:space="preserve"> HIV information system.  </w:t>
      </w:r>
      <w:r w:rsidR="007068A4" w:rsidRPr="00E17A69">
        <w:rPr>
          <w:rFonts w:ascii="Times New Roman" w:eastAsia="Times New Roman" w:hAnsi="Times New Roman" w:cs="Times New Roman"/>
        </w:rPr>
        <w:t xml:space="preserve">The </w:t>
      </w:r>
      <w:r w:rsidR="007068A4" w:rsidRPr="00E17A69">
        <w:rPr>
          <w:rFonts w:ascii="Times New Roman" w:hAnsi="Times New Roman" w:cs="Times New Roman"/>
        </w:rPr>
        <w:t xml:space="preserve">National Health Laboratory Service (NHLS) </w:t>
      </w:r>
      <w:r w:rsidR="007068A4" w:rsidRPr="00E17A69">
        <w:rPr>
          <w:rFonts w:ascii="Times New Roman" w:eastAsia="Times New Roman" w:hAnsi="Times New Roman" w:cs="Times New Roman"/>
        </w:rPr>
        <w:t xml:space="preserve">emailed laboratory tests results </w:t>
      </w:r>
      <w:r w:rsidRPr="00E17A69">
        <w:rPr>
          <w:rFonts w:ascii="Times New Roman" w:eastAsia="Times New Roman" w:hAnsi="Times New Roman" w:cs="Times New Roman"/>
        </w:rPr>
        <w:t xml:space="preserve">weekly </w:t>
      </w:r>
      <w:r w:rsidR="009B1AC9" w:rsidRPr="00E17A69">
        <w:rPr>
          <w:rFonts w:ascii="Times New Roman" w:eastAsia="Times New Roman" w:hAnsi="Times New Roman" w:cs="Times New Roman"/>
        </w:rPr>
        <w:t>including CD4</w:t>
      </w:r>
      <w:r w:rsidR="009B1AC9" w:rsidRPr="00E17A69">
        <w:rPr>
          <w:rFonts w:ascii="Times New Roman" w:eastAsia="Times New Roman" w:hAnsi="Times New Roman" w:cs="Times New Roman"/>
          <w:vertAlign w:val="superscript"/>
        </w:rPr>
        <w:t>+</w:t>
      </w:r>
      <w:r w:rsidR="007C0EFE" w:rsidRPr="00E17A69">
        <w:rPr>
          <w:rFonts w:ascii="Times New Roman" w:eastAsia="Times New Roman" w:hAnsi="Times New Roman" w:cs="Times New Roman"/>
        </w:rPr>
        <w:t xml:space="preserve"> per cent/count, plasma </w:t>
      </w:r>
      <w:r w:rsidR="00F331F8" w:rsidRPr="00E17A69">
        <w:rPr>
          <w:rFonts w:ascii="Times New Roman" w:eastAsia="Times New Roman" w:hAnsi="Times New Roman" w:cs="Times New Roman"/>
        </w:rPr>
        <w:t>VL, and HIV</w:t>
      </w:r>
      <w:r w:rsidR="007068A4" w:rsidRPr="00E17A69">
        <w:rPr>
          <w:rFonts w:ascii="Times New Roman" w:eastAsia="Times New Roman" w:hAnsi="Times New Roman" w:cs="Times New Roman"/>
        </w:rPr>
        <w:t xml:space="preserve"> results</w:t>
      </w:r>
      <w:r w:rsidR="0087080B" w:rsidRPr="00E17A69">
        <w:rPr>
          <w:rFonts w:ascii="Times New Roman" w:eastAsia="Times New Roman" w:hAnsi="Times New Roman" w:cs="Times New Roman"/>
        </w:rPr>
        <w:t xml:space="preserve">; these </w:t>
      </w:r>
      <w:r w:rsidR="007068A4" w:rsidRPr="00E17A69">
        <w:rPr>
          <w:rFonts w:ascii="Times New Roman" w:eastAsia="Times New Roman" w:hAnsi="Times New Roman" w:cs="Times New Roman"/>
        </w:rPr>
        <w:t xml:space="preserve">were imported into the HIV database. </w:t>
      </w:r>
      <w:r w:rsidR="009B1AC9" w:rsidRPr="00E17A69">
        <w:rPr>
          <w:rFonts w:ascii="Times New Roman" w:eastAsia="Times New Roman" w:hAnsi="Times New Roman" w:cs="Times New Roman"/>
        </w:rPr>
        <w:t xml:space="preserve">Pregnancy and HIV data were linked using national identity numbers and other demographic characteristics </w:t>
      </w:r>
      <w:r w:rsidR="009B1AC9" w:rsidRPr="00E17A69">
        <w:rPr>
          <w:rFonts w:ascii="Times New Roman" w:eastAsia="Times New Roman" w:hAnsi="Times New Roman" w:cs="Times New Roman"/>
        </w:rPr>
        <w:fldChar w:fldCharType="begin" w:fldLock="1"/>
      </w:r>
      <w:r w:rsidR="00096D84" w:rsidRPr="00E17A69">
        <w:rPr>
          <w:rFonts w:ascii="Times New Roman" w:eastAsia="Times New Roman" w:hAnsi="Times New Roman" w:cs="Times New Roman"/>
        </w:rPr>
        <w:instrText>ADDIN CSL_CITATION { "citationItems" : [ { "id" : "ITEM-1", "itemData" : { "DOI" : "10.1136/bmjopen-2016-012088", "ISSN" : "2044-6055", "author" : [ { "dropping-particle" : "", "family" : "Chetty", "given" : "Terusha", "non-dropping-particle" : "", "parse-names" : false, "suffix" : "" }, { "dropping-particle" : "", "family" : "Thorne", "given" : "Claire", "non-dropping-particle" : "", "parse-names" : false, "suffix" : "" }, { "dropping-particle" : "", "family" : "Tanser", "given" : "Frank", "non-dropping-particle" : "", "parse-names" : false, "suffix" : "" }, { "dropping-particle" : "", "family" : "B\u00e4rnighausen", "given" : "Till", "non-dropping-particle" : "", "parse-names" : false, "suffix" : "" }, { "dropping-particle" : "", "family" : "Coutsoudis", "given" : "Anna", "non-dropping-particle" : "", "parse-names" : false, "suffix" : "" } ], "container-title" : "BMJ Open", "id" : "ITEM-1", "issue" : "10", "issued" : { "date-parts" : [ [ "2016", "10", "17" ] ] }, "page" : "e012088", "publisher" : "British Medical Journal Publishing Group", "title" : "Cohort profile: the Hlabisa pregnancy cohort, KwaZulu-Natal, South Africa", "type" : "article-journal", "volume" : "6" }, "uris" : [ "http://www.mendeley.com/documents/?uuid=9c599b0b-4cc5-39f0-b71f-57209f56accd" ] } ], "mendeley" : { "formattedCitation" : "(28)", "plainTextFormattedCitation" : "(28)", "previouslyFormattedCitation" : "(28)" }, "properties" : { "noteIndex" : 0 }, "schema" : "https://github.com/citation-style-language/schema/raw/master/csl-citation.json" }</w:instrText>
      </w:r>
      <w:r w:rsidR="009B1AC9" w:rsidRPr="00E17A69">
        <w:rPr>
          <w:rFonts w:ascii="Times New Roman" w:eastAsia="Times New Roman" w:hAnsi="Times New Roman" w:cs="Times New Roman"/>
        </w:rPr>
        <w:fldChar w:fldCharType="separate"/>
      </w:r>
      <w:r w:rsidR="00096D84" w:rsidRPr="00E17A69">
        <w:rPr>
          <w:rFonts w:ascii="Times New Roman" w:eastAsia="Times New Roman" w:hAnsi="Times New Roman" w:cs="Times New Roman"/>
          <w:noProof/>
        </w:rPr>
        <w:t>(28)</w:t>
      </w:r>
      <w:r w:rsidR="009B1AC9" w:rsidRPr="00E17A69">
        <w:rPr>
          <w:rFonts w:ascii="Times New Roman" w:eastAsia="Times New Roman" w:hAnsi="Times New Roman" w:cs="Times New Roman"/>
        </w:rPr>
        <w:fldChar w:fldCharType="end"/>
      </w:r>
      <w:r w:rsidR="009B1AC9" w:rsidRPr="00E17A69">
        <w:rPr>
          <w:rFonts w:ascii="Times New Roman" w:eastAsia="Times New Roman" w:hAnsi="Times New Roman" w:cs="Times New Roman"/>
        </w:rPr>
        <w:t>.</w:t>
      </w:r>
    </w:p>
    <w:p w14:paraId="71A9CC69" w14:textId="5571A0A9" w:rsidR="00E75F55" w:rsidRPr="00E17A69" w:rsidRDefault="00E329D8" w:rsidP="00E329D8">
      <w:pPr>
        <w:spacing w:after="240" w:line="360" w:lineRule="auto"/>
        <w:rPr>
          <w:rFonts w:ascii="Times New Roman" w:hAnsi="Times New Roman" w:cs="Times New Roman"/>
          <w:iCs/>
        </w:rPr>
      </w:pPr>
      <w:r w:rsidRPr="00E17A69">
        <w:rPr>
          <w:rFonts w:ascii="Times New Roman" w:hAnsi="Times New Roman" w:cs="Times New Roman"/>
          <w:i/>
          <w:iCs/>
        </w:rPr>
        <w:t>Pregnancy and postpartum definition</w:t>
      </w:r>
    </w:p>
    <w:p w14:paraId="1BE242E1" w14:textId="599F7CC4" w:rsidR="004F4A99" w:rsidRPr="00E17A69" w:rsidRDefault="000C7B97" w:rsidP="0087080B">
      <w:pPr>
        <w:spacing w:after="120" w:line="360" w:lineRule="auto"/>
        <w:rPr>
          <w:rFonts w:ascii="Times New Roman" w:hAnsi="Times New Roman" w:cs="Times New Roman"/>
        </w:rPr>
      </w:pPr>
      <w:r w:rsidRPr="00E17A69">
        <w:rPr>
          <w:rFonts w:ascii="Times New Roman" w:hAnsi="Times New Roman" w:cs="Times New Roman"/>
        </w:rPr>
        <w:t xml:space="preserve">Pregnancy start </w:t>
      </w:r>
      <w:r w:rsidR="00096D2F" w:rsidRPr="00E17A69">
        <w:rPr>
          <w:rFonts w:ascii="Times New Roman" w:hAnsi="Times New Roman" w:cs="Times New Roman"/>
        </w:rPr>
        <w:t xml:space="preserve">was defined </w:t>
      </w:r>
      <w:r w:rsidR="0055732A" w:rsidRPr="00E17A69">
        <w:rPr>
          <w:rFonts w:ascii="Times New Roman" w:hAnsi="Times New Roman" w:cs="Times New Roman"/>
        </w:rPr>
        <w:t xml:space="preserve">as </w:t>
      </w:r>
      <w:r w:rsidR="0035207F" w:rsidRPr="00E17A69">
        <w:rPr>
          <w:rFonts w:ascii="Times New Roman" w:hAnsi="Times New Roman" w:cs="Times New Roman"/>
        </w:rPr>
        <w:t>last menstrual period date (LMP)</w:t>
      </w:r>
      <w:r w:rsidR="0087080B" w:rsidRPr="00E17A69">
        <w:rPr>
          <w:rFonts w:ascii="Times New Roman" w:hAnsi="Times New Roman" w:cs="Times New Roman"/>
        </w:rPr>
        <w:t xml:space="preserve">; </w:t>
      </w:r>
      <w:r w:rsidRPr="00E17A69">
        <w:rPr>
          <w:rFonts w:ascii="Times New Roman" w:hAnsi="Times New Roman" w:cs="Times New Roman"/>
        </w:rPr>
        <w:t xml:space="preserve">pregnancy end as </w:t>
      </w:r>
      <w:r w:rsidR="0022682E" w:rsidRPr="00E17A69">
        <w:rPr>
          <w:rFonts w:ascii="Times New Roman" w:hAnsi="Times New Roman" w:cs="Times New Roman"/>
        </w:rPr>
        <w:t xml:space="preserve">delivery </w:t>
      </w:r>
      <w:r w:rsidRPr="00E17A69">
        <w:rPr>
          <w:rFonts w:ascii="Times New Roman" w:hAnsi="Times New Roman" w:cs="Times New Roman"/>
        </w:rPr>
        <w:t>or pregnancy loss</w:t>
      </w:r>
      <w:r w:rsidR="00FF19F5" w:rsidRPr="00E17A69">
        <w:rPr>
          <w:rFonts w:ascii="Times New Roman" w:hAnsi="Times New Roman" w:cs="Times New Roman"/>
        </w:rPr>
        <w:t xml:space="preserve"> date</w:t>
      </w:r>
      <w:r w:rsidRPr="00E17A69">
        <w:rPr>
          <w:rFonts w:ascii="Times New Roman" w:hAnsi="Times New Roman" w:cs="Times New Roman"/>
        </w:rPr>
        <w:t xml:space="preserve">.  Complete </w:t>
      </w:r>
      <w:r w:rsidR="00E329D8" w:rsidRPr="00E17A69">
        <w:rPr>
          <w:rFonts w:ascii="Times New Roman" w:hAnsi="Times New Roman" w:cs="Times New Roman"/>
        </w:rPr>
        <w:t xml:space="preserve">LMP data </w:t>
      </w:r>
      <w:r w:rsidRPr="00E17A69">
        <w:rPr>
          <w:rFonts w:ascii="Times New Roman" w:hAnsi="Times New Roman" w:cs="Times New Roman"/>
        </w:rPr>
        <w:t>were available for 90% of pregnancies; for the remain</w:t>
      </w:r>
      <w:r w:rsidR="00096D2F" w:rsidRPr="00E17A69">
        <w:rPr>
          <w:rFonts w:ascii="Times New Roman" w:hAnsi="Times New Roman" w:cs="Times New Roman"/>
        </w:rPr>
        <w:t>der</w:t>
      </w:r>
      <w:r w:rsidRPr="00E17A69">
        <w:rPr>
          <w:rFonts w:ascii="Times New Roman" w:hAnsi="Times New Roman" w:cs="Times New Roman"/>
        </w:rPr>
        <w:t xml:space="preserve"> start and end dates were estimated </w:t>
      </w:r>
      <w:r w:rsidR="00623D6F" w:rsidRPr="00E17A69">
        <w:rPr>
          <w:rFonts w:ascii="Times New Roman" w:hAnsi="Times New Roman" w:cs="Times New Roman"/>
        </w:rPr>
        <w:t xml:space="preserve">using </w:t>
      </w:r>
      <w:r w:rsidRPr="00E17A69">
        <w:rPr>
          <w:rFonts w:ascii="Times New Roman" w:hAnsi="Times New Roman" w:cs="Times New Roman"/>
        </w:rPr>
        <w:t xml:space="preserve">reported </w:t>
      </w:r>
      <w:r w:rsidR="00245A08" w:rsidRPr="00E17A69">
        <w:rPr>
          <w:rFonts w:ascii="Times New Roman" w:hAnsi="Times New Roman" w:cs="Times New Roman"/>
        </w:rPr>
        <w:t>pregnancy duration</w:t>
      </w:r>
      <w:r w:rsidRPr="00E17A69">
        <w:rPr>
          <w:rFonts w:ascii="Times New Roman" w:hAnsi="Times New Roman" w:cs="Times New Roman"/>
        </w:rPr>
        <w:t xml:space="preserve"> based on maternal history an</w:t>
      </w:r>
      <w:r w:rsidR="00623D6F" w:rsidRPr="00E17A69">
        <w:rPr>
          <w:rFonts w:ascii="Times New Roman" w:hAnsi="Times New Roman" w:cs="Times New Roman"/>
        </w:rPr>
        <w:t xml:space="preserve">d </w:t>
      </w:r>
      <w:r w:rsidR="00AE7497" w:rsidRPr="00E17A69">
        <w:rPr>
          <w:rFonts w:ascii="Times New Roman" w:hAnsi="Times New Roman" w:cs="Times New Roman"/>
        </w:rPr>
        <w:t>either first antenatal</w:t>
      </w:r>
      <w:r w:rsidR="00623D6F" w:rsidRPr="00E17A69">
        <w:rPr>
          <w:rFonts w:ascii="Times New Roman" w:hAnsi="Times New Roman" w:cs="Times New Roman"/>
        </w:rPr>
        <w:t xml:space="preserve"> visit date </w:t>
      </w:r>
      <w:r w:rsidRPr="00E17A69">
        <w:rPr>
          <w:rFonts w:ascii="Times New Roman" w:hAnsi="Times New Roman" w:cs="Times New Roman"/>
        </w:rPr>
        <w:t>or delivery</w:t>
      </w:r>
      <w:r w:rsidR="00096D2F" w:rsidRPr="00E17A69">
        <w:rPr>
          <w:rFonts w:ascii="Times New Roman" w:hAnsi="Times New Roman" w:cs="Times New Roman"/>
        </w:rPr>
        <w:t xml:space="preserve"> date</w:t>
      </w:r>
      <w:r w:rsidRPr="00E17A69">
        <w:rPr>
          <w:rFonts w:ascii="Times New Roman" w:hAnsi="Times New Roman" w:cs="Times New Roman"/>
        </w:rPr>
        <w:t>.  For women with missing birth outcomes, pregnancy end date was calculated 273</w:t>
      </w:r>
      <w:r w:rsidR="00F331F8" w:rsidRPr="00E17A69">
        <w:rPr>
          <w:rFonts w:ascii="Times New Roman" w:hAnsi="Times New Roman" w:cs="Times New Roman"/>
        </w:rPr>
        <w:t xml:space="preserve"> days from </w:t>
      </w:r>
      <w:r w:rsidRPr="00E17A69">
        <w:rPr>
          <w:rFonts w:ascii="Times New Roman" w:hAnsi="Times New Roman" w:cs="Times New Roman"/>
        </w:rPr>
        <w:t>pregnancy start (</w:t>
      </w:r>
      <w:r w:rsidR="00103EB7" w:rsidRPr="00E17A69">
        <w:rPr>
          <w:rFonts w:ascii="Times New Roman" w:hAnsi="Times New Roman" w:cs="Times New Roman"/>
        </w:rPr>
        <w:t xml:space="preserve">based on </w:t>
      </w:r>
      <w:r w:rsidRPr="00E17A69">
        <w:rPr>
          <w:rFonts w:ascii="Times New Roman" w:hAnsi="Times New Roman" w:cs="Times New Roman"/>
        </w:rPr>
        <w:t>median pregnancy duration).</w:t>
      </w:r>
      <w:r w:rsidR="009E3548" w:rsidRPr="00E17A69">
        <w:rPr>
          <w:rFonts w:ascii="Times New Roman" w:hAnsi="Times New Roman" w:cs="Times New Roman"/>
        </w:rPr>
        <w:t xml:space="preserve">  In women w</w:t>
      </w:r>
      <w:r w:rsidR="00F331F8" w:rsidRPr="00E17A69">
        <w:rPr>
          <w:rFonts w:ascii="Times New Roman" w:hAnsi="Times New Roman" w:cs="Times New Roman"/>
        </w:rPr>
        <w:t xml:space="preserve">ith additional pregnancies, </w:t>
      </w:r>
      <w:r w:rsidR="009E3548" w:rsidRPr="00E17A69">
        <w:rPr>
          <w:rFonts w:ascii="Times New Roman" w:hAnsi="Times New Roman" w:cs="Times New Roman"/>
        </w:rPr>
        <w:t>subsequent pregnanc</w:t>
      </w:r>
      <w:r w:rsidR="00F331F8" w:rsidRPr="00E17A69">
        <w:rPr>
          <w:rFonts w:ascii="Times New Roman" w:hAnsi="Times New Roman" w:cs="Times New Roman"/>
        </w:rPr>
        <w:t>ies were</w:t>
      </w:r>
      <w:r w:rsidR="009E3548" w:rsidRPr="00E17A69">
        <w:rPr>
          <w:rFonts w:ascii="Times New Roman" w:hAnsi="Times New Roman" w:cs="Times New Roman"/>
        </w:rPr>
        <w:t xml:space="preserve"> cl</w:t>
      </w:r>
      <w:r w:rsidR="00F331F8" w:rsidRPr="00E17A69">
        <w:rPr>
          <w:rFonts w:ascii="Times New Roman" w:hAnsi="Times New Roman" w:cs="Times New Roman"/>
        </w:rPr>
        <w:t xml:space="preserve">assified as </w:t>
      </w:r>
      <w:r w:rsidR="009E3548" w:rsidRPr="00E17A69">
        <w:rPr>
          <w:rFonts w:ascii="Times New Roman" w:hAnsi="Times New Roman" w:cs="Times New Roman"/>
        </w:rPr>
        <w:t>repeat pregnanc</w:t>
      </w:r>
      <w:r w:rsidR="00F331F8" w:rsidRPr="00E17A69">
        <w:rPr>
          <w:rFonts w:ascii="Times New Roman" w:hAnsi="Times New Roman" w:cs="Times New Roman"/>
        </w:rPr>
        <w:t xml:space="preserve">ies </w:t>
      </w:r>
      <w:r w:rsidR="009E3548" w:rsidRPr="00E17A69">
        <w:rPr>
          <w:rFonts w:ascii="Times New Roman" w:hAnsi="Times New Roman" w:cs="Times New Roman"/>
        </w:rPr>
        <w:t>(yes, no)</w:t>
      </w:r>
      <w:r w:rsidR="00BA0709" w:rsidRPr="00E17A69">
        <w:rPr>
          <w:rFonts w:ascii="Times New Roman" w:hAnsi="Times New Roman" w:cs="Times New Roman"/>
        </w:rPr>
        <w:t>.</w:t>
      </w:r>
    </w:p>
    <w:p w14:paraId="36EC848C" w14:textId="0AB0A04D" w:rsidR="000A1A90" w:rsidRPr="00E17A69" w:rsidRDefault="00FF19F5" w:rsidP="0087080B">
      <w:pPr>
        <w:spacing w:after="120" w:line="360" w:lineRule="auto"/>
        <w:rPr>
          <w:rFonts w:ascii="Times New Roman" w:hAnsi="Times New Roman" w:cs="Times New Roman"/>
        </w:rPr>
      </w:pPr>
      <w:r w:rsidRPr="00E17A69">
        <w:rPr>
          <w:rFonts w:ascii="Times New Roman" w:hAnsi="Times New Roman" w:cs="Times New Roman"/>
        </w:rPr>
        <w:t>“Pregnancy p</w:t>
      </w:r>
      <w:r w:rsidR="00F62D4D" w:rsidRPr="00E17A69">
        <w:rPr>
          <w:rFonts w:ascii="Times New Roman" w:hAnsi="Times New Roman" w:cs="Times New Roman"/>
        </w:rPr>
        <w:t>eriods</w:t>
      </w:r>
      <w:r w:rsidRPr="00E17A69">
        <w:rPr>
          <w:rFonts w:ascii="Times New Roman" w:hAnsi="Times New Roman" w:cs="Times New Roman"/>
        </w:rPr>
        <w:t>”</w:t>
      </w:r>
      <w:r w:rsidR="004F4A99" w:rsidRPr="00E17A69">
        <w:rPr>
          <w:rFonts w:ascii="Times New Roman" w:hAnsi="Times New Roman" w:cs="Times New Roman"/>
        </w:rPr>
        <w:t xml:space="preserve"> were categorized into</w:t>
      </w:r>
      <w:r w:rsidR="005C0C12" w:rsidRPr="00E17A69">
        <w:rPr>
          <w:rFonts w:ascii="Times New Roman" w:hAnsi="Times New Roman" w:cs="Times New Roman"/>
        </w:rPr>
        <w:t xml:space="preserve"> </w:t>
      </w:r>
      <w:r w:rsidR="00E75F55" w:rsidRPr="00E17A69">
        <w:rPr>
          <w:rFonts w:ascii="Times New Roman" w:hAnsi="Times New Roman" w:cs="Times New Roman"/>
        </w:rPr>
        <w:t xml:space="preserve">(i) </w:t>
      </w:r>
      <w:r w:rsidR="007068A4" w:rsidRPr="00E17A69">
        <w:rPr>
          <w:rFonts w:ascii="Times New Roman" w:hAnsi="Times New Roman" w:cs="Times New Roman"/>
        </w:rPr>
        <w:t>“pre-pregnancy</w:t>
      </w:r>
      <w:r w:rsidR="00E75F55" w:rsidRPr="00E17A69">
        <w:rPr>
          <w:rFonts w:ascii="Times New Roman" w:hAnsi="Times New Roman" w:cs="Times New Roman"/>
        </w:rPr>
        <w:t>”</w:t>
      </w:r>
      <w:r w:rsidR="005C0C12" w:rsidRPr="00E17A69">
        <w:rPr>
          <w:rFonts w:ascii="Times New Roman" w:hAnsi="Times New Roman" w:cs="Times New Roman"/>
        </w:rPr>
        <w:t xml:space="preserve">, </w:t>
      </w:r>
      <w:r w:rsidR="00E75F55" w:rsidRPr="00E17A69">
        <w:rPr>
          <w:rFonts w:ascii="Times New Roman" w:hAnsi="Times New Roman" w:cs="Times New Roman"/>
        </w:rPr>
        <w:t xml:space="preserve">from </w:t>
      </w:r>
      <w:r w:rsidR="00103EB7" w:rsidRPr="00E17A69">
        <w:rPr>
          <w:rFonts w:ascii="Times New Roman" w:hAnsi="Times New Roman" w:cs="Times New Roman"/>
        </w:rPr>
        <w:t>12</w:t>
      </w:r>
      <w:r w:rsidR="007068A4" w:rsidRPr="00E17A69">
        <w:rPr>
          <w:rFonts w:ascii="Times New Roman" w:hAnsi="Times New Roman" w:cs="Times New Roman"/>
        </w:rPr>
        <w:t xml:space="preserve"> months before</w:t>
      </w:r>
      <w:r w:rsidR="00103EB7" w:rsidRPr="00E17A69">
        <w:rPr>
          <w:rFonts w:ascii="Times New Roman" w:hAnsi="Times New Roman" w:cs="Times New Roman"/>
        </w:rPr>
        <w:t xml:space="preserve"> pregnancy to </w:t>
      </w:r>
      <w:r w:rsidR="00E75F55" w:rsidRPr="00E17A69">
        <w:rPr>
          <w:rFonts w:ascii="Times New Roman" w:hAnsi="Times New Roman" w:cs="Times New Roman"/>
        </w:rPr>
        <w:t>pregnancy start</w:t>
      </w:r>
      <w:r w:rsidR="005C0C12" w:rsidRPr="00E17A69">
        <w:rPr>
          <w:rFonts w:ascii="Times New Roman" w:hAnsi="Times New Roman" w:cs="Times New Roman"/>
        </w:rPr>
        <w:t xml:space="preserve">; </w:t>
      </w:r>
      <w:r w:rsidR="00E75F55" w:rsidRPr="00E17A69">
        <w:rPr>
          <w:rFonts w:ascii="Times New Roman" w:hAnsi="Times New Roman" w:cs="Times New Roman"/>
        </w:rPr>
        <w:t xml:space="preserve">(ii) ‘during pregnancy’ </w:t>
      </w:r>
      <w:r w:rsidR="004F4A99" w:rsidRPr="00E17A69">
        <w:rPr>
          <w:rFonts w:ascii="Times New Roman" w:hAnsi="Times New Roman" w:cs="Times New Roman"/>
        </w:rPr>
        <w:t xml:space="preserve">from </w:t>
      </w:r>
      <w:r w:rsidR="00E75F55" w:rsidRPr="00E17A69">
        <w:rPr>
          <w:rFonts w:ascii="Times New Roman" w:hAnsi="Times New Roman" w:cs="Times New Roman"/>
        </w:rPr>
        <w:t>pregnancy start to delivery</w:t>
      </w:r>
      <w:r w:rsidR="00E856F7" w:rsidRPr="00E17A69">
        <w:rPr>
          <w:rFonts w:ascii="Times New Roman" w:hAnsi="Times New Roman" w:cs="Times New Roman"/>
        </w:rPr>
        <w:t>;</w:t>
      </w:r>
      <w:r w:rsidR="005C0C12" w:rsidRPr="00E17A69">
        <w:rPr>
          <w:rFonts w:ascii="Times New Roman" w:hAnsi="Times New Roman" w:cs="Times New Roman"/>
        </w:rPr>
        <w:t xml:space="preserve"> and </w:t>
      </w:r>
      <w:r w:rsidR="00E75F55" w:rsidRPr="00E17A69">
        <w:rPr>
          <w:rFonts w:ascii="Times New Roman" w:hAnsi="Times New Roman" w:cs="Times New Roman"/>
        </w:rPr>
        <w:t xml:space="preserve">(iii) ‘after pregnancy’ </w:t>
      </w:r>
      <w:r w:rsidR="005C0C12" w:rsidRPr="00E17A69">
        <w:rPr>
          <w:rFonts w:ascii="Times New Roman" w:hAnsi="Times New Roman" w:cs="Times New Roman"/>
        </w:rPr>
        <w:t xml:space="preserve">from </w:t>
      </w:r>
      <w:r w:rsidR="00E75F55" w:rsidRPr="00E17A69">
        <w:rPr>
          <w:rFonts w:ascii="Times New Roman" w:hAnsi="Times New Roman" w:cs="Times New Roman"/>
        </w:rPr>
        <w:t>the day after delivery t</w:t>
      </w:r>
      <w:r w:rsidR="00103EB7" w:rsidRPr="00E17A69">
        <w:rPr>
          <w:rFonts w:ascii="Times New Roman" w:hAnsi="Times New Roman" w:cs="Times New Roman"/>
        </w:rPr>
        <w:t>hrough</w:t>
      </w:r>
      <w:r w:rsidR="00E75F55" w:rsidRPr="00E17A69">
        <w:rPr>
          <w:rFonts w:ascii="Times New Roman" w:hAnsi="Times New Roman" w:cs="Times New Roman"/>
        </w:rPr>
        <w:t xml:space="preserve"> 24 months postpartum.  The </w:t>
      </w:r>
      <w:r w:rsidR="00103EB7" w:rsidRPr="00E17A69">
        <w:rPr>
          <w:rFonts w:ascii="Times New Roman" w:hAnsi="Times New Roman" w:cs="Times New Roman"/>
        </w:rPr>
        <w:t xml:space="preserve">postpartum period </w:t>
      </w:r>
      <w:r w:rsidR="00F737B0" w:rsidRPr="00E17A69">
        <w:rPr>
          <w:rFonts w:ascii="Times New Roman" w:hAnsi="Times New Roman" w:cs="Times New Roman"/>
        </w:rPr>
        <w:t>was</w:t>
      </w:r>
      <w:r w:rsidR="00E75F55" w:rsidRPr="00E17A69">
        <w:rPr>
          <w:rFonts w:ascii="Times New Roman" w:hAnsi="Times New Roman" w:cs="Times New Roman"/>
        </w:rPr>
        <w:t xml:space="preserve"> further categorized</w:t>
      </w:r>
      <w:r w:rsidR="00096D2F" w:rsidRPr="00E17A69">
        <w:rPr>
          <w:rFonts w:ascii="Times New Roman" w:hAnsi="Times New Roman" w:cs="Times New Roman"/>
        </w:rPr>
        <w:t xml:space="preserve"> as: first</w:t>
      </w:r>
      <w:r w:rsidR="00F050C1" w:rsidRPr="00E17A69">
        <w:rPr>
          <w:rFonts w:ascii="Times New Roman" w:hAnsi="Times New Roman" w:cs="Times New Roman"/>
        </w:rPr>
        <w:t xml:space="preserve"> six</w:t>
      </w:r>
      <w:r w:rsidR="00E75F55" w:rsidRPr="00E17A69">
        <w:rPr>
          <w:rFonts w:ascii="Times New Roman" w:hAnsi="Times New Roman" w:cs="Times New Roman"/>
        </w:rPr>
        <w:t xml:space="preserve"> months postpartum</w:t>
      </w:r>
      <w:r w:rsidR="002B2188" w:rsidRPr="00E17A69">
        <w:rPr>
          <w:rFonts w:ascii="Times New Roman" w:hAnsi="Times New Roman" w:cs="Times New Roman"/>
        </w:rPr>
        <w:t xml:space="preserve"> (postpartum, six</w:t>
      </w:r>
      <w:r w:rsidR="00103EB7" w:rsidRPr="00E17A69">
        <w:rPr>
          <w:rFonts w:ascii="Times New Roman" w:hAnsi="Times New Roman" w:cs="Times New Roman"/>
        </w:rPr>
        <w:t xml:space="preserve"> months)</w:t>
      </w:r>
      <w:r w:rsidR="00096D2F" w:rsidRPr="00E17A69">
        <w:rPr>
          <w:rFonts w:ascii="Times New Roman" w:hAnsi="Times New Roman" w:cs="Times New Roman"/>
        </w:rPr>
        <w:t xml:space="preserve">; </w:t>
      </w:r>
      <w:r w:rsidR="009D3C2C" w:rsidRPr="00E17A69">
        <w:rPr>
          <w:rFonts w:ascii="Times New Roman" w:hAnsi="Times New Roman" w:cs="Times New Roman"/>
        </w:rPr>
        <w:t>7</w:t>
      </w:r>
      <w:r w:rsidR="00E75F55" w:rsidRPr="00E17A69">
        <w:rPr>
          <w:rFonts w:ascii="Times New Roman" w:hAnsi="Times New Roman" w:cs="Times New Roman"/>
        </w:rPr>
        <w:t>-12 months postpartum</w:t>
      </w:r>
      <w:r w:rsidR="00103EB7" w:rsidRPr="00E17A69">
        <w:rPr>
          <w:rFonts w:ascii="Times New Roman" w:hAnsi="Times New Roman" w:cs="Times New Roman"/>
        </w:rPr>
        <w:t xml:space="preserve"> (postpartum, 12 months)</w:t>
      </w:r>
      <w:r w:rsidR="00096D2F" w:rsidRPr="00E17A69">
        <w:rPr>
          <w:rFonts w:ascii="Times New Roman" w:hAnsi="Times New Roman" w:cs="Times New Roman"/>
        </w:rPr>
        <w:t xml:space="preserve">; </w:t>
      </w:r>
      <w:r w:rsidR="007C0EFE" w:rsidRPr="00E17A69">
        <w:rPr>
          <w:rFonts w:ascii="Times New Roman" w:hAnsi="Times New Roman" w:cs="Times New Roman"/>
        </w:rPr>
        <w:t xml:space="preserve">13-24 months </w:t>
      </w:r>
      <w:r w:rsidR="00E75F55" w:rsidRPr="00E17A69">
        <w:rPr>
          <w:rFonts w:ascii="Times New Roman" w:hAnsi="Times New Roman" w:cs="Times New Roman"/>
        </w:rPr>
        <w:t>postpartum</w:t>
      </w:r>
      <w:r w:rsidR="00103EB7" w:rsidRPr="00E17A69">
        <w:rPr>
          <w:rFonts w:ascii="Times New Roman" w:hAnsi="Times New Roman" w:cs="Times New Roman"/>
        </w:rPr>
        <w:t xml:space="preserve"> (postpartum, 24 months)</w:t>
      </w:r>
      <w:r w:rsidR="00E75F55" w:rsidRPr="00E17A69">
        <w:rPr>
          <w:rFonts w:ascii="Times New Roman" w:hAnsi="Times New Roman" w:cs="Times New Roman"/>
        </w:rPr>
        <w:t>.</w:t>
      </w:r>
    </w:p>
    <w:p w14:paraId="6F2B2094" w14:textId="32A551B0" w:rsidR="00C12C85" w:rsidRPr="00E17A69" w:rsidRDefault="00C12C85" w:rsidP="00E75F55">
      <w:pPr>
        <w:spacing w:after="120" w:line="360" w:lineRule="auto"/>
        <w:rPr>
          <w:rFonts w:ascii="Times New Roman" w:hAnsi="Times New Roman" w:cs="Times New Roman"/>
          <w:b/>
          <w:i/>
        </w:rPr>
      </w:pPr>
      <w:r w:rsidRPr="00E17A69">
        <w:rPr>
          <w:rFonts w:ascii="Times New Roman" w:hAnsi="Times New Roman" w:cs="Times New Roman"/>
          <w:b/>
          <w:i/>
        </w:rPr>
        <w:t>Outcome measure</w:t>
      </w:r>
    </w:p>
    <w:p w14:paraId="6E746EAD" w14:textId="12A95E69" w:rsidR="00E812A0" w:rsidRPr="00E17A69" w:rsidRDefault="00CC71E6" w:rsidP="0087080B">
      <w:pPr>
        <w:spacing w:after="120" w:line="360" w:lineRule="auto"/>
        <w:rPr>
          <w:rFonts w:ascii="Times New Roman" w:hAnsi="Times New Roman" w:cs="Times New Roman"/>
        </w:rPr>
      </w:pPr>
      <w:r w:rsidRPr="00E17A69">
        <w:rPr>
          <w:rFonts w:ascii="Times New Roman" w:hAnsi="Times New Roman" w:cs="Times New Roman"/>
        </w:rPr>
        <w:t xml:space="preserve">The primary outcome measure was VL ≥50 copies/ml.  </w:t>
      </w:r>
      <w:r w:rsidR="0055732A" w:rsidRPr="00E17A69">
        <w:rPr>
          <w:rFonts w:ascii="Times New Roman" w:hAnsi="Times New Roman" w:cs="Times New Roman"/>
        </w:rPr>
        <w:t>The district hospital</w:t>
      </w:r>
      <w:r w:rsidR="00F050C1" w:rsidRPr="00E17A69">
        <w:rPr>
          <w:rFonts w:ascii="Times New Roman" w:hAnsi="Times New Roman" w:cs="Times New Roman"/>
        </w:rPr>
        <w:t xml:space="preserve"> NHLS laboratory</w:t>
      </w:r>
      <w:r w:rsidR="0055732A" w:rsidRPr="00E17A69">
        <w:rPr>
          <w:rFonts w:ascii="Times New Roman" w:hAnsi="Times New Roman" w:cs="Times New Roman"/>
        </w:rPr>
        <w:t>, an accredited laboratory under national quality control, conducted r</w:t>
      </w:r>
      <w:r w:rsidR="00C8254A" w:rsidRPr="00E17A69">
        <w:rPr>
          <w:rFonts w:ascii="Times New Roman" w:hAnsi="Times New Roman" w:cs="Times New Roman"/>
        </w:rPr>
        <w:t xml:space="preserve">outine </w:t>
      </w:r>
      <w:r w:rsidR="0055732A" w:rsidRPr="00E17A69">
        <w:rPr>
          <w:rFonts w:ascii="Times New Roman" w:hAnsi="Times New Roman" w:cs="Times New Roman"/>
        </w:rPr>
        <w:t xml:space="preserve">HIV-1 VL </w:t>
      </w:r>
      <w:r w:rsidR="00C8254A" w:rsidRPr="00E17A69">
        <w:rPr>
          <w:rFonts w:ascii="Times New Roman" w:hAnsi="Times New Roman" w:cs="Times New Roman"/>
        </w:rPr>
        <w:t>monitoring</w:t>
      </w:r>
      <w:r w:rsidR="00BF46B8" w:rsidRPr="00E17A69">
        <w:rPr>
          <w:rFonts w:ascii="Times New Roman" w:hAnsi="Times New Roman" w:cs="Times New Roman"/>
        </w:rPr>
        <w:t xml:space="preserve">.  </w:t>
      </w:r>
      <w:r w:rsidR="00245A08" w:rsidRPr="00E17A69">
        <w:rPr>
          <w:rFonts w:ascii="Times New Roman" w:hAnsi="Times New Roman" w:cs="Times New Roman"/>
        </w:rPr>
        <w:t>VL</w:t>
      </w:r>
      <w:r w:rsidR="00583D6C" w:rsidRPr="00E17A69">
        <w:rPr>
          <w:rFonts w:ascii="Times New Roman" w:hAnsi="Times New Roman" w:cs="Times New Roman"/>
        </w:rPr>
        <w:t>s were analysed using Nuclisens EasyQ</w:t>
      </w:r>
      <w:r w:rsidR="00583D6C" w:rsidRPr="00E17A69">
        <w:rPr>
          <w:rFonts w:ascii="Times New Roman" w:hAnsi="Times New Roman" w:cs="Times New Roman"/>
          <w:vertAlign w:val="superscript"/>
        </w:rPr>
        <w:t>®</w:t>
      </w:r>
      <w:r w:rsidR="00583D6C" w:rsidRPr="00E17A69">
        <w:rPr>
          <w:rFonts w:ascii="Times New Roman" w:hAnsi="Times New Roman" w:cs="Times New Roman"/>
        </w:rPr>
        <w:t xml:space="preserve"> HIV-1 assay (Biomérieux) with a lower detection limit of 25 copies/ml </w:t>
      </w:r>
      <w:r w:rsidR="00583D6C"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DOI" : "10.1093/ije/dyp402", "ISBN" : "1464-3685 (Electronic)\\n0300-5771 (Linking)", "ISSN" : "03005771", "PMID" : "20154009", "author" : [ { "dropping-particle" : "", "family" : "Houlihan", "given" : "Catherine F.", "non-dropping-particle" : "", "parse-names" : false, "suffix" : "" }, { "dropping-particle" : "", "family" : "Bland", "given" : "Ruth M.", "non-dropping-particle" : "", "parse-names" : false, "suffix" : "" }, { "dropping-particle" : "", "family" : "Mutevedzi", "given" : "Portia C.", "non-dropping-particle" : "", "parse-names" : false, "suffix" : "" }, { "dropping-particle" : "", "family" : "Lessells", "given" : "Richard J.", "non-dropping-particle" : "", "parse-names" : false, "suffix" : "" }, { "dropping-particle" : "", "family" : "Ndirangu", "given" : "James", "non-dropping-particle" : "", "parse-names" : false, "suffix" : "" }, { "dropping-particle" : "", "family" : "Thulare", "given" : "Hilary", "non-dropping-particle" : "", "parse-names" : false, "suffix" : "" }, { "dropping-particle" : "", "family" : "Newell", "given" : "Marie-Louise", "non-dropping-particle" : "", "parse-names" : false, "suffix" : "" } ], "container-title" : "Int J Epidemiol", "id" : "ITEM-1", "issue" : "2", "issued" : { "date-parts" : [ [ "2011" ] ] }, "page" : "318-326", "title" : "Cohort profile: Hlabisa HIV Treatment and Care Programme", "type" : "article-journal", "volume" : "40" }, "uris" : [ "http://www.mendeley.com/documents/?uuid=18b0a80a-b89f-4272-ae0b-86aa59e58614" ] } ], "mendeley" : { "formattedCitation" : "(29)", "plainTextFormattedCitation" : "(29)", "previouslyFormattedCitation" : "(29)" }, "properties" : { "noteIndex" : 0 }, "schema" : "https://github.com/citation-style-language/schema/raw/master/csl-citation.json" }</w:instrText>
      </w:r>
      <w:r w:rsidR="00583D6C" w:rsidRPr="00E17A69">
        <w:rPr>
          <w:rFonts w:ascii="Times New Roman" w:hAnsi="Times New Roman" w:cs="Times New Roman"/>
        </w:rPr>
        <w:fldChar w:fldCharType="separate"/>
      </w:r>
      <w:r w:rsidR="00096D84" w:rsidRPr="00E17A69">
        <w:rPr>
          <w:rFonts w:ascii="Times New Roman" w:hAnsi="Times New Roman" w:cs="Times New Roman"/>
          <w:noProof/>
        </w:rPr>
        <w:t>(29)</w:t>
      </w:r>
      <w:r w:rsidR="00583D6C" w:rsidRPr="00E17A69">
        <w:rPr>
          <w:rFonts w:ascii="Times New Roman" w:hAnsi="Times New Roman" w:cs="Times New Roman"/>
        </w:rPr>
        <w:fldChar w:fldCharType="end"/>
      </w:r>
      <w:r w:rsidR="00583D6C" w:rsidRPr="00E17A69">
        <w:rPr>
          <w:rFonts w:ascii="Times New Roman" w:hAnsi="Times New Roman" w:cs="Times New Roman"/>
        </w:rPr>
        <w:t xml:space="preserve">.  </w:t>
      </w:r>
      <w:r w:rsidR="00BF46B8" w:rsidRPr="00E17A69">
        <w:rPr>
          <w:rFonts w:ascii="Times New Roman" w:hAnsi="Times New Roman" w:cs="Times New Roman"/>
        </w:rPr>
        <w:t>VL</w:t>
      </w:r>
      <w:r w:rsidR="00F62D4D" w:rsidRPr="00E17A69">
        <w:rPr>
          <w:rFonts w:ascii="Times New Roman" w:hAnsi="Times New Roman" w:cs="Times New Roman"/>
        </w:rPr>
        <w:t xml:space="preserve"> testing </w:t>
      </w:r>
      <w:r w:rsidR="00096D2F" w:rsidRPr="00E17A69">
        <w:rPr>
          <w:rFonts w:ascii="Times New Roman" w:hAnsi="Times New Roman" w:cs="Times New Roman"/>
        </w:rPr>
        <w:t xml:space="preserve">was recommended </w:t>
      </w:r>
      <w:r w:rsidR="00997E51" w:rsidRPr="00E17A69">
        <w:rPr>
          <w:rFonts w:ascii="Times New Roman" w:hAnsi="Times New Roman" w:cs="Times New Roman"/>
        </w:rPr>
        <w:t xml:space="preserve">six monthly </w:t>
      </w:r>
      <w:r w:rsidR="00652F3D" w:rsidRPr="00E17A69">
        <w:rPr>
          <w:rFonts w:ascii="Times New Roman" w:hAnsi="Times New Roman" w:cs="Times New Roman"/>
        </w:rPr>
        <w:t xml:space="preserve">until </w:t>
      </w:r>
      <w:r w:rsidR="00BE6814" w:rsidRPr="00E17A69">
        <w:rPr>
          <w:rFonts w:ascii="Times New Roman" w:hAnsi="Times New Roman" w:cs="Times New Roman"/>
        </w:rPr>
        <w:t xml:space="preserve">one year </w:t>
      </w:r>
      <w:r w:rsidR="005C0C12" w:rsidRPr="00E17A69">
        <w:rPr>
          <w:rFonts w:ascii="Times New Roman" w:hAnsi="Times New Roman" w:cs="Times New Roman"/>
        </w:rPr>
        <w:t>post-ART initiation</w:t>
      </w:r>
      <w:r w:rsidR="00652F3D" w:rsidRPr="00E17A69">
        <w:rPr>
          <w:rFonts w:ascii="Times New Roman" w:hAnsi="Times New Roman" w:cs="Times New Roman"/>
        </w:rPr>
        <w:t>;</w:t>
      </w:r>
      <w:r w:rsidR="00BE6814" w:rsidRPr="00E17A69">
        <w:rPr>
          <w:rFonts w:ascii="Times New Roman" w:hAnsi="Times New Roman" w:cs="Times New Roman"/>
        </w:rPr>
        <w:t xml:space="preserve"> thereafter annually</w:t>
      </w:r>
      <w:r w:rsidR="00811B6B" w:rsidRPr="00E17A69">
        <w:rPr>
          <w:rFonts w:ascii="Times New Roman" w:hAnsi="Times New Roman" w:cs="Times New Roman"/>
        </w:rPr>
        <w:t xml:space="preserve"> </w:t>
      </w:r>
      <w:r w:rsidR="00811B6B"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URL" : "http://www.sahivsoc.org/upload/documents/2013 ART Treatment Guidelines Final 25 March 2013.pdf", "accessed" : { "date-parts" : [ [ "2016", "6", "16" ] ] }, "author" : [ { "dropping-particle" : "", "family" : "South African Department of Health", "given" : "", "non-dropping-particle" : "", "parse-names" : false, "suffix" : "" } ], "id" : "ITEM-1", "issue" : "April", "issued" : { "date-parts" : [ [ "2013" ] ] }, "page" : "1-21", "publisher" : "Department of Health", "title" : "The South African Antiretroviral Treatment Guidelines", "type" : "webpage" }, "uris" : [ "http://www.mendeley.com/documents/?uuid=5fd51321-f0d1-4537-a8df-bb607471de65" ] } ], "mendeley" : { "formattedCitation" : "(30)", "plainTextFormattedCitation" : "(30)", "previouslyFormattedCitation" : "(30)" }, "properties" : { "noteIndex" : 0 }, "schema" : "https://github.com/citation-style-language/schema/raw/master/csl-citation.json" }</w:instrText>
      </w:r>
      <w:r w:rsidR="00811B6B" w:rsidRPr="00E17A69">
        <w:rPr>
          <w:rFonts w:ascii="Times New Roman" w:hAnsi="Times New Roman" w:cs="Times New Roman"/>
        </w:rPr>
        <w:fldChar w:fldCharType="separate"/>
      </w:r>
      <w:r w:rsidR="00096D84" w:rsidRPr="00E17A69">
        <w:rPr>
          <w:rFonts w:ascii="Times New Roman" w:hAnsi="Times New Roman" w:cs="Times New Roman"/>
          <w:noProof/>
        </w:rPr>
        <w:t>(30)</w:t>
      </w:r>
      <w:r w:rsidR="00811B6B" w:rsidRPr="00E17A69">
        <w:rPr>
          <w:rFonts w:ascii="Times New Roman" w:hAnsi="Times New Roman" w:cs="Times New Roman"/>
        </w:rPr>
        <w:fldChar w:fldCharType="end"/>
      </w:r>
      <w:r w:rsidR="00BE6814" w:rsidRPr="00E17A69">
        <w:rPr>
          <w:rFonts w:ascii="Times New Roman" w:hAnsi="Times New Roman" w:cs="Times New Roman"/>
        </w:rPr>
        <w:t xml:space="preserve">.  </w:t>
      </w:r>
      <w:r w:rsidR="0035207F" w:rsidRPr="00E17A69">
        <w:rPr>
          <w:rFonts w:ascii="Times New Roman" w:hAnsi="Times New Roman" w:cs="Times New Roman"/>
        </w:rPr>
        <w:t>P</w:t>
      </w:r>
      <w:r w:rsidR="00811B6B" w:rsidRPr="00E17A69">
        <w:rPr>
          <w:rFonts w:ascii="Times New Roman" w:hAnsi="Times New Roman" w:cs="Times New Roman"/>
        </w:rPr>
        <w:t xml:space="preserve">regnancy </w:t>
      </w:r>
      <w:r w:rsidR="00BE6814" w:rsidRPr="00E17A69">
        <w:rPr>
          <w:rFonts w:ascii="Times New Roman" w:hAnsi="Times New Roman" w:cs="Times New Roman"/>
        </w:rPr>
        <w:t xml:space="preserve">VL testing to determine </w:t>
      </w:r>
      <w:r w:rsidR="00B26E27" w:rsidRPr="00E17A69">
        <w:rPr>
          <w:rFonts w:ascii="Times New Roman" w:hAnsi="Times New Roman" w:cs="Times New Roman"/>
        </w:rPr>
        <w:t>virologic</w:t>
      </w:r>
      <w:r w:rsidR="00A530E2" w:rsidRPr="00E17A69">
        <w:rPr>
          <w:rFonts w:ascii="Times New Roman" w:hAnsi="Times New Roman" w:cs="Times New Roman"/>
        </w:rPr>
        <w:t>al</w:t>
      </w:r>
      <w:r w:rsidR="00B26E27" w:rsidRPr="00E17A69">
        <w:rPr>
          <w:rFonts w:ascii="Times New Roman" w:hAnsi="Times New Roman" w:cs="Times New Roman"/>
        </w:rPr>
        <w:t xml:space="preserve"> </w:t>
      </w:r>
      <w:r w:rsidR="00BE6814" w:rsidRPr="00E17A69">
        <w:rPr>
          <w:rFonts w:ascii="Times New Roman" w:hAnsi="Times New Roman" w:cs="Times New Roman"/>
        </w:rPr>
        <w:t>suppress</w:t>
      </w:r>
      <w:r w:rsidR="00B26E27" w:rsidRPr="00E17A69">
        <w:rPr>
          <w:rFonts w:ascii="Times New Roman" w:hAnsi="Times New Roman" w:cs="Times New Roman"/>
        </w:rPr>
        <w:t>ion</w:t>
      </w:r>
      <w:r w:rsidR="00BE6814" w:rsidRPr="00E17A69">
        <w:rPr>
          <w:rFonts w:ascii="Times New Roman" w:hAnsi="Times New Roman" w:cs="Times New Roman"/>
        </w:rPr>
        <w:t xml:space="preserve"> before</w:t>
      </w:r>
      <w:r w:rsidR="00F331F8" w:rsidRPr="00E17A69">
        <w:rPr>
          <w:rFonts w:ascii="Times New Roman" w:hAnsi="Times New Roman" w:cs="Times New Roman"/>
        </w:rPr>
        <w:t xml:space="preserve"> delivery started in</w:t>
      </w:r>
      <w:r w:rsidR="00BE6814" w:rsidRPr="00E17A69">
        <w:rPr>
          <w:rFonts w:ascii="Times New Roman" w:hAnsi="Times New Roman" w:cs="Times New Roman"/>
        </w:rPr>
        <w:t xml:space="preserve"> 2015 </w:t>
      </w:r>
      <w:r w:rsidR="00BE6814"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URL" : "http://www.up.ac.za/media/shared/62/ZP_Files/art-guidelines-15052015.zp57683.pdf", "accessed" : { "date-parts" : [ [ "2016", "6", "16" ] ] }, "author" : [ { "dropping-particle" : "", "family" : "National Department of Health South Africa", "given" : "", "non-dropping-particle" : "", "parse-names" : false, "suffix" : "" } ], "id" : "ITEM-1", "issued" : { "date-parts" : [ [ "2015" ] ] }, "publisher-place" : "Pretoria", "title" : "National Consolidated Guidelines For The Prevention Of Mother-to-Child Transmission of HIV (PMTCT) And The Management of HIV In Children, Adolescents And Adults", "type" : "webpage" }, "uris" : [ "http://www.mendeley.com/documents/?uuid=555843d0-2980-48dc-bd1a-cba8ac54e8cb" ] } ], "mendeley" : { "formattedCitation" : "(31)", "plainTextFormattedCitation" : "(31)", "previouslyFormattedCitation" : "(31)" }, "properties" : { "noteIndex" : 0 }, "schema" : "https://github.com/citation-style-language/schema/raw/master/csl-citation.json" }</w:instrText>
      </w:r>
      <w:r w:rsidR="00BE6814" w:rsidRPr="00E17A69">
        <w:rPr>
          <w:rFonts w:ascii="Times New Roman" w:hAnsi="Times New Roman" w:cs="Times New Roman"/>
        </w:rPr>
        <w:fldChar w:fldCharType="separate"/>
      </w:r>
      <w:r w:rsidR="00096D84" w:rsidRPr="00E17A69">
        <w:rPr>
          <w:rFonts w:ascii="Times New Roman" w:hAnsi="Times New Roman" w:cs="Times New Roman"/>
          <w:noProof/>
        </w:rPr>
        <w:t>(31)</w:t>
      </w:r>
      <w:r w:rsidR="00BE6814" w:rsidRPr="00E17A69">
        <w:rPr>
          <w:rFonts w:ascii="Times New Roman" w:hAnsi="Times New Roman" w:cs="Times New Roman"/>
        </w:rPr>
        <w:fldChar w:fldCharType="end"/>
      </w:r>
      <w:r w:rsidR="00BE6814" w:rsidRPr="00E17A69">
        <w:rPr>
          <w:rFonts w:ascii="Times New Roman" w:hAnsi="Times New Roman" w:cs="Times New Roman"/>
        </w:rPr>
        <w:t>.</w:t>
      </w:r>
      <w:r w:rsidR="008C386B" w:rsidRPr="00E17A69">
        <w:rPr>
          <w:rFonts w:ascii="Times New Roman" w:hAnsi="Times New Roman" w:cs="Times New Roman"/>
        </w:rPr>
        <w:t xml:space="preserve">  </w:t>
      </w:r>
      <w:r w:rsidR="00B26E27" w:rsidRPr="00E17A69">
        <w:rPr>
          <w:rFonts w:ascii="Times New Roman" w:hAnsi="Times New Roman" w:cs="Times New Roman"/>
        </w:rPr>
        <w:t>Patients identifi</w:t>
      </w:r>
      <w:r w:rsidR="00820DE4" w:rsidRPr="00E17A69">
        <w:rPr>
          <w:rFonts w:ascii="Times New Roman" w:hAnsi="Times New Roman" w:cs="Times New Roman"/>
        </w:rPr>
        <w:t>ed with virologic</w:t>
      </w:r>
      <w:r w:rsidR="00A530E2" w:rsidRPr="00E17A69">
        <w:rPr>
          <w:rFonts w:ascii="Times New Roman" w:hAnsi="Times New Roman" w:cs="Times New Roman"/>
        </w:rPr>
        <w:t>al</w:t>
      </w:r>
      <w:r w:rsidR="00820DE4" w:rsidRPr="00E17A69">
        <w:rPr>
          <w:rFonts w:ascii="Times New Roman" w:hAnsi="Times New Roman" w:cs="Times New Roman"/>
        </w:rPr>
        <w:t xml:space="preserve"> failure (VL &gt;</w:t>
      </w:r>
      <w:r w:rsidR="00B26E27" w:rsidRPr="00E17A69">
        <w:rPr>
          <w:rFonts w:ascii="Times New Roman" w:hAnsi="Times New Roman" w:cs="Times New Roman"/>
        </w:rPr>
        <w:t>1000 copies/ml after at least 12 months on a standard first-line regimen) were referred to clinicians for further management.</w:t>
      </w:r>
      <w:r w:rsidR="00857842" w:rsidRPr="00E17A69">
        <w:rPr>
          <w:rFonts w:ascii="Times New Roman" w:hAnsi="Times New Roman" w:cs="Times New Roman"/>
        </w:rPr>
        <w:t xml:space="preserve"> </w:t>
      </w:r>
      <w:r w:rsidR="0055732A" w:rsidRPr="00E17A69">
        <w:rPr>
          <w:rFonts w:ascii="Times New Roman" w:hAnsi="Times New Roman" w:cs="Times New Roman"/>
        </w:rPr>
        <w:t xml:space="preserve"> </w:t>
      </w:r>
    </w:p>
    <w:p w14:paraId="1751528B" w14:textId="4232E601" w:rsidR="00E75F55" w:rsidRPr="00E17A69" w:rsidRDefault="00E75F55" w:rsidP="00E06C3D">
      <w:pPr>
        <w:spacing w:line="360" w:lineRule="auto"/>
        <w:rPr>
          <w:rFonts w:ascii="Times New Roman" w:hAnsi="Times New Roman" w:cs="Times New Roman"/>
          <w:b/>
          <w:i/>
        </w:rPr>
      </w:pPr>
      <w:r w:rsidRPr="00E17A69">
        <w:rPr>
          <w:rFonts w:ascii="Times New Roman" w:hAnsi="Times New Roman" w:cs="Times New Roman"/>
          <w:b/>
          <w:i/>
        </w:rPr>
        <w:t>Statistical analysis</w:t>
      </w:r>
    </w:p>
    <w:p w14:paraId="2D25FACB" w14:textId="7CBCA1AF" w:rsidR="003B42F2" w:rsidRPr="00E17A69" w:rsidRDefault="00652F3D" w:rsidP="0087080B">
      <w:pPr>
        <w:spacing w:line="360" w:lineRule="auto"/>
        <w:rPr>
          <w:rFonts w:ascii="Times New Roman" w:hAnsi="Times New Roman" w:cs="Times New Roman"/>
        </w:rPr>
      </w:pPr>
      <w:r w:rsidRPr="00E17A69">
        <w:rPr>
          <w:rFonts w:ascii="Times New Roman" w:hAnsi="Times New Roman" w:cs="Times New Roman"/>
        </w:rPr>
        <w:t xml:space="preserve">Differences </w:t>
      </w:r>
      <w:r w:rsidR="003B42F2" w:rsidRPr="00E17A69">
        <w:rPr>
          <w:rFonts w:ascii="Times New Roman" w:hAnsi="Times New Roman" w:cs="Times New Roman"/>
        </w:rPr>
        <w:t xml:space="preserve">between women with and without viraemia were analysed using a chi-square or Fisher’s exact test for categorical variables and Student’s </w:t>
      </w:r>
      <w:r w:rsidR="003B42F2" w:rsidRPr="00E17A69">
        <w:rPr>
          <w:rFonts w:ascii="Times New Roman" w:hAnsi="Times New Roman" w:cs="Times New Roman"/>
          <w:i/>
        </w:rPr>
        <w:t>t</w:t>
      </w:r>
      <w:r w:rsidR="003B42F2" w:rsidRPr="00E17A69">
        <w:rPr>
          <w:rFonts w:ascii="Times New Roman" w:hAnsi="Times New Roman" w:cs="Times New Roman"/>
        </w:rPr>
        <w:t xml:space="preserve">-test for continuous variables.  </w:t>
      </w:r>
      <w:r w:rsidR="005C1C9B" w:rsidRPr="00E17A69">
        <w:rPr>
          <w:rFonts w:ascii="Times New Roman" w:hAnsi="Times New Roman" w:cs="Times New Roman"/>
        </w:rPr>
        <w:t xml:space="preserve">For the </w:t>
      </w:r>
      <w:r w:rsidR="00BA0709" w:rsidRPr="00E17A69">
        <w:rPr>
          <w:rFonts w:ascii="Times New Roman" w:hAnsi="Times New Roman" w:cs="Times New Roman"/>
        </w:rPr>
        <w:t>VL</w:t>
      </w:r>
      <w:r w:rsidR="0022682E" w:rsidRPr="00E17A69">
        <w:rPr>
          <w:rFonts w:ascii="Times New Roman" w:hAnsi="Times New Roman" w:cs="Times New Roman"/>
        </w:rPr>
        <w:t xml:space="preserve"> </w:t>
      </w:r>
      <w:r w:rsidR="005C1C9B" w:rsidRPr="00E17A69">
        <w:rPr>
          <w:rFonts w:ascii="Times New Roman" w:hAnsi="Times New Roman" w:cs="Times New Roman"/>
        </w:rPr>
        <w:t>descriptive analysis</w:t>
      </w:r>
      <w:r w:rsidR="00F62D4D" w:rsidRPr="00E17A69">
        <w:rPr>
          <w:rFonts w:ascii="Times New Roman" w:hAnsi="Times New Roman" w:cs="Times New Roman"/>
        </w:rPr>
        <w:t>, VL test</w:t>
      </w:r>
      <w:r w:rsidR="008C2ADE" w:rsidRPr="00E17A69">
        <w:rPr>
          <w:rFonts w:ascii="Times New Roman" w:hAnsi="Times New Roman" w:cs="Times New Roman"/>
        </w:rPr>
        <w:t>s</w:t>
      </w:r>
      <w:r w:rsidR="00F62D4D" w:rsidRPr="00E17A69">
        <w:rPr>
          <w:rFonts w:ascii="Times New Roman" w:hAnsi="Times New Roman" w:cs="Times New Roman"/>
        </w:rPr>
        <w:t xml:space="preserve"> closest to</w:t>
      </w:r>
      <w:r w:rsidR="008D4CA9" w:rsidRPr="00E17A69">
        <w:rPr>
          <w:rFonts w:ascii="Times New Roman" w:hAnsi="Times New Roman" w:cs="Times New Roman"/>
        </w:rPr>
        <w:t xml:space="preserve"> pregnancy start</w:t>
      </w:r>
      <w:r w:rsidR="00114E41" w:rsidRPr="00E17A69">
        <w:rPr>
          <w:rFonts w:ascii="Times New Roman" w:hAnsi="Times New Roman" w:cs="Times New Roman"/>
        </w:rPr>
        <w:t xml:space="preserve"> </w:t>
      </w:r>
      <w:r w:rsidR="00F331F8" w:rsidRPr="00E17A69">
        <w:rPr>
          <w:rFonts w:ascii="Times New Roman" w:hAnsi="Times New Roman" w:cs="Times New Roman"/>
        </w:rPr>
        <w:t>were</w:t>
      </w:r>
      <w:r w:rsidR="0087080B" w:rsidRPr="00E17A69">
        <w:rPr>
          <w:rFonts w:ascii="Times New Roman" w:hAnsi="Times New Roman" w:cs="Times New Roman"/>
        </w:rPr>
        <w:t xml:space="preserve"> used </w:t>
      </w:r>
      <w:r w:rsidR="008D4CA9" w:rsidRPr="00E17A69">
        <w:rPr>
          <w:rFonts w:ascii="Times New Roman" w:hAnsi="Times New Roman" w:cs="Times New Roman"/>
        </w:rPr>
        <w:t xml:space="preserve">if </w:t>
      </w:r>
      <w:r w:rsidR="00114E41" w:rsidRPr="00E17A69">
        <w:rPr>
          <w:rFonts w:ascii="Times New Roman" w:hAnsi="Times New Roman" w:cs="Times New Roman"/>
        </w:rPr>
        <w:t xml:space="preserve">there was </w:t>
      </w:r>
      <w:r w:rsidR="008D4CA9" w:rsidRPr="00E17A69">
        <w:rPr>
          <w:rFonts w:ascii="Times New Roman" w:hAnsi="Times New Roman" w:cs="Times New Roman"/>
        </w:rPr>
        <w:t>more than one test.</w:t>
      </w:r>
    </w:p>
    <w:p w14:paraId="5C30EF29" w14:textId="2F4B5BD5" w:rsidR="00D317D1" w:rsidRPr="00E17A69" w:rsidRDefault="00E06C3D" w:rsidP="0087080B">
      <w:pPr>
        <w:spacing w:line="360" w:lineRule="auto"/>
        <w:rPr>
          <w:rFonts w:ascii="Times New Roman" w:hAnsi="Times New Roman" w:cs="Times New Roman"/>
        </w:rPr>
      </w:pPr>
      <w:r w:rsidRPr="00E17A69">
        <w:rPr>
          <w:rFonts w:ascii="Times New Roman" w:hAnsi="Times New Roman" w:cs="Times New Roman"/>
        </w:rPr>
        <w:lastRenderedPageBreak/>
        <w:t xml:space="preserve">Participant characteristics </w:t>
      </w:r>
      <w:r w:rsidR="00F62D4D" w:rsidRPr="00E17A69">
        <w:rPr>
          <w:rFonts w:ascii="Times New Roman" w:hAnsi="Times New Roman" w:cs="Times New Roman"/>
        </w:rPr>
        <w:t>including</w:t>
      </w:r>
      <w:r w:rsidR="00064688" w:rsidRPr="00E17A69">
        <w:rPr>
          <w:rFonts w:ascii="Times New Roman" w:hAnsi="Times New Roman" w:cs="Times New Roman"/>
        </w:rPr>
        <w:t xml:space="preserve"> clinic area</w:t>
      </w:r>
      <w:r w:rsidRPr="00E17A69">
        <w:rPr>
          <w:rFonts w:ascii="Times New Roman" w:hAnsi="Times New Roman" w:cs="Times New Roman"/>
        </w:rPr>
        <w:t xml:space="preserve"> </w:t>
      </w:r>
      <w:r w:rsidR="00D41DB6" w:rsidRPr="00E17A69">
        <w:rPr>
          <w:rFonts w:ascii="Times New Roman" w:hAnsi="Times New Roman" w:cs="Times New Roman"/>
        </w:rPr>
        <w:t>(</w:t>
      </w:r>
      <w:r w:rsidR="005C1C9B" w:rsidRPr="00E17A69">
        <w:rPr>
          <w:rFonts w:ascii="Times New Roman" w:hAnsi="Times New Roman" w:cs="Times New Roman"/>
        </w:rPr>
        <w:t xml:space="preserve">peri-urban, </w:t>
      </w:r>
      <w:r w:rsidR="00D41DB6" w:rsidRPr="00E17A69">
        <w:rPr>
          <w:rFonts w:ascii="Times New Roman" w:hAnsi="Times New Roman" w:cs="Times New Roman"/>
        </w:rPr>
        <w:t xml:space="preserve">rural), prior PMTCT </w:t>
      </w:r>
      <w:r w:rsidR="00291496" w:rsidRPr="00E17A69">
        <w:rPr>
          <w:rFonts w:ascii="Times New Roman" w:hAnsi="Times New Roman" w:cs="Times New Roman"/>
        </w:rPr>
        <w:t>(no, yes),</w:t>
      </w:r>
      <w:r w:rsidR="00D41DB6" w:rsidRPr="00E17A69">
        <w:rPr>
          <w:rFonts w:ascii="Times New Roman" w:hAnsi="Times New Roman" w:cs="Times New Roman"/>
        </w:rPr>
        <w:t xml:space="preserve"> </w:t>
      </w:r>
      <w:r w:rsidR="007C0EFE" w:rsidRPr="00E17A69">
        <w:rPr>
          <w:rFonts w:ascii="Times New Roman" w:hAnsi="Times New Roman" w:cs="Times New Roman"/>
        </w:rPr>
        <w:t xml:space="preserve">first visit </w:t>
      </w:r>
      <w:r w:rsidR="0087080B" w:rsidRPr="00E17A69">
        <w:rPr>
          <w:rFonts w:ascii="Times New Roman" w:hAnsi="Times New Roman" w:cs="Times New Roman"/>
        </w:rPr>
        <w:t>gest</w:t>
      </w:r>
      <w:r w:rsidR="007C0EFE" w:rsidRPr="00E17A69">
        <w:rPr>
          <w:rFonts w:ascii="Times New Roman" w:hAnsi="Times New Roman" w:cs="Times New Roman"/>
        </w:rPr>
        <w:t>ation</w:t>
      </w:r>
      <w:r w:rsidR="0087080B" w:rsidRPr="00E17A69">
        <w:rPr>
          <w:rFonts w:ascii="Times New Roman" w:hAnsi="Times New Roman" w:cs="Times New Roman"/>
        </w:rPr>
        <w:t xml:space="preserve"> (&lt;20 weeks, ≥20 weeks), </w:t>
      </w:r>
      <w:r w:rsidR="0035207F" w:rsidRPr="00E17A69">
        <w:rPr>
          <w:rFonts w:ascii="Times New Roman" w:hAnsi="Times New Roman" w:cs="Times New Roman"/>
        </w:rPr>
        <w:t>delivery gestation</w:t>
      </w:r>
      <w:r w:rsidR="00820DE4" w:rsidRPr="00E17A69">
        <w:rPr>
          <w:rFonts w:ascii="Times New Roman" w:hAnsi="Times New Roman" w:cs="Times New Roman"/>
        </w:rPr>
        <w:t xml:space="preserve"> (&lt;37 weeks, ≥</w:t>
      </w:r>
      <w:r w:rsidR="00D41DB6" w:rsidRPr="00E17A69">
        <w:rPr>
          <w:rFonts w:ascii="Times New Roman" w:hAnsi="Times New Roman" w:cs="Times New Roman"/>
        </w:rPr>
        <w:t>37 weeks), CD4</w:t>
      </w:r>
      <w:r w:rsidR="00EB4420" w:rsidRPr="00E17A69">
        <w:rPr>
          <w:rFonts w:ascii="Times New Roman" w:hAnsi="Times New Roman" w:cs="Times New Roman"/>
          <w:vertAlign w:val="superscript"/>
        </w:rPr>
        <w:t>+</w:t>
      </w:r>
      <w:r w:rsidR="00D41DB6" w:rsidRPr="00E17A69">
        <w:rPr>
          <w:rFonts w:ascii="Times New Roman" w:hAnsi="Times New Roman" w:cs="Times New Roman"/>
        </w:rPr>
        <w:t xml:space="preserve"> count in the year </w:t>
      </w:r>
      <w:r w:rsidR="007068A4" w:rsidRPr="00E17A69">
        <w:rPr>
          <w:rFonts w:ascii="Times New Roman" w:hAnsi="Times New Roman" w:cs="Times New Roman"/>
        </w:rPr>
        <w:t>pre-</w:t>
      </w:r>
      <w:r w:rsidR="00820DE4" w:rsidRPr="00E17A69">
        <w:rPr>
          <w:rFonts w:ascii="Times New Roman" w:hAnsi="Times New Roman" w:cs="Times New Roman"/>
        </w:rPr>
        <w:t>pregnancy (&lt;350, ≥</w:t>
      </w:r>
      <w:r w:rsidR="00D41DB6" w:rsidRPr="00E17A69">
        <w:rPr>
          <w:rFonts w:ascii="Times New Roman" w:hAnsi="Times New Roman" w:cs="Times New Roman"/>
        </w:rPr>
        <w:t>350 cells/mm</w:t>
      </w:r>
      <w:r w:rsidR="00D41DB6" w:rsidRPr="00E17A69">
        <w:rPr>
          <w:rFonts w:ascii="Times New Roman" w:hAnsi="Times New Roman" w:cs="Times New Roman"/>
          <w:vertAlign w:val="superscript"/>
        </w:rPr>
        <w:t>3</w:t>
      </w:r>
      <w:r w:rsidR="00D41DB6" w:rsidRPr="00E17A69">
        <w:rPr>
          <w:rFonts w:ascii="Times New Roman" w:hAnsi="Times New Roman" w:cs="Times New Roman"/>
        </w:rPr>
        <w:t>)</w:t>
      </w:r>
      <w:r w:rsidR="00064688" w:rsidRPr="00E17A69">
        <w:rPr>
          <w:rFonts w:ascii="Times New Roman" w:hAnsi="Times New Roman" w:cs="Times New Roman"/>
        </w:rPr>
        <w:t>,</w:t>
      </w:r>
      <w:r w:rsidRPr="00E17A69">
        <w:rPr>
          <w:rFonts w:ascii="Times New Roman" w:hAnsi="Times New Roman" w:cs="Times New Roman"/>
        </w:rPr>
        <w:t xml:space="preserve"> </w:t>
      </w:r>
      <w:r w:rsidR="00064688" w:rsidRPr="00E17A69">
        <w:rPr>
          <w:rFonts w:ascii="Times New Roman" w:hAnsi="Times New Roman" w:cs="Times New Roman"/>
        </w:rPr>
        <w:t>calendar delivery year (2010</w:t>
      </w:r>
      <w:r w:rsidR="00291496" w:rsidRPr="00E17A69">
        <w:rPr>
          <w:rFonts w:ascii="Times New Roman" w:hAnsi="Times New Roman" w:cs="Times New Roman"/>
        </w:rPr>
        <w:t>, 2011, 2012</w:t>
      </w:r>
      <w:r w:rsidR="00064688" w:rsidRPr="00E17A69">
        <w:rPr>
          <w:rFonts w:ascii="Times New Roman" w:hAnsi="Times New Roman" w:cs="Times New Roman"/>
        </w:rPr>
        <w:t xml:space="preserve">, </w:t>
      </w:r>
      <w:r w:rsidR="00E75F55" w:rsidRPr="00E17A69">
        <w:rPr>
          <w:rFonts w:ascii="Times New Roman" w:hAnsi="Times New Roman" w:cs="Times New Roman"/>
        </w:rPr>
        <w:t>2013</w:t>
      </w:r>
      <w:r w:rsidR="00291496" w:rsidRPr="00E17A69">
        <w:rPr>
          <w:rFonts w:ascii="Times New Roman" w:hAnsi="Times New Roman" w:cs="Times New Roman"/>
        </w:rPr>
        <w:t xml:space="preserve">, </w:t>
      </w:r>
      <w:r w:rsidR="00E75F55" w:rsidRPr="00E17A69">
        <w:rPr>
          <w:rFonts w:ascii="Times New Roman" w:hAnsi="Times New Roman" w:cs="Times New Roman"/>
        </w:rPr>
        <w:t>2014</w:t>
      </w:r>
      <w:r w:rsidR="00EB4420" w:rsidRPr="00E17A69">
        <w:rPr>
          <w:rFonts w:ascii="Times New Roman" w:hAnsi="Times New Roman" w:cs="Times New Roman"/>
        </w:rPr>
        <w:t xml:space="preserve">, </w:t>
      </w:r>
      <w:r w:rsidR="00064688" w:rsidRPr="00E17A69">
        <w:rPr>
          <w:rFonts w:ascii="Times New Roman" w:hAnsi="Times New Roman" w:cs="Times New Roman"/>
        </w:rPr>
        <w:t xml:space="preserve">2015) </w:t>
      </w:r>
      <w:r w:rsidR="00B60FA5" w:rsidRPr="00E17A69">
        <w:rPr>
          <w:rFonts w:ascii="Times New Roman" w:hAnsi="Times New Roman" w:cs="Times New Roman"/>
        </w:rPr>
        <w:t>and HIV status disclosure at ART initiation (</w:t>
      </w:r>
      <w:r w:rsidR="005C1C9B" w:rsidRPr="00E17A69">
        <w:rPr>
          <w:rFonts w:ascii="Times New Roman" w:hAnsi="Times New Roman" w:cs="Times New Roman"/>
        </w:rPr>
        <w:t xml:space="preserve">no, </w:t>
      </w:r>
      <w:r w:rsidR="00B60FA5" w:rsidRPr="00E17A69">
        <w:rPr>
          <w:rFonts w:ascii="Times New Roman" w:hAnsi="Times New Roman" w:cs="Times New Roman"/>
        </w:rPr>
        <w:t xml:space="preserve">yes) </w:t>
      </w:r>
      <w:r w:rsidRPr="00E17A69">
        <w:rPr>
          <w:rFonts w:ascii="Times New Roman" w:hAnsi="Times New Roman" w:cs="Times New Roman"/>
        </w:rPr>
        <w:t xml:space="preserve">were included as potential </w:t>
      </w:r>
      <w:r w:rsidR="0000556C" w:rsidRPr="00E17A69">
        <w:rPr>
          <w:rFonts w:ascii="Times New Roman" w:hAnsi="Times New Roman" w:cs="Times New Roman"/>
        </w:rPr>
        <w:t>c</w:t>
      </w:r>
      <w:r w:rsidRPr="00E17A69">
        <w:rPr>
          <w:rFonts w:ascii="Times New Roman" w:hAnsi="Times New Roman" w:cs="Times New Roman"/>
        </w:rPr>
        <w:t>onfounding</w:t>
      </w:r>
      <w:r w:rsidR="0000556C" w:rsidRPr="00E17A69">
        <w:rPr>
          <w:rFonts w:ascii="Times New Roman" w:hAnsi="Times New Roman" w:cs="Times New Roman"/>
        </w:rPr>
        <w:t xml:space="preserve"> </w:t>
      </w:r>
      <w:r w:rsidR="00F331F8" w:rsidRPr="00E17A69">
        <w:rPr>
          <w:rFonts w:ascii="Times New Roman" w:hAnsi="Times New Roman" w:cs="Times New Roman"/>
        </w:rPr>
        <w:t>factors.</w:t>
      </w:r>
    </w:p>
    <w:p w14:paraId="131B6F65" w14:textId="2D5E50CF" w:rsidR="00D317D1" w:rsidRPr="00E17A69" w:rsidRDefault="00F62D4D" w:rsidP="0087080B">
      <w:pPr>
        <w:spacing w:line="360" w:lineRule="auto"/>
        <w:rPr>
          <w:rFonts w:ascii="Times New Roman" w:hAnsi="Times New Roman" w:cs="Times New Roman"/>
        </w:rPr>
      </w:pPr>
      <w:r w:rsidRPr="00E17A69">
        <w:rPr>
          <w:rFonts w:ascii="Times New Roman" w:hAnsi="Times New Roman" w:cs="Times New Roman"/>
        </w:rPr>
        <w:t>M</w:t>
      </w:r>
      <w:r w:rsidR="00D317D1" w:rsidRPr="00E17A69">
        <w:rPr>
          <w:rFonts w:ascii="Times New Roman" w:hAnsi="Times New Roman" w:cs="Times New Roman"/>
        </w:rPr>
        <w:t>edian ART duration was based on tim</w:t>
      </w:r>
      <w:r w:rsidR="00652F3D" w:rsidRPr="00E17A69">
        <w:rPr>
          <w:rFonts w:ascii="Times New Roman" w:hAnsi="Times New Roman" w:cs="Times New Roman"/>
        </w:rPr>
        <w:t>e</w:t>
      </w:r>
      <w:r w:rsidR="00D317D1" w:rsidRPr="00E17A69">
        <w:rPr>
          <w:rFonts w:ascii="Times New Roman" w:hAnsi="Times New Roman" w:cs="Times New Roman"/>
        </w:rPr>
        <w:t xml:space="preserve"> </w:t>
      </w:r>
      <w:r w:rsidR="00CC71E6" w:rsidRPr="00E17A69">
        <w:rPr>
          <w:rFonts w:ascii="Times New Roman" w:hAnsi="Times New Roman" w:cs="Times New Roman"/>
        </w:rPr>
        <w:t xml:space="preserve">on ART </w:t>
      </w:r>
      <w:r w:rsidR="00D317D1" w:rsidRPr="00E17A69">
        <w:rPr>
          <w:rFonts w:ascii="Times New Roman" w:hAnsi="Times New Roman" w:cs="Times New Roman"/>
        </w:rPr>
        <w:t>at pregnancy</w:t>
      </w:r>
      <w:r w:rsidR="0035207F" w:rsidRPr="00E17A69">
        <w:rPr>
          <w:rFonts w:ascii="Times New Roman" w:hAnsi="Times New Roman" w:cs="Times New Roman"/>
        </w:rPr>
        <w:t xml:space="preserve"> start.  </w:t>
      </w:r>
      <w:r w:rsidR="0022682E" w:rsidRPr="00E17A69">
        <w:rPr>
          <w:rFonts w:ascii="Times New Roman" w:hAnsi="Times New Roman" w:cs="Times New Roman"/>
        </w:rPr>
        <w:t>T</w:t>
      </w:r>
      <w:r w:rsidR="00D317D1" w:rsidRPr="00E17A69">
        <w:rPr>
          <w:rFonts w:ascii="Times New Roman" w:hAnsi="Times New Roman" w:cs="Times New Roman"/>
        </w:rPr>
        <w:t>enofovir</w:t>
      </w:r>
      <w:r w:rsidR="005E003C" w:rsidRPr="00E17A69">
        <w:rPr>
          <w:rFonts w:ascii="Times New Roman" w:hAnsi="Times New Roman" w:cs="Times New Roman"/>
        </w:rPr>
        <w:t xml:space="preserve"> (TDF)</w:t>
      </w:r>
      <w:r w:rsidR="0022682E" w:rsidRPr="00E17A69">
        <w:rPr>
          <w:rFonts w:ascii="Times New Roman" w:hAnsi="Times New Roman" w:cs="Times New Roman"/>
        </w:rPr>
        <w:t>-</w:t>
      </w:r>
      <w:r w:rsidR="0087080B" w:rsidRPr="00E17A69">
        <w:rPr>
          <w:rFonts w:ascii="Times New Roman" w:hAnsi="Times New Roman" w:cs="Times New Roman"/>
        </w:rPr>
        <w:t xml:space="preserve">based </w:t>
      </w:r>
      <w:r w:rsidR="0022682E" w:rsidRPr="00E17A69">
        <w:rPr>
          <w:rFonts w:ascii="Times New Roman" w:hAnsi="Times New Roman" w:cs="Times New Roman"/>
        </w:rPr>
        <w:t>ART</w:t>
      </w:r>
      <w:r w:rsidR="0087080B" w:rsidRPr="00E17A69">
        <w:rPr>
          <w:rFonts w:ascii="Times New Roman" w:hAnsi="Times New Roman" w:cs="Times New Roman"/>
        </w:rPr>
        <w:t xml:space="preserve"> was phased in</w:t>
      </w:r>
      <w:r w:rsidR="0022682E" w:rsidRPr="00E17A69">
        <w:rPr>
          <w:rFonts w:ascii="Times New Roman" w:hAnsi="Times New Roman" w:cs="Times New Roman"/>
        </w:rPr>
        <w:t xml:space="preserve"> </w:t>
      </w:r>
      <w:r w:rsidR="00D317D1"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DOI" : "10.1136/bmjopen-2016-012088", "ISSN" : "2044-6055", "author" : [ { "dropping-particle" : "", "family" : "Chetty", "given" : "Terusha", "non-dropping-particle" : "", "parse-names" : false, "suffix" : "" }, { "dropping-particle" : "", "family" : "Thorne", "given" : "Claire", "non-dropping-particle" : "", "parse-names" : false, "suffix" : "" }, { "dropping-particle" : "", "family" : "Tanser", "given" : "Frank", "non-dropping-particle" : "", "parse-names" : false, "suffix" : "" }, { "dropping-particle" : "", "family" : "B\u00e4rnighausen", "given" : "Till", "non-dropping-particle" : "", "parse-names" : false, "suffix" : "" }, { "dropping-particle" : "", "family" : "Coutsoudis", "given" : "Anna", "non-dropping-particle" : "", "parse-names" : false, "suffix" : "" } ], "container-title" : "BMJ Open", "id" : "ITEM-1", "issue" : "10", "issued" : { "date-parts" : [ [ "2016", "10", "17" ] ] }, "page" : "e012088", "publisher" : "British Medical Journal Publishing Group", "title" : "Cohort profile: the Hlabisa pregnancy cohort, KwaZulu-Natal, South Africa", "type" : "article-journal", "volume" : "6" }, "uris" : [ "http://www.mendeley.com/documents/?uuid=9c599b0b-4cc5-39f0-b71f-57209f56accd" ] } ], "mendeley" : { "formattedCitation" : "(28)", "plainTextFormattedCitation" : "(28)", "previouslyFormattedCitation" : "(28)" }, "properties" : { "noteIndex" : 0 }, "schema" : "https://github.com/citation-style-language/schema/raw/master/csl-citation.json" }</w:instrText>
      </w:r>
      <w:r w:rsidR="00D317D1" w:rsidRPr="00E17A69">
        <w:rPr>
          <w:rFonts w:ascii="Times New Roman" w:hAnsi="Times New Roman" w:cs="Times New Roman"/>
        </w:rPr>
        <w:fldChar w:fldCharType="separate"/>
      </w:r>
      <w:r w:rsidR="00096D84" w:rsidRPr="00E17A69">
        <w:rPr>
          <w:rFonts w:ascii="Times New Roman" w:hAnsi="Times New Roman" w:cs="Times New Roman"/>
          <w:noProof/>
        </w:rPr>
        <w:t>(28)</w:t>
      </w:r>
      <w:r w:rsidR="00D317D1" w:rsidRPr="00E17A69">
        <w:rPr>
          <w:rFonts w:ascii="Times New Roman" w:hAnsi="Times New Roman" w:cs="Times New Roman"/>
        </w:rPr>
        <w:fldChar w:fldCharType="end"/>
      </w:r>
      <w:r w:rsidR="00D317D1" w:rsidRPr="00E17A69">
        <w:rPr>
          <w:rFonts w:ascii="Times New Roman" w:hAnsi="Times New Roman" w:cs="Times New Roman"/>
        </w:rPr>
        <w:t xml:space="preserve">.  ART regimens were initially </w:t>
      </w:r>
      <w:r w:rsidR="003B42F2" w:rsidRPr="00E17A69">
        <w:rPr>
          <w:rFonts w:ascii="Times New Roman" w:hAnsi="Times New Roman" w:cs="Times New Roman"/>
        </w:rPr>
        <w:t>categorized as TDF-based</w:t>
      </w:r>
      <w:r w:rsidR="00D317D1" w:rsidRPr="00E17A69">
        <w:rPr>
          <w:rFonts w:ascii="Times New Roman" w:hAnsi="Times New Roman" w:cs="Times New Roman"/>
        </w:rPr>
        <w:t>, stavudine-based (d4T-based) or zidovudine-based (</w:t>
      </w:r>
      <w:r w:rsidR="00C4214F" w:rsidRPr="00E17A69">
        <w:rPr>
          <w:rFonts w:ascii="Times New Roman" w:hAnsi="Times New Roman" w:cs="Times New Roman"/>
        </w:rPr>
        <w:t>ZDV</w:t>
      </w:r>
      <w:r w:rsidR="00D317D1" w:rsidRPr="00E17A69">
        <w:rPr>
          <w:rFonts w:ascii="Times New Roman" w:hAnsi="Times New Roman" w:cs="Times New Roman"/>
        </w:rPr>
        <w:t xml:space="preserve">-based) </w:t>
      </w:r>
      <w:r w:rsidR="00D317D1"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DOI" : "10.1093/cid/civ928", "ISSN" : "1537-6591", "PMID" : "26561532", "abstract" : "BACKGROUND Despite sparse efficacy data, tenofovir-emtricitabine or tenofovir-lamivudine plus nevirapine is used in many resource-constrained settings. METHODS This retrospective cohort study included patients initiating nevirapine-based antiretroviral therapy (ART) with either tenofovir-emtricitabine or lamivudine (tenofovir group) or zidovudine-lamivudine (zidovudine group). Clinical, virologic, and immunologic evaluations were performed at baseline and every 6 months. Virologic failure was defined as 2 consecutive human immunodeficiency virus (HIV)-RNA values &gt;1000 copies/mL. Patients were included from ART initiation until time of failure, regimen switch, discontinuation, or last HIV-RNA measurement. Cox proportional hazards regression was used to model factors influencing time to failure. Bias due to dependent censoring was investigated via inverse probability weighted pooled logistic regression. RESULTS A total of 5547 patients were evaluated; 1484 (26.8%) were in the tenofovir group and 4063 (73.2%) were in the zidovudine group. In the adjusted model, tenofovir regimen (hazard ratio [HR], 1.47; 95% confidence interval [CI], 1.21-1.79) and higher baseline log10 HIV-RNA (HR, 1.15; 95% CI, 1.03-1.28) were associated with virologic failure. Higher baseline log10 CD4+ cell count (HR, 0.50; 95% CI, .40-.63) and increasing age (HR, 0.98; 95% CI, .97-.99) decreased the risk of virologic failure. Inverse probability weighting results were consistent with the primary analysis. CONCLUSIONS Compared with zidovudine-lamivudine, the use of tenofovir-lamivudine or emtricitabine in combination with nevirapine was a strong predictor of virologic failure in our cohort, which was not explained by other risk factors or criteria for regimen selection.", "author" : [ { "dropping-particle" : "", "family" : "Scarsi", "given" : "Kimberly K", "non-dropping-particle" : "", "parse-names" : false, "suffix" : "" }, { "dropping-particle" : "", "family" : "Eisen", "given" : "Geoffrey", "non-dropping-particle" : "", "parse-names" : false, "suffix" : "" }, { "dropping-particle" : "", "family" : "Darin", "given" : "Kristin M", "non-dropping-particle" : "", "parse-names" : false, "suffix" : "" }, { "dropping-particle" : "", "family" : "Meloni", "given" : "Seema T", "non-dropping-particle" : "", "parse-names" : false, "suffix" : "" }, { "dropping-particle" : "", "family" : "Rawizza", "given" : "Holly E", "non-dropping-particle" : "", "parse-names" : false, "suffix" : "" }, { "dropping-particle" : "", "family" : "Tchetgen Tchetgen", "given" : "Eric J", "non-dropping-particle" : "", "parse-names" : false, "suffix" : "" }, { "dropping-particle" : "", "family" : "Agbaji", "given" : "Oche O", "non-dropping-particle" : "", "parse-names" : false, "suffix" : "" }, { "dropping-particle" : "", "family" : "Onwujekwe", "given" : "Daniel I", "non-dropping-particle" : "", "parse-names" : false, "suffix" : "" }, { "dropping-particle" : "", "family" : "Gashau", "given" : "Wadzani", "non-dropping-particle" : "", "parse-names" : false, "suffix" : "" }, { "dropping-particle" : "", "family" : "Nkado", "given" : "Reuben", "non-dropping-particle" : "", "parse-names" : false, "suffix" : "" }, { "dropping-particle" : "", "family" : "Okonkwo", "given" : "Prosper", "non-dropping-particle" : "", "parse-names" : false, "suffix" : "" }, { "dropping-particle" : "", "family" : "Murphy", "given" : "Robert L", "non-dropping-particle" : "", "parse-names" : false, "suffix" : "" }, { "dropping-particle" : "", "family" : "Kanki", "given" : "Phyllis J", "non-dropping-particle" : "", "parse-names" : false, "suffix" : "" }, { "dropping-particle" : "", "family" : "Harvard/APIN PEPFAR Team", "given" : "", "non-dropping-particle" : "", "parse-names" : false, "suffix" : "" } ], "container-title" : "Clin Infect Dis", "id" : "ITEM-1", "issue" : "4", "issued" : { "date-parts" : [ [ "2016", "2", "15" ] ] }, "page" : "512-8", "publisher" : "Oxford University Press", "title" : "Superior Effectiveness of Zidovudine Compared With Tenofovir When Combined With Nevirapine-based Antiretroviral Therapy in a Large Nigerian Cohort.", "type" : "article-journal", "volume" : "62" }, "uris" : [ "http://www.mendeley.com/documents/?uuid=02fa384c-03fc-30cb-bc94-f4618f33172d" ] }, { "id" : "ITEM-2", "itemData" : { "DOI" : "10.1128/aac.46.6.1906-1913.2002", "ISSN" : "0066-4804", "PMID" : "12019107", "abstract" : "We compared the efficacy and the toxicity of zidovudine (AZT) versus stavudine (d4T), in combination with lamivudine (3TC) and indinavir, in AZT-, dideoxyinosine (ddI)-, and/or dideoxycytosine (ddC)-experienced patients in a randomized comparative multicenter trial. One hundred seventy human immunodeficiency virus type 1 (HIV-1)-infected patients, who had received AZT, ddI, and/or ddC for at least 6 months but were naive for d4T, 3TC, and protease inhibitors, were randomized to AZT at 250 to 300 mg twice daily, 3TC at 150 mg twice daily, and indinavir at 800 mg every 8 h or to d4T at 40 mg twice daily, 3TC at 150 mg twice daily, and indinavir at 800 mg every 8 h. The primary endpoint was time to virological failure, defined as plasma HIV-1 RNA levels of &gt;5,000 copies/ml after at least 8 weeks of antiretroviral therapy. Additional endpoints were change from baseline in CD4 cell counts, AIDS-defining events and adverse events, and proportion of patients with HIV-1 RNA levels of &lt;500 copies/ml and HIV-1 RNA levels of &lt;50 copies/ml. At week 80, 15 patients in the AZT arm and 14 patients in the d4T arm had reached the primary endpoint, and time to virological failure did not differ between the two arms (P = 0.98). In the d4T and in the AZT arms, 67 and 73% of patients, respectively, had HIV-1 RNA levels of &lt;500 copies/ml (P = 0.50). The median change from baseline in CD4 cell count was 195 x 10(6) and 175 x 10(6)/liter for the d4T- and AZT-containing arms, respectively. The proportions of patients with HIV-1 RNA levels of &lt;50 copies/ml at weeks 8, 16, and 24 were similar in the two arms. The occurrence of serious adverse events was not significantly different between arms. In conclusion, in these patients heavily pretreated with AZT, switching from AZT to d4T when initiating indinavir and 3TC did not bring any additional benefit compared to maintaining AZT.", "author" : [ { "dropping-particle" : "", "family" : "Joly", "given" : "V\u00e9ronique", "non-dropping-particle" : "", "parse-names" : false, "suffix" : "" }, { "dropping-particle" : "", "family" : "Flandre", "given" : "Philippe", "non-dropping-particle" : "", "parse-names" : false, "suffix" : "" }, { "dropping-particle" : "", "family" : "Meiffredy", "given" : "Vincent", "non-dropping-particle" : "", "parse-names" : false, "suffix" : "" }, { "dropping-particle" : "", "family" : "Brun-Vezinet", "given" : "Fran\u00e7oise", "non-dropping-particle" : "", "parse-names" : false, "suffix" : "" }, { "dropping-particle" : "", "family" : "Gastaut", "given" : "Jean-Albert", "non-dropping-particle" : "", "parse-names" : false, "suffix" : "" }, { "dropping-particle" : "", "family" : "Goujard", "given" : "C\u00e9cile", "non-dropping-particle" : "", "parse-names" : false, "suffix" : "" }, { "dropping-particle" : "", "family" : "Remy", "given" : "G\u00e9rard", "non-dropping-particle" : "", "parse-names" : false, "suffix" : "" }, { "dropping-particle" : "", "family" : "Descamps", "given" : "Diane", "non-dropping-particle" : "", "parse-names" : false, "suffix" : "" }, { "dropping-particle" : "", "family" : "Ruffault", "given" : "Annick", "non-dropping-particle" : "", "parse-names" : false, "suffix" : "" }, { "dropping-particle" : "", "family" : "Certain", "given" : "Agn\u00e8s", "non-dropping-particle" : "", "parse-names" : false, "suffix" : "" }, { "dropping-particle" : "", "family" : "Aboulker", "given" : "Jean-Pierre", "non-dropping-particle" : "", "parse-names" : false, "suffix" : "" }, { "dropping-particle" : "", "family" : "Yeni", "given" : "Patrick", "non-dropping-particle" : "", "parse-names" : false, "suffix" : "" }, { "dropping-particle" : "", "family" : "Novavir Study Group", "given" : "", "non-dropping-particle" : "", "parse-names" : false, "suffix" : "" } ], "container-title" : "Antimicrobial agents and chemotherapy", "id" : "ITEM-2", "issue" : "6", "issued" : { "date-parts" : [ [ "2002", "6" ] ] }, "page" : "1906-13", "publisher" : "American Society for Microbiology (ASM)", "title" : "Efficacy of zidovudine compared to stavudine, both in combination with lamivudine and indinavir, in human immunodeficiency virus-infected nucleoside-experienced patients with no prior exposure to lamivudine, stavudine, or protease inhibitors (novavir trial).", "type" : "article-journal", "volume" : "46" }, "uris" : [ "http://www.mendeley.com/documents/?uuid=1ee7c3a0-a07e-35b4-b769-1f667d832f0b" ] } ], "mendeley" : { "formattedCitation" : "(32,33)", "plainTextFormattedCitation" : "(32,33)", "previouslyFormattedCitation" : "(32,33)" }, "properties" : { "noteIndex" : 0 }, "schema" : "https://github.com/citation-style-language/schema/raw/master/csl-citation.json" }</w:instrText>
      </w:r>
      <w:r w:rsidR="00D317D1" w:rsidRPr="00E17A69">
        <w:rPr>
          <w:rFonts w:ascii="Times New Roman" w:hAnsi="Times New Roman" w:cs="Times New Roman"/>
        </w:rPr>
        <w:fldChar w:fldCharType="separate"/>
      </w:r>
      <w:r w:rsidR="00096D84" w:rsidRPr="00E17A69">
        <w:rPr>
          <w:rFonts w:ascii="Times New Roman" w:hAnsi="Times New Roman" w:cs="Times New Roman"/>
          <w:noProof/>
        </w:rPr>
        <w:t>(32,33)</w:t>
      </w:r>
      <w:r w:rsidR="00D317D1" w:rsidRPr="00E17A69">
        <w:rPr>
          <w:rFonts w:ascii="Times New Roman" w:hAnsi="Times New Roman" w:cs="Times New Roman"/>
        </w:rPr>
        <w:fldChar w:fldCharType="end"/>
      </w:r>
      <w:r w:rsidR="00D317D1" w:rsidRPr="00E17A69">
        <w:rPr>
          <w:rFonts w:ascii="Times New Roman" w:hAnsi="Times New Roman" w:cs="Times New Roman"/>
        </w:rPr>
        <w:t xml:space="preserve">.  As </w:t>
      </w:r>
      <w:r w:rsidR="00C4214F" w:rsidRPr="00E17A69">
        <w:rPr>
          <w:rFonts w:ascii="Times New Roman" w:hAnsi="Times New Roman" w:cs="Times New Roman"/>
        </w:rPr>
        <w:t>ZDV</w:t>
      </w:r>
      <w:r w:rsidR="0006353E" w:rsidRPr="00E17A69">
        <w:rPr>
          <w:rFonts w:ascii="Times New Roman" w:hAnsi="Times New Roman" w:cs="Times New Roman"/>
        </w:rPr>
        <w:t xml:space="preserve"> exposure was minimal</w:t>
      </w:r>
      <w:r w:rsidR="005E003C" w:rsidRPr="00E17A69">
        <w:rPr>
          <w:rFonts w:ascii="Times New Roman" w:hAnsi="Times New Roman" w:cs="Times New Roman"/>
        </w:rPr>
        <w:t xml:space="preserve">, </w:t>
      </w:r>
      <w:r w:rsidR="00C4214F" w:rsidRPr="00E17A69">
        <w:rPr>
          <w:rFonts w:ascii="Times New Roman" w:hAnsi="Times New Roman" w:cs="Times New Roman"/>
        </w:rPr>
        <w:t>ZDV</w:t>
      </w:r>
      <w:r w:rsidR="00D317D1" w:rsidRPr="00E17A69">
        <w:rPr>
          <w:rFonts w:ascii="Times New Roman" w:hAnsi="Times New Roman" w:cs="Times New Roman"/>
        </w:rPr>
        <w:t xml:space="preserve"> was combined with d4T-based regimens (non-TDF based regimen)</w:t>
      </w:r>
      <w:r w:rsidR="00652F3D" w:rsidRPr="00E17A69">
        <w:rPr>
          <w:rFonts w:ascii="Times New Roman" w:hAnsi="Times New Roman" w:cs="Times New Roman"/>
        </w:rPr>
        <w:t xml:space="preserve"> in multivariable model</w:t>
      </w:r>
      <w:r w:rsidR="000B4F3D" w:rsidRPr="00E17A69">
        <w:rPr>
          <w:rFonts w:ascii="Times New Roman" w:hAnsi="Times New Roman" w:cs="Times New Roman"/>
        </w:rPr>
        <w:t>s</w:t>
      </w:r>
      <w:r w:rsidRPr="00E17A69">
        <w:rPr>
          <w:rFonts w:ascii="Times New Roman" w:hAnsi="Times New Roman" w:cs="Times New Roman"/>
        </w:rPr>
        <w:t>.</w:t>
      </w:r>
    </w:p>
    <w:p w14:paraId="62577C2C" w14:textId="3A83244F" w:rsidR="007A5E35" w:rsidRPr="00E17A69" w:rsidRDefault="00E06C3D" w:rsidP="0087080B">
      <w:pPr>
        <w:spacing w:line="360" w:lineRule="auto"/>
        <w:rPr>
          <w:rFonts w:ascii="Times New Roman" w:hAnsi="Times New Roman" w:cs="Times New Roman"/>
        </w:rPr>
      </w:pPr>
      <w:r w:rsidRPr="00E17A69">
        <w:rPr>
          <w:rFonts w:ascii="Times New Roman" w:hAnsi="Times New Roman" w:cs="Times New Roman"/>
        </w:rPr>
        <w:t>In</w:t>
      </w:r>
      <w:r w:rsidR="0000556C" w:rsidRPr="00E17A69">
        <w:rPr>
          <w:rFonts w:ascii="Times New Roman" w:hAnsi="Times New Roman" w:cs="Times New Roman"/>
        </w:rPr>
        <w:t xml:space="preserve"> </w:t>
      </w:r>
      <w:r w:rsidRPr="00E17A69">
        <w:rPr>
          <w:rFonts w:ascii="Times New Roman" w:hAnsi="Times New Roman" w:cs="Times New Roman"/>
        </w:rPr>
        <w:t>u</w:t>
      </w:r>
      <w:r w:rsidR="00B60FA5" w:rsidRPr="00E17A69">
        <w:rPr>
          <w:rFonts w:ascii="Times New Roman" w:hAnsi="Times New Roman" w:cs="Times New Roman"/>
        </w:rPr>
        <w:t>nivariable analysis</w:t>
      </w:r>
      <w:r w:rsidR="005E003C" w:rsidRPr="00E17A69">
        <w:rPr>
          <w:rFonts w:ascii="Times New Roman" w:hAnsi="Times New Roman" w:cs="Times New Roman"/>
        </w:rPr>
        <w:t>,</w:t>
      </w:r>
      <w:r w:rsidR="00B60FA5" w:rsidRPr="00E17A69">
        <w:rPr>
          <w:rFonts w:ascii="Times New Roman" w:hAnsi="Times New Roman" w:cs="Times New Roman"/>
        </w:rPr>
        <w:t xml:space="preserve"> the</w:t>
      </w:r>
      <w:r w:rsidRPr="00E17A69">
        <w:rPr>
          <w:rFonts w:ascii="Times New Roman" w:hAnsi="Times New Roman" w:cs="Times New Roman"/>
        </w:rPr>
        <w:t xml:space="preserve"> </w:t>
      </w:r>
      <w:r w:rsidR="00857842" w:rsidRPr="00E17A69">
        <w:rPr>
          <w:rFonts w:ascii="Times New Roman" w:hAnsi="Times New Roman" w:cs="Times New Roman"/>
        </w:rPr>
        <w:t xml:space="preserve">association between </w:t>
      </w:r>
      <w:r w:rsidRPr="00E17A69">
        <w:rPr>
          <w:rFonts w:ascii="Times New Roman" w:hAnsi="Times New Roman" w:cs="Times New Roman"/>
        </w:rPr>
        <w:t>each variable</w:t>
      </w:r>
      <w:r w:rsidR="0000556C" w:rsidRPr="00E17A69">
        <w:rPr>
          <w:rFonts w:ascii="Times New Roman" w:hAnsi="Times New Roman" w:cs="Times New Roman"/>
        </w:rPr>
        <w:t xml:space="preserve"> </w:t>
      </w:r>
      <w:r w:rsidR="00857842" w:rsidRPr="00E17A69">
        <w:rPr>
          <w:rFonts w:ascii="Times New Roman" w:hAnsi="Times New Roman" w:cs="Times New Roman"/>
        </w:rPr>
        <w:t xml:space="preserve">and </w:t>
      </w:r>
      <w:r w:rsidR="00B60FA5" w:rsidRPr="00E17A69">
        <w:rPr>
          <w:rFonts w:ascii="Times New Roman" w:hAnsi="Times New Roman" w:cs="Times New Roman"/>
        </w:rPr>
        <w:t xml:space="preserve">viraemia risk </w:t>
      </w:r>
      <w:r w:rsidRPr="00E17A69">
        <w:rPr>
          <w:rFonts w:ascii="Times New Roman" w:hAnsi="Times New Roman" w:cs="Times New Roman"/>
        </w:rPr>
        <w:t xml:space="preserve">was assessed. </w:t>
      </w:r>
      <w:r w:rsidR="0000556C" w:rsidRPr="00E17A69">
        <w:rPr>
          <w:rFonts w:ascii="Times New Roman" w:hAnsi="Times New Roman" w:cs="Times New Roman"/>
        </w:rPr>
        <w:t xml:space="preserve"> </w:t>
      </w:r>
      <w:r w:rsidR="007C0EFE" w:rsidRPr="00E17A69">
        <w:rPr>
          <w:rFonts w:ascii="Times New Roman" w:hAnsi="Times New Roman" w:cs="Times New Roman"/>
        </w:rPr>
        <w:t>In model development</w:t>
      </w:r>
      <w:r w:rsidR="007A5E35" w:rsidRPr="00E17A69">
        <w:rPr>
          <w:rFonts w:ascii="Times New Roman" w:hAnsi="Times New Roman" w:cs="Times New Roman"/>
        </w:rPr>
        <w:t xml:space="preserve">, variables </w:t>
      </w:r>
      <w:r w:rsidR="00103EB7" w:rsidRPr="00E17A69">
        <w:rPr>
          <w:rFonts w:ascii="Times New Roman" w:hAnsi="Times New Roman" w:cs="Times New Roman"/>
        </w:rPr>
        <w:t xml:space="preserve">with </w:t>
      </w:r>
      <w:r w:rsidR="004E6F07" w:rsidRPr="00E17A69">
        <w:rPr>
          <w:rFonts w:ascii="Times New Roman" w:hAnsi="Times New Roman" w:cs="Times New Roman"/>
          <w:i/>
        </w:rPr>
        <w:t>p</w:t>
      </w:r>
      <w:r w:rsidR="00820DE4" w:rsidRPr="00E17A69">
        <w:rPr>
          <w:rFonts w:ascii="Times New Roman" w:hAnsi="Times New Roman" w:cs="Times New Roman"/>
        </w:rPr>
        <w:t>&lt;</w:t>
      </w:r>
      <w:r w:rsidR="007A5E35" w:rsidRPr="00E17A69">
        <w:rPr>
          <w:rFonts w:ascii="Times New Roman" w:hAnsi="Times New Roman" w:cs="Times New Roman"/>
        </w:rPr>
        <w:t>0.2</w:t>
      </w:r>
      <w:r w:rsidR="007C0EFE" w:rsidRPr="00E17A69">
        <w:rPr>
          <w:rFonts w:ascii="Times New Roman" w:hAnsi="Times New Roman" w:cs="Times New Roman"/>
        </w:rPr>
        <w:t xml:space="preserve"> in univariable</w:t>
      </w:r>
      <w:r w:rsidR="007A5E35" w:rsidRPr="00E17A69">
        <w:rPr>
          <w:rFonts w:ascii="Times New Roman" w:hAnsi="Times New Roman" w:cs="Times New Roman"/>
        </w:rPr>
        <w:t xml:space="preserve"> analyses, uncorrelated (Pearson’</w:t>
      </w:r>
      <w:r w:rsidR="00820DE4" w:rsidRPr="00E17A69">
        <w:rPr>
          <w:rFonts w:ascii="Times New Roman" w:hAnsi="Times New Roman" w:cs="Times New Roman"/>
        </w:rPr>
        <w:t>s correlation coefficients, r &lt;</w:t>
      </w:r>
      <w:r w:rsidR="007A5E35" w:rsidRPr="00E17A69">
        <w:rPr>
          <w:rFonts w:ascii="Times New Roman" w:hAnsi="Times New Roman" w:cs="Times New Roman"/>
        </w:rPr>
        <w:t>0.5), and biologically plausible were considered</w:t>
      </w:r>
      <w:r w:rsidR="003B42F2" w:rsidRPr="00E17A69">
        <w:rPr>
          <w:rFonts w:ascii="Times New Roman" w:hAnsi="Times New Roman" w:cs="Times New Roman"/>
        </w:rPr>
        <w:t>, including</w:t>
      </w:r>
      <w:r w:rsidR="002A5796" w:rsidRPr="00E17A69">
        <w:rPr>
          <w:rFonts w:ascii="Times New Roman" w:hAnsi="Times New Roman" w:cs="Times New Roman"/>
        </w:rPr>
        <w:t xml:space="preserve"> maternal</w:t>
      </w:r>
      <w:r w:rsidR="003B42F2" w:rsidRPr="00E17A69">
        <w:rPr>
          <w:rFonts w:ascii="Times New Roman" w:hAnsi="Times New Roman" w:cs="Times New Roman"/>
        </w:rPr>
        <w:t xml:space="preserve"> </w:t>
      </w:r>
      <w:r w:rsidR="002A5796" w:rsidRPr="00E17A69">
        <w:rPr>
          <w:rFonts w:ascii="Times New Roman" w:hAnsi="Times New Roman" w:cs="Times New Roman"/>
        </w:rPr>
        <w:t>age</w:t>
      </w:r>
      <w:r w:rsidR="003B42F2" w:rsidRPr="00E17A69">
        <w:rPr>
          <w:rFonts w:ascii="Times New Roman" w:hAnsi="Times New Roman" w:cs="Times New Roman"/>
        </w:rPr>
        <w:t>, ART regimen (TDF-based, non-TDF</w:t>
      </w:r>
      <w:r w:rsidR="005535B3" w:rsidRPr="00E17A69">
        <w:rPr>
          <w:rFonts w:ascii="Times New Roman" w:hAnsi="Times New Roman" w:cs="Times New Roman"/>
        </w:rPr>
        <w:t xml:space="preserve"> based) </w:t>
      </w:r>
      <w:r w:rsidR="003B42F2" w:rsidRPr="00E17A69">
        <w:rPr>
          <w:rFonts w:ascii="Times New Roman" w:hAnsi="Times New Roman" w:cs="Times New Roman"/>
        </w:rPr>
        <w:t>and ART regimen change</w:t>
      </w:r>
      <w:r w:rsidR="005535B3" w:rsidRPr="00E17A69">
        <w:rPr>
          <w:rFonts w:ascii="Times New Roman" w:hAnsi="Times New Roman" w:cs="Times New Roman"/>
        </w:rPr>
        <w:t xml:space="preserve"> </w:t>
      </w:r>
      <w:r w:rsidR="00CC71E6" w:rsidRPr="00E17A69">
        <w:rPr>
          <w:rFonts w:ascii="Times New Roman" w:hAnsi="Times New Roman" w:cs="Times New Roman"/>
        </w:rPr>
        <w:t xml:space="preserve">from year pre-pregnancy through pregnancy end </w:t>
      </w:r>
      <w:r w:rsidR="005535B3" w:rsidRPr="00E17A69">
        <w:rPr>
          <w:rFonts w:ascii="Times New Roman" w:hAnsi="Times New Roman" w:cs="Times New Roman"/>
        </w:rPr>
        <w:t>(yes, no)</w:t>
      </w:r>
      <w:r w:rsidR="007A5E35" w:rsidRPr="00E17A69">
        <w:rPr>
          <w:rFonts w:ascii="Times New Roman" w:hAnsi="Times New Roman" w:cs="Times New Roman"/>
        </w:rPr>
        <w:t>.</w:t>
      </w:r>
      <w:r w:rsidR="00CC6677" w:rsidRPr="00E17A69">
        <w:rPr>
          <w:rFonts w:ascii="Times New Roman" w:hAnsi="Times New Roman" w:cs="Times New Roman"/>
        </w:rPr>
        <w:t xml:space="preserve">  </w:t>
      </w:r>
      <w:r w:rsidR="005E003C" w:rsidRPr="00E17A69">
        <w:rPr>
          <w:rFonts w:ascii="Times New Roman" w:hAnsi="Times New Roman" w:cs="Times New Roman"/>
        </w:rPr>
        <w:t xml:space="preserve">The </w:t>
      </w:r>
      <w:r w:rsidR="009B1AC9" w:rsidRPr="00E17A69">
        <w:rPr>
          <w:rFonts w:ascii="Times New Roman" w:hAnsi="Times New Roman" w:cs="Times New Roman"/>
        </w:rPr>
        <w:t xml:space="preserve">ART duration </w:t>
      </w:r>
      <w:r w:rsidR="00B54023" w:rsidRPr="00E17A69">
        <w:rPr>
          <w:rFonts w:ascii="Times New Roman" w:hAnsi="Times New Roman" w:cs="Times New Roman"/>
        </w:rPr>
        <w:t xml:space="preserve">cutoff </w:t>
      </w:r>
      <w:r w:rsidR="009B1AC9" w:rsidRPr="00E17A69">
        <w:rPr>
          <w:rFonts w:ascii="Times New Roman" w:hAnsi="Times New Roman" w:cs="Times New Roman"/>
        </w:rPr>
        <w:t xml:space="preserve">was </w:t>
      </w:r>
      <w:r w:rsidR="00977D79" w:rsidRPr="00E17A69">
        <w:rPr>
          <w:rFonts w:ascii="Times New Roman" w:hAnsi="Times New Roman" w:cs="Times New Roman"/>
        </w:rPr>
        <w:t>based on prior evidence of</w:t>
      </w:r>
      <w:r w:rsidR="009B1AC9" w:rsidRPr="00E17A69">
        <w:rPr>
          <w:rFonts w:ascii="Times New Roman" w:hAnsi="Times New Roman" w:cs="Times New Roman"/>
        </w:rPr>
        <w:t xml:space="preserve"> a</w:t>
      </w:r>
      <w:r w:rsidR="00B54023" w:rsidRPr="00E17A69">
        <w:rPr>
          <w:rFonts w:ascii="Times New Roman" w:hAnsi="Times New Roman" w:cs="Times New Roman"/>
        </w:rPr>
        <w:t>n increasing trend for viraemia and drug resistance among women on AR</w:t>
      </w:r>
      <w:r w:rsidR="007C0EFE" w:rsidRPr="00E17A69">
        <w:rPr>
          <w:rFonts w:ascii="Times New Roman" w:hAnsi="Times New Roman" w:cs="Times New Roman"/>
        </w:rPr>
        <w:t>T over</w:t>
      </w:r>
      <w:r w:rsidR="00B54023" w:rsidRPr="00E17A69">
        <w:rPr>
          <w:rFonts w:ascii="Times New Roman" w:hAnsi="Times New Roman" w:cs="Times New Roman"/>
        </w:rPr>
        <w:t xml:space="preserve"> 3 </w:t>
      </w:r>
      <w:r w:rsidR="009B1AC9" w:rsidRPr="00E17A69">
        <w:rPr>
          <w:rFonts w:ascii="Times New Roman" w:hAnsi="Times New Roman" w:cs="Times New Roman"/>
        </w:rPr>
        <w:t xml:space="preserve">years </w:t>
      </w:r>
      <w:r w:rsidR="00B54023" w:rsidRPr="00E17A69">
        <w:rPr>
          <w:rFonts w:ascii="Times New Roman" w:hAnsi="Times New Roman" w:cs="Times New Roman"/>
        </w:rPr>
        <w:fldChar w:fldCharType="begin" w:fldLock="1"/>
      </w:r>
      <w:r w:rsidR="003A7A44" w:rsidRPr="00E17A69">
        <w:rPr>
          <w:rFonts w:ascii="Times New Roman" w:hAnsi="Times New Roman" w:cs="Times New Roman"/>
        </w:rPr>
        <w:instrText>ADDIN CSL_CITATION { "citationItems" : [ { "id" : "ITEM-1", "itemData" : { "DOI" : "10.1371/journal.pone.0168671", "ISSN" : "1932-6203", "author" : [ { "dropping-particle" : "", "family" : "Gill", "given" : "Michelle M.", "non-dropping-particle" : "", "parse-names" : false, "suffix" : "" }, { "dropping-particle" : "", "family" : "Hoffman", "given" : "Heather J.", "non-dropping-particle" : "", "parse-names" : false, "suffix" : "" }, { "dropping-particle" : "", "family" : "Bobrow", "given" : "Emily A.", "non-dropping-particle" : "", "parse-names" : false, "suffix" : "" }, { "dropping-particle" : "", "family" : "Mugwaneza", "given" : "Placidie", "non-dropping-particle" : "", "parse-names" : false, "suffix" : "" }, { "dropping-particle" : "", "family" : "Ndatimana", "given" : "Dieudonne", "non-dropping-particle" : "", "parse-names" : false, "suffix" : "" }, { "dropping-particle" : "", "family" : "Ndayisaba", "given" : "Gilles F.", "non-dropping-particle" : "", "parse-names" : false, "suffix" : "" }, { "dropping-particle" : "", "family" : "Baribwira", "given" : "Cyprien", "non-dropping-particle" : "", "parse-names" : false, "suffix" : "" }, { "dropping-particle" : "", "family" : "Guay", "given" : "Laura", "non-dropping-particle" : "", "parse-names" : false, "suffix" : "" }, { "dropping-particle" : "", "family" : "Asiimwe", "given" : "Anita", "non-dropping-particle" : "", "parse-names" : false, "suffix" : "" } ], "container-title" : "PLoS ONE", "editor" : [ { "dropping-particle" : "", "family" : "Blackard", "given" : "Jason", "non-dropping-particle" : "", "parse-names" : false, "suffix" : "" } ], "id" : "ITEM-1", "issue" : "12", "issued" : { "date-parts" : [ [ "2016", "12", "22" ] ] }, "page" : "e0168671", "publisher" : "WHO Department of HIV/AIDS", "title" : "Detectable Viral Load in Late Pregnancy among Women in the Rwanda Option B+ PMTCT Program: Enrollment Results from the Kabeho Study", "type" : "article-journal", "volume" : "11" }, "uris" : [ "http://www.mendeley.com/documents/?uuid=4457ea1b-f8ed-455d-8f7a-2f61547d680c" ] } ], "mendeley" : { "formattedCitation" : "(22)", "plainTextFormattedCitation" : "(22)", "previouslyFormattedCitation" : "(22)" }, "properties" : { "noteIndex" : 0 }, "schema" : "https://github.com/citation-style-language/schema/raw/master/csl-citation.json" }</w:instrText>
      </w:r>
      <w:r w:rsidR="00B54023" w:rsidRPr="00E17A69">
        <w:rPr>
          <w:rFonts w:ascii="Times New Roman" w:hAnsi="Times New Roman" w:cs="Times New Roman"/>
        </w:rPr>
        <w:fldChar w:fldCharType="separate"/>
      </w:r>
      <w:r w:rsidR="003A7A44" w:rsidRPr="00E17A69">
        <w:rPr>
          <w:rFonts w:ascii="Times New Roman" w:hAnsi="Times New Roman" w:cs="Times New Roman"/>
          <w:noProof/>
        </w:rPr>
        <w:t>(22)</w:t>
      </w:r>
      <w:r w:rsidR="00B54023" w:rsidRPr="00E17A69">
        <w:rPr>
          <w:rFonts w:ascii="Times New Roman" w:hAnsi="Times New Roman" w:cs="Times New Roman"/>
        </w:rPr>
        <w:fldChar w:fldCharType="end"/>
      </w:r>
      <w:r w:rsidR="009B1AC9" w:rsidRPr="00E17A69">
        <w:rPr>
          <w:rFonts w:ascii="Times New Roman" w:hAnsi="Times New Roman" w:cs="Times New Roman"/>
        </w:rPr>
        <w:t xml:space="preserve">.  </w:t>
      </w:r>
      <w:r w:rsidR="00652F3D" w:rsidRPr="00E17A69">
        <w:rPr>
          <w:rFonts w:ascii="Times New Roman" w:hAnsi="Times New Roman" w:cs="Times New Roman"/>
        </w:rPr>
        <w:t>ART regimen change</w:t>
      </w:r>
      <w:r w:rsidR="005535B3" w:rsidRPr="00E17A69">
        <w:rPr>
          <w:rFonts w:ascii="Times New Roman" w:hAnsi="Times New Roman" w:cs="Times New Roman"/>
        </w:rPr>
        <w:t xml:space="preserve"> and age </w:t>
      </w:r>
      <w:r w:rsidR="00096D84" w:rsidRPr="00E17A69">
        <w:rPr>
          <w:rFonts w:ascii="Times New Roman" w:hAnsi="Times New Roman" w:cs="Times New Roman"/>
        </w:rPr>
        <w:t>(15-24</w:t>
      </w:r>
      <w:r w:rsidR="00652F3D" w:rsidRPr="00E17A69">
        <w:rPr>
          <w:rFonts w:ascii="Times New Roman" w:hAnsi="Times New Roman" w:cs="Times New Roman"/>
        </w:rPr>
        <w:t>,</w:t>
      </w:r>
      <w:r w:rsidR="009E3548" w:rsidRPr="00E17A69">
        <w:rPr>
          <w:rFonts w:ascii="Times New Roman" w:hAnsi="Times New Roman" w:cs="Times New Roman"/>
        </w:rPr>
        <w:t xml:space="preserve"> 25-3</w:t>
      </w:r>
      <w:r w:rsidR="00652F3D" w:rsidRPr="00E17A69">
        <w:rPr>
          <w:rFonts w:ascii="Times New Roman" w:hAnsi="Times New Roman" w:cs="Times New Roman"/>
        </w:rPr>
        <w:t>4</w:t>
      </w:r>
      <w:r w:rsidR="009E3548" w:rsidRPr="00E17A69">
        <w:rPr>
          <w:rFonts w:ascii="Times New Roman" w:hAnsi="Times New Roman" w:cs="Times New Roman"/>
        </w:rPr>
        <w:t>; 35-49</w:t>
      </w:r>
      <w:r w:rsidR="00652F3D" w:rsidRPr="00E17A69">
        <w:rPr>
          <w:rFonts w:ascii="Times New Roman" w:hAnsi="Times New Roman" w:cs="Times New Roman"/>
        </w:rPr>
        <w:t>) were</w:t>
      </w:r>
      <w:r w:rsidR="00F331F8" w:rsidRPr="00E17A69">
        <w:rPr>
          <w:rFonts w:ascii="Times New Roman" w:hAnsi="Times New Roman" w:cs="Times New Roman"/>
        </w:rPr>
        <w:t xml:space="preserve"> </w:t>
      </w:r>
      <w:r w:rsidR="000D79E5" w:rsidRPr="00E17A69">
        <w:rPr>
          <w:rFonts w:ascii="Times New Roman" w:hAnsi="Times New Roman" w:cs="Times New Roman"/>
        </w:rPr>
        <w:t>time</w:t>
      </w:r>
      <w:r w:rsidR="0087080B" w:rsidRPr="00E17A69">
        <w:rPr>
          <w:rFonts w:ascii="Times New Roman" w:hAnsi="Times New Roman" w:cs="Times New Roman"/>
        </w:rPr>
        <w:t>-</w:t>
      </w:r>
      <w:r w:rsidR="00F331F8" w:rsidRPr="00E17A69">
        <w:rPr>
          <w:rFonts w:ascii="Times New Roman" w:hAnsi="Times New Roman" w:cs="Times New Roman"/>
        </w:rPr>
        <w:t>varying</w:t>
      </w:r>
      <w:r w:rsidR="000D79E5" w:rsidRPr="00E17A69">
        <w:rPr>
          <w:rFonts w:ascii="Times New Roman" w:hAnsi="Times New Roman" w:cs="Times New Roman"/>
        </w:rPr>
        <w:t>.</w:t>
      </w:r>
    </w:p>
    <w:p w14:paraId="75B0CF5C" w14:textId="1794B2DE" w:rsidR="009E3548" w:rsidRPr="00E17A69" w:rsidRDefault="004F4A99" w:rsidP="000574CB">
      <w:pPr>
        <w:spacing w:line="360" w:lineRule="auto"/>
        <w:rPr>
          <w:rFonts w:ascii="Times New Roman" w:hAnsi="Times New Roman" w:cs="Times New Roman"/>
        </w:rPr>
      </w:pPr>
      <w:r w:rsidRPr="00E17A69">
        <w:rPr>
          <w:rFonts w:ascii="Times New Roman" w:hAnsi="Times New Roman" w:cs="Times New Roman"/>
        </w:rPr>
        <w:t>We conducted multilevel logistic regress</w:t>
      </w:r>
      <w:r w:rsidR="005E003C" w:rsidRPr="00E17A69">
        <w:rPr>
          <w:rFonts w:ascii="Times New Roman" w:hAnsi="Times New Roman" w:cs="Times New Roman"/>
        </w:rPr>
        <w:t xml:space="preserve">ion to </w:t>
      </w:r>
      <w:r w:rsidR="000D5E45" w:rsidRPr="00E17A69">
        <w:rPr>
          <w:rFonts w:ascii="Times New Roman" w:hAnsi="Times New Roman" w:cs="Times New Roman"/>
        </w:rPr>
        <w:t xml:space="preserve">account for random effects of each individual over time, analysing viraemia </w:t>
      </w:r>
      <w:r w:rsidR="00A530E2" w:rsidRPr="00E17A69">
        <w:rPr>
          <w:rFonts w:ascii="Times New Roman" w:hAnsi="Times New Roman" w:cs="Times New Roman"/>
        </w:rPr>
        <w:t xml:space="preserve">risk </w:t>
      </w:r>
      <w:r w:rsidR="000D5E45" w:rsidRPr="00E17A69">
        <w:rPr>
          <w:rFonts w:ascii="Times New Roman" w:hAnsi="Times New Roman" w:cs="Times New Roman"/>
        </w:rPr>
        <w:t xml:space="preserve">as the outcome variable </w:t>
      </w:r>
      <w:r w:rsidR="00F331F8" w:rsidRPr="00E17A69">
        <w:rPr>
          <w:rFonts w:ascii="Times New Roman" w:hAnsi="Times New Roman" w:cs="Times New Roman"/>
        </w:rPr>
        <w:t xml:space="preserve">pre-pregnancy through postpartum </w:t>
      </w:r>
      <w:r w:rsidR="00B54023"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DOI" : "10.1007/s10461-011-9955-5", "ISSN" : "1573-3254", "PMID" : "21553253", "abstract" : "Interventions aimed at improving HIV medication adherence could be dismissed as ineffective due to statistical methods that are not sufficiently sensitive. Cross-sectional techniques such as t tests are common to the field, but potentially inaccurate due to increased risk of chance findings and invalid assumptions of normal distribution. In a secondary analysis of a randomized controlled trial, two approaches using logistic generalized estimating equations (GEE)-planned contrasts and growth curves-were examined for evaluating percent adherence data. Results of the logistic GEE approaches were compared to classical analysis of variance (ANOVA). Robust and bootstrapped estimation was used to obtain empirical standard error estimates. Logistic GEE with either planned contrasts or growth curves in combination with robust standard error estimates was superior to classical ANOVA for detecting intervention effects. The choice of longitudinal model led to key differences in inference. Implications and recommendations for applied researchers are discussed.", "author" : [ { "dropping-particle" : "", "family" : "Huh", "given" : "David", "non-dropping-particle" : "", "parse-names" : false, "suffix" : "" }, { "dropping-particle" : "", "family" : "Flaherty", "given" : "Brian P", "non-dropping-particle" : "", "parse-names" : false, "suffix" : "" }, { "dropping-particle" : "", "family" : "Simoni", "given" : "Jane M", "non-dropping-particle" : "", "parse-names" : false, "suffix" : "" } ], "container-title" : "AIDS and behavior", "id" : "ITEM-1", "issue" : "2", "issued" : { "date-parts" : [ [ "2012", "2" ] ] }, "page" : "422-31", "publisher" : "NIH Public Access", "title" : "Optimizing the analysis of adherence interventions using logistic generalized estimating equations.", "type" : "article-journal", "volume" : "16" }, "uris" : [ "http://www.mendeley.com/documents/?uuid=85303878-46a2-33b8-84c2-c644dcea8b67" ] } ], "mendeley" : { "formattedCitation" : "(34)", "plainTextFormattedCitation" : "(34)", "previouslyFormattedCitation" : "(34)" }, "properties" : { "noteIndex" : 0 }, "schema" : "https://github.com/citation-style-language/schema/raw/master/csl-citation.json" }</w:instrText>
      </w:r>
      <w:r w:rsidR="00B54023" w:rsidRPr="00E17A69">
        <w:rPr>
          <w:rFonts w:ascii="Times New Roman" w:hAnsi="Times New Roman" w:cs="Times New Roman"/>
        </w:rPr>
        <w:fldChar w:fldCharType="separate"/>
      </w:r>
      <w:r w:rsidR="00096D84" w:rsidRPr="00E17A69">
        <w:rPr>
          <w:rFonts w:ascii="Times New Roman" w:hAnsi="Times New Roman" w:cs="Times New Roman"/>
          <w:noProof/>
        </w:rPr>
        <w:t>(34)</w:t>
      </w:r>
      <w:r w:rsidR="00B54023" w:rsidRPr="00E17A69">
        <w:rPr>
          <w:rFonts w:ascii="Times New Roman" w:hAnsi="Times New Roman" w:cs="Times New Roman"/>
        </w:rPr>
        <w:fldChar w:fldCharType="end"/>
      </w:r>
      <w:r w:rsidR="000D5E45" w:rsidRPr="00E17A69">
        <w:rPr>
          <w:rFonts w:ascii="Times New Roman" w:hAnsi="Times New Roman" w:cs="Times New Roman"/>
        </w:rPr>
        <w:t>.</w:t>
      </w:r>
      <w:r w:rsidR="008D4CA9" w:rsidRPr="00E17A69">
        <w:rPr>
          <w:rFonts w:ascii="Times New Roman" w:hAnsi="Times New Roman" w:cs="Times New Roman"/>
        </w:rPr>
        <w:t xml:space="preserve">  </w:t>
      </w:r>
      <w:r w:rsidR="00CF0A4A" w:rsidRPr="00E17A69">
        <w:rPr>
          <w:rFonts w:ascii="Times New Roman" w:hAnsi="Times New Roman" w:cs="Times New Roman"/>
        </w:rPr>
        <w:t>The appropriate model was selected using Akaike information criterion.</w:t>
      </w:r>
      <w:r w:rsidR="00FE0A2C" w:rsidRPr="00E17A69">
        <w:rPr>
          <w:rFonts w:ascii="Times New Roman" w:hAnsi="Times New Roman" w:cs="Times New Roman"/>
        </w:rPr>
        <w:t xml:space="preserve"> </w:t>
      </w:r>
      <w:r w:rsidR="00A5261F" w:rsidRPr="00E17A69">
        <w:rPr>
          <w:rFonts w:ascii="Times New Roman" w:hAnsi="Times New Roman" w:cs="Times New Roman"/>
        </w:rPr>
        <w:t xml:space="preserve"> A subgroup analysis was conducted for women with all three VL</w:t>
      </w:r>
      <w:r w:rsidR="00C32A31" w:rsidRPr="00E17A69">
        <w:rPr>
          <w:rFonts w:ascii="Times New Roman" w:hAnsi="Times New Roman" w:cs="Times New Roman"/>
        </w:rPr>
        <w:t>s</w:t>
      </w:r>
      <w:r w:rsidR="00A5261F" w:rsidRPr="00E17A69">
        <w:rPr>
          <w:rFonts w:ascii="Times New Roman" w:hAnsi="Times New Roman" w:cs="Times New Roman"/>
        </w:rPr>
        <w:t xml:space="preserve"> </w:t>
      </w:r>
      <w:r w:rsidR="00CC71E6" w:rsidRPr="00E17A69">
        <w:rPr>
          <w:rFonts w:ascii="Times New Roman" w:hAnsi="Times New Roman" w:cs="Times New Roman"/>
        </w:rPr>
        <w:t xml:space="preserve">available </w:t>
      </w:r>
      <w:r w:rsidR="00A5261F" w:rsidRPr="00E17A69">
        <w:rPr>
          <w:rFonts w:ascii="Times New Roman" w:hAnsi="Times New Roman" w:cs="Times New Roman"/>
        </w:rPr>
        <w:t>before, during and after pregnancy.</w:t>
      </w:r>
    </w:p>
    <w:p w14:paraId="769C6358" w14:textId="642A2016" w:rsidR="000D5E45" w:rsidRPr="00E17A69" w:rsidRDefault="0022682E" w:rsidP="00897379">
      <w:pPr>
        <w:autoSpaceDE w:val="0"/>
        <w:autoSpaceDN w:val="0"/>
        <w:adjustRightInd w:val="0"/>
        <w:spacing w:after="0" w:line="360" w:lineRule="auto"/>
        <w:rPr>
          <w:rFonts w:ascii="Times New Roman" w:hAnsi="Times New Roman" w:cs="Times New Roman"/>
        </w:rPr>
      </w:pPr>
      <w:r w:rsidRPr="00E17A69">
        <w:rPr>
          <w:rFonts w:ascii="Times New Roman" w:hAnsi="Times New Roman" w:cs="Times New Roman"/>
        </w:rPr>
        <w:t>Age</w:t>
      </w:r>
      <w:r w:rsidR="00F331F8" w:rsidRPr="00E17A69">
        <w:rPr>
          <w:rFonts w:ascii="Times New Roman" w:hAnsi="Times New Roman" w:cs="Times New Roman"/>
        </w:rPr>
        <w:t>s</w:t>
      </w:r>
      <w:r w:rsidRPr="00E17A69">
        <w:rPr>
          <w:rFonts w:ascii="Times New Roman" w:hAnsi="Times New Roman" w:cs="Times New Roman"/>
        </w:rPr>
        <w:t xml:space="preserve"> over</w:t>
      </w:r>
      <w:r w:rsidR="00FE0A2C" w:rsidRPr="00E17A69">
        <w:rPr>
          <w:rFonts w:ascii="Times New Roman" w:hAnsi="Times New Roman" w:cs="Times New Roman"/>
        </w:rPr>
        <w:t xml:space="preserve"> 35</w:t>
      </w:r>
      <w:r w:rsidR="000574CB" w:rsidRPr="00E17A69">
        <w:rPr>
          <w:rFonts w:ascii="Times New Roman" w:hAnsi="Times New Roman" w:cs="Times New Roman"/>
        </w:rPr>
        <w:t xml:space="preserve"> </w:t>
      </w:r>
      <w:r w:rsidRPr="00E17A69">
        <w:rPr>
          <w:rFonts w:ascii="Times New Roman" w:hAnsi="Times New Roman" w:cs="Times New Roman"/>
        </w:rPr>
        <w:t xml:space="preserve">and under 20 </w:t>
      </w:r>
      <w:r w:rsidR="00CC71E6" w:rsidRPr="00E17A69">
        <w:rPr>
          <w:rFonts w:ascii="Times New Roman" w:hAnsi="Times New Roman" w:cs="Times New Roman"/>
        </w:rPr>
        <w:t xml:space="preserve">have been </w:t>
      </w:r>
      <w:r w:rsidRPr="00E17A69">
        <w:rPr>
          <w:rFonts w:ascii="Times New Roman" w:hAnsi="Times New Roman" w:cs="Times New Roman"/>
        </w:rPr>
        <w:t>asso</w:t>
      </w:r>
      <w:r w:rsidR="000574CB" w:rsidRPr="00E17A69">
        <w:rPr>
          <w:rFonts w:ascii="Times New Roman" w:hAnsi="Times New Roman" w:cs="Times New Roman"/>
        </w:rPr>
        <w:t xml:space="preserve">ciated with better </w:t>
      </w:r>
      <w:r w:rsidRPr="00E17A69">
        <w:rPr>
          <w:rFonts w:ascii="Times New Roman" w:hAnsi="Times New Roman" w:cs="Times New Roman"/>
        </w:rPr>
        <w:t xml:space="preserve">and worse </w:t>
      </w:r>
      <w:r w:rsidR="000574CB" w:rsidRPr="00E17A69">
        <w:rPr>
          <w:rFonts w:ascii="Times New Roman" w:hAnsi="Times New Roman" w:cs="Times New Roman"/>
        </w:rPr>
        <w:t>ART adherence</w:t>
      </w:r>
      <w:r w:rsidRPr="00E17A69">
        <w:rPr>
          <w:rFonts w:ascii="Times New Roman" w:hAnsi="Times New Roman" w:cs="Times New Roman"/>
        </w:rPr>
        <w:t>, respectively</w:t>
      </w:r>
      <w:r w:rsidR="009E3548" w:rsidRPr="00E17A69">
        <w:rPr>
          <w:rFonts w:ascii="Times New Roman" w:hAnsi="Times New Roman" w:cs="Times New Roman"/>
        </w:rPr>
        <w:t xml:space="preserve"> </w:t>
      </w:r>
      <w:r w:rsidR="009E3548"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DOI" : "10.1136/bmjgh-2016-000125", "ISSN" : "2059-7908", "PMID" : "28588979", "abstract" : "Objective The rapid scale up of antiretroviral treatment (ART) in sub-Saharan Africa (SSA) has resulted in an increased focus on patient adherence. Non-adherence can lead to drug-resistant HIV caused by failure to achieve maximal viral suppression. Optimal treatment requires the identification of patients at high risk of suboptimal adherence and targeted interventions. The aim of this review was to identify and summarise determinants of adherence to ART among HIV-positive adults.Design Systematic review of adherence to ART in SSA from January 2002 to October 2014.Methods A systematic search was performed in 6 databases (PubMed, Cochrane Library, EMBASE, Web of Science, Popline, Global Health Library) for qualitative and quantitative articles. Risk of bias was assessed. A meta-analysis was conducted for pooled estimates of effect size on adherence determinants.Results Of the 4052 articles screened, 146 were included for final analysis, reporting on determinants of 161 922 HIV patients with an average adherence score of 72.9%. Main determinants of non-adherence were use of alcohol, male gender, use of traditional/herbal medicine, dissatisfaction with healthcare facility and healthcare workers, depression, discrimination and stigmatisation, and poor social support. Promoters of adherence included counselling and education interventions, memory aids, and active disclosure among people living with HIV. Determinants of health status had conflicting influence on adherence.Conclusions The sociodemographic, psychosocial, health status, treatment-related and intervention-related determinants are interlinked and contribute to optimal adherence. Clinics providing ART in SSA should therefore design targeted interventions addressing these determinants to optimise health outcomes.", "author" : [ { "dropping-particle" : "", "family" : "Heestermans", "given" : "Tessa", "non-dropping-particle" : "", "parse-names" : false, "suffix" : "" }, { "dropping-particle" : "", "family" : "Browne", "given" : "Joyce L", "non-dropping-particle" : "", "parse-names" : false, "suffix" : "" }, { "dropping-particle" : "", "family" : "Aitken", "given" : "Susan C", "non-dropping-particle" : "", "parse-names" : false, "suffix" : "" }, { "dropping-particle" : "", "family" : "Vervoort", "given" : "Sigrid C", "non-dropping-particle" : "", "parse-names" : false, "suffix" : "" }, { "dropping-particle" : "", "family" : "Klipstein-Grobusch", "given" : "Kerstin", "non-dropping-particle" : "", "parse-names" : false, "suffix" : "" } ], "container-title" : "BMJ Glob Health", "id" : "ITEM-1", "issue" : "4", "issued" : { "date-parts" : [ [ "2016" ] ] }, "page" : "e000125", "title" : "Determinants of adherence to antiretroviral therapy among HIV-positive adults in sub-Saharan Africa: a systematic review", "type" : "article-journal", "volume" : "1" }, "uris" : [ "http://www.mendeley.com/documents/?uuid=50099dbe-42a2-41bf-93bf-5f736decc4da" ] }, { "id" : "ITEM-2", "itemData" : { "DOI" : "10.1097/QAI.0b013e318199072e", "ISSN" : "1525-4135", "PMID" : "19282780", "abstract" : "OBJECTIVE To determine adherence to and effectiveness of antiretroviral therapy (ART) in adolescents vs. adults in southern Africa. DESIGN Observational cohort study. SETTING Aid for AIDS, a private sector disease management program in southern Africa. SUBJECTS Adolescents (age 11-19 years; n = 154) and adults (n = 7622) initiating ART between 1999 and 2006 and having a viral load measurement within 1 year after ART initiation. MAIN OUTCOME MEASURES Primary: virologic suppression (HIV viral load &lt; or = 400 copies/mL), viral rebound, and CD4 T-cell count at 6, 12, 18, and 24 months after ART initiation. Secondary: adherence assessed by pharmacy refills at 6, 12, and 24 months. Multivariate analyses: loglinear regression and Cox proportional hazards. RESULTS A significantly smaller proportion of adolescents achieved 100% adherence at each time point (adolescents: 20.7% at 6 months, 14.3% at 12 months, and 6.6% at 24 months; adults: 40.5%, 27.9%, and 20.6% at each time point, respectively; P &lt; 0.01). Patients achieving 100% 12-month adherence were significantly more likely to exhibit virologic suppression at 12 months, regardless of age. However, adolescents achieving virologic suppression had significantly shorter time to viral rebound (adjusted hazard ratio 2.03; 95% confidence interval: 1.31 to 3.13; P &lt; 0.003). Adolescents were less likely to experience long-term immunologic recovery despite initial CD4 T-cell counts comparable to adults. CONCLUSIONS Compared with adults, adolescents in southern Africa are less adherent to ART and have lower rates of virologic suppression and immunologic recovery and a higher rate of virologic rebound after initial suppression. Studies must determine specific barriers to adherence in this population and develop appropriate interventions.", "author" : [ { "dropping-particle" : "", "family" : "Nachega", "given" : "Jean B", "non-dropping-particle" : "", "parse-names" : false, "suffix" : "" }, { "dropping-particle" : "", "family" : "Hislop", "given" : "Michael", "non-dropping-particle" : "", "parse-names" : false, "suffix" : "" }, { "dropping-particle" : "", "family" : "Nguyen", "given" : "Hoang", "non-dropping-particle" : "", "parse-names" : false, "suffix" : "" }, { "dropping-particle" : "", "family" : "Dowdy", "given" : "David W", "non-dropping-particle" : "", "parse-names" : false, "suffix" : "" }, { "dropping-particle" : "", "family" : "Chaisson", "given" : "Richard E", "non-dropping-particle" : "", "parse-names" : false, "suffix" : "" }, { "dropping-particle" : "", "family" : "Regensberg", "given" : "Leon", "non-dropping-particle" : "", "parse-names" : false, "suffix" : "" }, { "dropping-particle" : "", "family" : "Cotton", "given" : "Mark", "non-dropping-particle" : "", "parse-names" : false, "suffix" : "" }, { "dropping-particle" : "", "family" : "Maartens", "given" : "Gary", "non-dropping-particle" : "", "parse-names" : false, "suffix" : "" } ], "container-title" : "J Acq Immune Defic Syndr", "id" : "ITEM-2", "issue" : "1", "issued" : { "date-parts" : [ [ "2009", "5", "1" ] ] }, "page" : "65-71", "publisher" : "NIH Public Access", "title" : "Antiretroviral therapy adherence, virologic and immunologic outcomes in adolescents compared with adults in southern Africa.", "type" : "article-journal", "volume" : "51" }, "uris" : [ "http://www.mendeley.com/documents/?uuid=3e7896eb-4dc6-3697-a03c-5519aed8bddd" ] } ], "mendeley" : { "formattedCitation" : "(35,36)", "plainTextFormattedCitation" : "(35,36)", "previouslyFormattedCitation" : "(35,36)" }, "properties" : { "noteIndex" : 0 }, "schema" : "https://github.com/citation-style-language/schema/raw/master/csl-citation.json" }</w:instrText>
      </w:r>
      <w:r w:rsidR="009E3548" w:rsidRPr="00E17A69">
        <w:rPr>
          <w:rFonts w:ascii="Times New Roman" w:hAnsi="Times New Roman" w:cs="Times New Roman"/>
        </w:rPr>
        <w:fldChar w:fldCharType="separate"/>
      </w:r>
      <w:r w:rsidR="00096D84" w:rsidRPr="00E17A69">
        <w:rPr>
          <w:rFonts w:ascii="Times New Roman" w:hAnsi="Times New Roman" w:cs="Times New Roman"/>
          <w:noProof/>
        </w:rPr>
        <w:t>(35,36)</w:t>
      </w:r>
      <w:r w:rsidR="009E3548" w:rsidRPr="00E17A69">
        <w:rPr>
          <w:rFonts w:ascii="Times New Roman" w:hAnsi="Times New Roman" w:cs="Times New Roman"/>
        </w:rPr>
        <w:fldChar w:fldCharType="end"/>
      </w:r>
      <w:r w:rsidR="000574CB" w:rsidRPr="00E17A69">
        <w:rPr>
          <w:rFonts w:ascii="Times New Roman" w:hAnsi="Times New Roman" w:cs="Times New Roman"/>
        </w:rPr>
        <w:t>.</w:t>
      </w:r>
      <w:r w:rsidR="00897379" w:rsidRPr="00E17A69">
        <w:rPr>
          <w:rFonts w:ascii="Times New Roman" w:hAnsi="Times New Roman" w:cs="Times New Roman"/>
        </w:rPr>
        <w:t xml:space="preserve">  </w:t>
      </w:r>
      <w:r w:rsidR="00D5016E" w:rsidRPr="00E17A69">
        <w:rPr>
          <w:rFonts w:ascii="Times New Roman" w:hAnsi="Times New Roman" w:cs="Times New Roman"/>
        </w:rPr>
        <w:t xml:space="preserve">To examine whether age </w:t>
      </w:r>
      <w:r w:rsidR="00F851ED" w:rsidRPr="00E17A69">
        <w:rPr>
          <w:rFonts w:ascii="Times New Roman" w:hAnsi="Times New Roman" w:cs="Times New Roman"/>
        </w:rPr>
        <w:t xml:space="preserve">modified </w:t>
      </w:r>
      <w:r w:rsidR="00FE0A2C" w:rsidRPr="00E17A69">
        <w:rPr>
          <w:rFonts w:ascii="Times New Roman" w:hAnsi="Times New Roman" w:cs="Times New Roman"/>
        </w:rPr>
        <w:t>pregnancy and viraemia risk</w:t>
      </w:r>
      <w:r w:rsidR="00D5016E" w:rsidRPr="00E17A69">
        <w:rPr>
          <w:rFonts w:ascii="Times New Roman" w:hAnsi="Times New Roman" w:cs="Times New Roman"/>
        </w:rPr>
        <w:t>, an interaction term for age (15–24</w:t>
      </w:r>
      <w:r w:rsidR="00AF69A6" w:rsidRPr="00E17A69">
        <w:rPr>
          <w:rFonts w:ascii="Times New Roman" w:hAnsi="Times New Roman" w:cs="Times New Roman"/>
        </w:rPr>
        <w:t>,</w:t>
      </w:r>
      <w:r w:rsidR="00096D84" w:rsidRPr="00E17A69">
        <w:rPr>
          <w:rFonts w:ascii="Times New Roman" w:hAnsi="Times New Roman" w:cs="Times New Roman"/>
        </w:rPr>
        <w:t xml:space="preserve"> </w:t>
      </w:r>
      <w:r w:rsidR="009E3548" w:rsidRPr="00E17A69">
        <w:rPr>
          <w:rFonts w:ascii="Times New Roman" w:hAnsi="Times New Roman" w:cs="Times New Roman"/>
        </w:rPr>
        <w:t>25-34</w:t>
      </w:r>
      <w:r w:rsidR="00AF69A6" w:rsidRPr="00E17A69">
        <w:rPr>
          <w:rFonts w:ascii="Times New Roman" w:hAnsi="Times New Roman" w:cs="Times New Roman"/>
        </w:rPr>
        <w:t>,</w:t>
      </w:r>
      <w:r w:rsidR="00096D84" w:rsidRPr="00E17A69">
        <w:rPr>
          <w:rFonts w:ascii="Times New Roman" w:hAnsi="Times New Roman" w:cs="Times New Roman"/>
        </w:rPr>
        <w:t xml:space="preserve"> </w:t>
      </w:r>
      <w:r w:rsidR="009E3548" w:rsidRPr="00E17A69">
        <w:rPr>
          <w:rFonts w:ascii="Times New Roman" w:hAnsi="Times New Roman" w:cs="Times New Roman"/>
        </w:rPr>
        <w:t>35-49</w:t>
      </w:r>
      <w:r w:rsidR="00D5016E" w:rsidRPr="00E17A69">
        <w:rPr>
          <w:rFonts w:ascii="Times New Roman" w:hAnsi="Times New Roman" w:cs="Times New Roman"/>
        </w:rPr>
        <w:t xml:space="preserve"> years) and pregnancy </w:t>
      </w:r>
      <w:r w:rsidR="009E3548" w:rsidRPr="00E17A69">
        <w:rPr>
          <w:rFonts w:ascii="Times New Roman" w:hAnsi="Times New Roman" w:cs="Times New Roman"/>
        </w:rPr>
        <w:t>period</w:t>
      </w:r>
      <w:r w:rsidR="00D5016E" w:rsidRPr="00E17A69">
        <w:rPr>
          <w:rFonts w:ascii="Times New Roman" w:hAnsi="Times New Roman" w:cs="Times New Roman"/>
        </w:rPr>
        <w:t xml:space="preserve"> was included.  </w:t>
      </w:r>
      <w:r w:rsidR="00D63E20" w:rsidRPr="00E17A69">
        <w:rPr>
          <w:rFonts w:ascii="Times New Roman" w:hAnsi="Times New Roman" w:cs="Times New Roman"/>
        </w:rPr>
        <w:t xml:space="preserve">A separate model </w:t>
      </w:r>
      <w:r w:rsidR="00F851ED" w:rsidRPr="00E17A69">
        <w:rPr>
          <w:rFonts w:ascii="Times New Roman" w:hAnsi="Times New Roman" w:cs="Times New Roman"/>
        </w:rPr>
        <w:t xml:space="preserve">also </w:t>
      </w:r>
      <w:r w:rsidR="00C735AF" w:rsidRPr="00E17A69">
        <w:rPr>
          <w:rFonts w:ascii="Times New Roman" w:hAnsi="Times New Roman" w:cs="Times New Roman"/>
        </w:rPr>
        <w:t xml:space="preserve">explored the </w:t>
      </w:r>
      <w:r w:rsidR="00D63E20" w:rsidRPr="00E17A69">
        <w:rPr>
          <w:rFonts w:ascii="Times New Roman" w:hAnsi="Times New Roman" w:cs="Times New Roman"/>
        </w:rPr>
        <w:t xml:space="preserve">interaction </w:t>
      </w:r>
      <w:r w:rsidR="00C735AF" w:rsidRPr="00E17A69">
        <w:rPr>
          <w:rFonts w:ascii="Times New Roman" w:hAnsi="Times New Roman" w:cs="Times New Roman"/>
        </w:rPr>
        <w:t xml:space="preserve">between </w:t>
      </w:r>
      <w:r w:rsidR="00D63E20" w:rsidRPr="00E17A69">
        <w:rPr>
          <w:rFonts w:ascii="Times New Roman" w:hAnsi="Times New Roman" w:cs="Times New Roman"/>
        </w:rPr>
        <w:t>ART d</w:t>
      </w:r>
      <w:r w:rsidR="00F851ED" w:rsidRPr="00E17A69">
        <w:rPr>
          <w:rFonts w:ascii="Times New Roman" w:hAnsi="Times New Roman" w:cs="Times New Roman"/>
        </w:rPr>
        <w:t>uration and pregnancy period</w:t>
      </w:r>
      <w:r w:rsidR="00D63E20" w:rsidRPr="00E17A69">
        <w:rPr>
          <w:rFonts w:ascii="Times New Roman" w:hAnsi="Times New Roman" w:cs="Times New Roman"/>
        </w:rPr>
        <w:t xml:space="preserve">; theoretically as viral reservoirs tend to diminish with increasing ART duration, a longer ART duration </w:t>
      </w:r>
      <w:r w:rsidR="001F6C72" w:rsidRPr="00E17A69">
        <w:rPr>
          <w:rFonts w:ascii="Times New Roman" w:hAnsi="Times New Roman" w:cs="Times New Roman"/>
        </w:rPr>
        <w:t xml:space="preserve">should lower </w:t>
      </w:r>
      <w:r w:rsidR="00D63E20" w:rsidRPr="00E17A69">
        <w:rPr>
          <w:rFonts w:ascii="Times New Roman" w:hAnsi="Times New Roman" w:cs="Times New Roman"/>
        </w:rPr>
        <w:t xml:space="preserve"> viral rebound risk </w:t>
      </w:r>
      <w:r w:rsidR="00D63E20"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DOI" : "10.1128/AAC.00076-14", "ISSN" : "1098-6596", "PMID" : "24733471", "abstract" : "A goal of HIV therapy is to sustain suppression of the plasma viral load below the detection limits of clinical assays. However, widely followed treatment guidelines diverge in their interpretation and recommended management of persistent viremia of low magnitude, reflecting the limited evidence base for this common clinical finding. Here, we review the incidence, risk factors, and potential consequences of low-level HIV viremia (LLV; defined in this review as a viremia level of 50 to 500 copies/ml) and very-low-level viremia (VLLV; defined as a viremia level of &lt;50 copies/ml detected by clinical assays that have quantification cutoffs of &lt;50 copies/ml). Using this framework, we discuss practical issues related to the diagnosis and management of patients experiencing persistent LLV and VLLV. Compared to viral suppression at &lt;50 or 40 copies/ml, persistent LLV is associated with increased risk of antiretroviral drug resistance and overt virologic failure. Higher immune activation and HIV transmission may be additional undesirable consequences in this population. It is uncertain whether LLV of &lt;200 copies/ml confers independent risks, as this level of viremia may reflect assay-dependent artifacts or biologically meaningful events during suppression. Resistance genotyping should be considered in patients with persistent LLV when feasible, and treatment should be modified if resistance is detected. There is a dearth of clinical evidence to guide management when genotyping is not feasible. Increased availability of genotypic assays for samples with viral loads of &lt;400 copies/ml is needed.", "author" : [ { "dropping-particle" : "", "family" : "Ryscavage", "given" : "Patrick", "non-dropping-particle" : "", "parse-names" : false, "suffix" : "" }, { "dropping-particle" : "", "family" : "Kelly", "given" : "Sean", "non-dropping-particle" : "", "parse-names" : false, "suffix" : "" }, { "dropping-particle" : "", "family" : "Li", "given" : "Jonathan Z", "non-dropping-particle" : "", "parse-names" : false, "suffix" : "" }, { "dropping-particle" : "", "family" : "Harrigan", "given" : "P Richard", "non-dropping-particle" : "", "parse-names" : false, "suffix" : "" }, { "dropping-particle" : "", "family" : "Taiwo", "given" : "Babafemi", "non-dropping-particle" : "", "parse-names" : false, "suffix" : "" } ], "container-title" : "Antimicrobial agents and chemotherapy", "id" : "ITEM-1", "issue" : "7", "issued" : { "date-parts" : [ [ "2014", "7", "1" ] ] }, "page" : "3585-98", "publisher" : "American Society for Microbiology", "title" : "Significance and clinical management of persistent low-level viremia and very-low-level viremia in HIV-1-infected patients.", "type" : "article-journal", "volume" : "58" }, "uris" : [ "http://www.mendeley.com/documents/?uuid=37cdc44b-e37f-31d7-90c5-7a348ddd19f7" ] } ], "mendeley" : { "formattedCitation" : "(37)", "plainTextFormattedCitation" : "(37)", "previouslyFormattedCitation" : "(37)" }, "properties" : { "noteIndex" : 0 }, "schema" : "https://github.com/citation-style-language/schema/raw/master/csl-citation.json" }</w:instrText>
      </w:r>
      <w:r w:rsidR="00D63E20" w:rsidRPr="00E17A69">
        <w:rPr>
          <w:rFonts w:ascii="Times New Roman" w:hAnsi="Times New Roman" w:cs="Times New Roman"/>
        </w:rPr>
        <w:fldChar w:fldCharType="separate"/>
      </w:r>
      <w:r w:rsidR="00096D84" w:rsidRPr="00E17A69">
        <w:rPr>
          <w:rFonts w:ascii="Times New Roman" w:hAnsi="Times New Roman" w:cs="Times New Roman"/>
          <w:noProof/>
        </w:rPr>
        <w:t>(37)</w:t>
      </w:r>
      <w:r w:rsidR="00D63E20" w:rsidRPr="00E17A69">
        <w:rPr>
          <w:rFonts w:ascii="Times New Roman" w:hAnsi="Times New Roman" w:cs="Times New Roman"/>
        </w:rPr>
        <w:fldChar w:fldCharType="end"/>
      </w:r>
      <w:r w:rsidR="00D63E20" w:rsidRPr="00E17A69">
        <w:rPr>
          <w:rFonts w:ascii="Times New Roman" w:hAnsi="Times New Roman" w:cs="Times New Roman"/>
        </w:rPr>
        <w:t>.</w:t>
      </w:r>
      <w:r w:rsidR="000B4F3D" w:rsidRPr="00E17A69">
        <w:rPr>
          <w:rFonts w:ascii="Times New Roman" w:hAnsi="Times New Roman" w:cs="Times New Roman"/>
        </w:rPr>
        <w:t xml:space="preserve">  </w:t>
      </w:r>
      <w:r w:rsidR="00096D84" w:rsidRPr="00E17A69">
        <w:rPr>
          <w:rFonts w:ascii="Times New Roman" w:hAnsi="Times New Roman" w:cs="Times New Roman"/>
        </w:rPr>
        <w:t>S</w:t>
      </w:r>
      <w:r w:rsidR="00E06C3D" w:rsidRPr="00E17A69">
        <w:rPr>
          <w:rFonts w:ascii="Times New Roman" w:hAnsi="Times New Roman" w:cs="Times New Roman"/>
        </w:rPr>
        <w:t>tatistical analyses were conducted using</w:t>
      </w:r>
      <w:r w:rsidR="0000556C" w:rsidRPr="00E17A69">
        <w:rPr>
          <w:rFonts w:ascii="Times New Roman" w:hAnsi="Times New Roman" w:cs="Times New Roman"/>
        </w:rPr>
        <w:t xml:space="preserve"> </w:t>
      </w:r>
      <w:r w:rsidR="00E06C3D" w:rsidRPr="00E17A69">
        <w:rPr>
          <w:rFonts w:ascii="Times New Roman" w:hAnsi="Times New Roman" w:cs="Times New Roman"/>
        </w:rPr>
        <w:t>Stata 13.1.</w:t>
      </w:r>
    </w:p>
    <w:p w14:paraId="7D90CD2A" w14:textId="7C1D01D3" w:rsidR="00811B6B" w:rsidRPr="00E17A69" w:rsidRDefault="00811B6B" w:rsidP="00E06C3D">
      <w:pPr>
        <w:spacing w:line="360" w:lineRule="auto"/>
        <w:rPr>
          <w:rFonts w:ascii="Times New Roman" w:hAnsi="Times New Roman" w:cs="Times New Roman"/>
          <w:b/>
          <w:i/>
        </w:rPr>
      </w:pPr>
      <w:r w:rsidRPr="00E17A69">
        <w:rPr>
          <w:rFonts w:ascii="Times New Roman" w:hAnsi="Times New Roman" w:cs="Times New Roman"/>
          <w:b/>
          <w:i/>
        </w:rPr>
        <w:t>Ethics</w:t>
      </w:r>
    </w:p>
    <w:p w14:paraId="6A8D8064" w14:textId="53791EE5" w:rsidR="00D63E20" w:rsidRPr="00E17A69" w:rsidRDefault="00811B6B" w:rsidP="00A5261F">
      <w:pPr>
        <w:spacing w:line="360" w:lineRule="auto"/>
        <w:rPr>
          <w:rFonts w:ascii="Times New Roman" w:hAnsi="Times New Roman" w:cs="Times New Roman"/>
        </w:rPr>
      </w:pPr>
      <w:r w:rsidRPr="00E17A69">
        <w:rPr>
          <w:rFonts w:ascii="Times New Roman" w:hAnsi="Times New Roman" w:cs="Times New Roman"/>
        </w:rPr>
        <w:t>The University of KwaZulu-Natal Biomedical Research Ethics Committee p</w:t>
      </w:r>
      <w:r w:rsidR="00245A08" w:rsidRPr="00E17A69">
        <w:rPr>
          <w:rFonts w:ascii="Times New Roman" w:hAnsi="Times New Roman" w:cs="Times New Roman"/>
        </w:rPr>
        <w:t xml:space="preserve">rovided ethics approval for </w:t>
      </w:r>
      <w:r w:rsidRPr="00E17A69">
        <w:rPr>
          <w:rFonts w:ascii="Times New Roman" w:hAnsi="Times New Roman" w:cs="Times New Roman"/>
        </w:rPr>
        <w:t xml:space="preserve">routine HIV and pregnancy data </w:t>
      </w:r>
      <w:r w:rsidR="00245A08" w:rsidRPr="00E17A69">
        <w:rPr>
          <w:rFonts w:ascii="Times New Roman" w:hAnsi="Times New Roman" w:cs="Times New Roman"/>
        </w:rPr>
        <w:t xml:space="preserve">linkage </w:t>
      </w:r>
      <w:r w:rsidRPr="00E17A69">
        <w:rPr>
          <w:rFonts w:ascii="Times New Roman" w:hAnsi="Times New Roman" w:cs="Times New Roman"/>
        </w:rPr>
        <w:t>within Hlabisa (E134/06)</w:t>
      </w:r>
      <w:r w:rsidR="00E856F7" w:rsidRPr="00E17A69">
        <w:rPr>
          <w:rFonts w:ascii="Times New Roman" w:hAnsi="Times New Roman" w:cs="Times New Roman"/>
        </w:rPr>
        <w:t xml:space="preserve"> and for this analysis (BE002/16)</w:t>
      </w:r>
      <w:r w:rsidR="00C32A31" w:rsidRPr="00E17A69">
        <w:rPr>
          <w:rFonts w:ascii="Times New Roman" w:hAnsi="Times New Roman" w:cs="Times New Roman"/>
        </w:rPr>
        <w:t>.</w:t>
      </w:r>
    </w:p>
    <w:p w14:paraId="03E97BC6" w14:textId="77777777" w:rsidR="005B3763" w:rsidRPr="00E17A69" w:rsidRDefault="005B3763" w:rsidP="00F10A7A">
      <w:pPr>
        <w:rPr>
          <w:rFonts w:ascii="Times New Roman" w:hAnsi="Times New Roman" w:cs="Times New Roman"/>
          <w:b/>
        </w:rPr>
      </w:pPr>
      <w:r w:rsidRPr="00E17A69">
        <w:rPr>
          <w:rFonts w:ascii="Times New Roman" w:hAnsi="Times New Roman" w:cs="Times New Roman"/>
          <w:b/>
        </w:rPr>
        <w:t>Results</w:t>
      </w:r>
    </w:p>
    <w:p w14:paraId="67FD6054" w14:textId="782663B2" w:rsidR="00656C40" w:rsidRPr="00E17A69" w:rsidRDefault="00CC6677" w:rsidP="00BC4D77">
      <w:pPr>
        <w:spacing w:after="120" w:line="360" w:lineRule="auto"/>
        <w:rPr>
          <w:rFonts w:ascii="Times New Roman" w:hAnsi="Times New Roman" w:cs="Times New Roman"/>
        </w:rPr>
      </w:pPr>
      <w:r w:rsidRPr="00E17A69">
        <w:rPr>
          <w:rFonts w:ascii="Times New Roman" w:hAnsi="Times New Roman" w:cs="Times New Roman"/>
        </w:rPr>
        <w:t xml:space="preserve">By December </w:t>
      </w:r>
      <w:r w:rsidR="004601AE" w:rsidRPr="00E17A69">
        <w:rPr>
          <w:rFonts w:ascii="Times New Roman" w:hAnsi="Times New Roman" w:cs="Times New Roman"/>
        </w:rPr>
        <w:t>20</w:t>
      </w:r>
      <w:r w:rsidR="00B55E0C" w:rsidRPr="00E17A69">
        <w:rPr>
          <w:rFonts w:ascii="Times New Roman" w:hAnsi="Times New Roman" w:cs="Times New Roman"/>
        </w:rPr>
        <w:t>15, 30</w:t>
      </w:r>
      <w:r w:rsidR="004848CF" w:rsidRPr="00E17A69">
        <w:rPr>
          <w:rFonts w:ascii="Times New Roman" w:hAnsi="Times New Roman" w:cs="Times New Roman"/>
        </w:rPr>
        <w:t>,</w:t>
      </w:r>
      <w:r w:rsidR="00B55E0C" w:rsidRPr="00E17A69">
        <w:rPr>
          <w:rFonts w:ascii="Times New Roman" w:hAnsi="Times New Roman" w:cs="Times New Roman"/>
        </w:rPr>
        <w:t>750</w:t>
      </w:r>
      <w:r w:rsidR="004601AE" w:rsidRPr="00E17A69">
        <w:rPr>
          <w:rFonts w:ascii="Times New Roman" w:hAnsi="Times New Roman" w:cs="Times New Roman"/>
        </w:rPr>
        <w:t xml:space="preserve"> pregnancies</w:t>
      </w:r>
      <w:r w:rsidR="00BC4D77" w:rsidRPr="00E17A69">
        <w:rPr>
          <w:rFonts w:ascii="Times New Roman" w:hAnsi="Times New Roman" w:cs="Times New Roman"/>
        </w:rPr>
        <w:t xml:space="preserve"> were reported</w:t>
      </w:r>
      <w:r w:rsidR="008370C7" w:rsidRPr="00E17A69">
        <w:rPr>
          <w:rFonts w:ascii="Times New Roman" w:hAnsi="Times New Roman" w:cs="Times New Roman"/>
        </w:rPr>
        <w:t xml:space="preserve">.  </w:t>
      </w:r>
      <w:r w:rsidR="00D734A3" w:rsidRPr="00E17A69">
        <w:rPr>
          <w:rFonts w:ascii="Times New Roman" w:hAnsi="Times New Roman" w:cs="Times New Roman"/>
        </w:rPr>
        <w:t xml:space="preserve">HIV test results were known in </w:t>
      </w:r>
      <w:r w:rsidR="00B55E0C" w:rsidRPr="00E17A69">
        <w:rPr>
          <w:rFonts w:ascii="Times New Roman" w:hAnsi="Times New Roman" w:cs="Times New Roman"/>
        </w:rPr>
        <w:t>29</w:t>
      </w:r>
      <w:r w:rsidR="00E812A0" w:rsidRPr="00E17A69">
        <w:rPr>
          <w:rFonts w:ascii="Times New Roman" w:hAnsi="Times New Roman" w:cs="Times New Roman"/>
        </w:rPr>
        <w:t>,</w:t>
      </w:r>
      <w:r w:rsidR="00B55E0C" w:rsidRPr="00E17A69">
        <w:rPr>
          <w:rFonts w:ascii="Times New Roman" w:hAnsi="Times New Roman" w:cs="Times New Roman"/>
        </w:rPr>
        <w:t>774</w:t>
      </w:r>
      <w:r w:rsidR="00D734A3" w:rsidRPr="00E17A69">
        <w:rPr>
          <w:rFonts w:ascii="Times New Roman" w:hAnsi="Times New Roman" w:cs="Times New Roman"/>
        </w:rPr>
        <w:t xml:space="preserve"> pregnancies</w:t>
      </w:r>
      <w:r w:rsidR="004601AE" w:rsidRPr="00E17A69">
        <w:rPr>
          <w:rFonts w:ascii="Times New Roman" w:hAnsi="Times New Roman" w:cs="Times New Roman"/>
        </w:rPr>
        <w:t xml:space="preserve"> </w:t>
      </w:r>
      <w:r w:rsidR="00B55E0C" w:rsidRPr="00E17A69">
        <w:rPr>
          <w:rFonts w:ascii="Times New Roman" w:hAnsi="Times New Roman" w:cs="Times New Roman"/>
        </w:rPr>
        <w:t>(96.8%)</w:t>
      </w:r>
      <w:r w:rsidR="00D734A3" w:rsidRPr="00E17A69">
        <w:rPr>
          <w:rFonts w:ascii="Times New Roman" w:hAnsi="Times New Roman" w:cs="Times New Roman"/>
        </w:rPr>
        <w:t xml:space="preserve">; 41.0% </w:t>
      </w:r>
      <w:r w:rsidR="00656C40" w:rsidRPr="00E17A69">
        <w:rPr>
          <w:rFonts w:ascii="Times New Roman" w:hAnsi="Times New Roman" w:cs="Times New Roman"/>
        </w:rPr>
        <w:t>were HIV-infected</w:t>
      </w:r>
      <w:r w:rsidR="00B55E0C" w:rsidRPr="00E17A69">
        <w:rPr>
          <w:rFonts w:ascii="Times New Roman" w:hAnsi="Times New Roman" w:cs="Times New Roman"/>
        </w:rPr>
        <w:t xml:space="preserve"> (</w:t>
      </w:r>
      <w:r w:rsidR="004848CF" w:rsidRPr="00E17A69">
        <w:rPr>
          <w:rFonts w:ascii="Times New Roman" w:hAnsi="Times New Roman" w:cs="Times New Roman"/>
        </w:rPr>
        <w:t>12,</w:t>
      </w:r>
      <w:r w:rsidR="00D734A3" w:rsidRPr="00E17A69">
        <w:rPr>
          <w:rFonts w:ascii="Times New Roman" w:hAnsi="Times New Roman" w:cs="Times New Roman"/>
        </w:rPr>
        <w:t>202/29</w:t>
      </w:r>
      <w:r w:rsidR="004848CF" w:rsidRPr="00E17A69">
        <w:rPr>
          <w:rFonts w:ascii="Times New Roman" w:hAnsi="Times New Roman" w:cs="Times New Roman"/>
        </w:rPr>
        <w:t>,</w:t>
      </w:r>
      <w:r w:rsidR="00D734A3" w:rsidRPr="00E17A69">
        <w:rPr>
          <w:rFonts w:ascii="Times New Roman" w:hAnsi="Times New Roman" w:cs="Times New Roman"/>
        </w:rPr>
        <w:t>774</w:t>
      </w:r>
      <w:r w:rsidR="00F62D4D" w:rsidRPr="00E17A69">
        <w:rPr>
          <w:rFonts w:ascii="Times New Roman" w:hAnsi="Times New Roman" w:cs="Times New Roman"/>
        </w:rPr>
        <w:t>).</w:t>
      </w:r>
      <w:r w:rsidR="004601AE" w:rsidRPr="00E17A69">
        <w:rPr>
          <w:rFonts w:ascii="Times New Roman" w:hAnsi="Times New Roman" w:cs="Times New Roman"/>
        </w:rPr>
        <w:t xml:space="preserve"> </w:t>
      </w:r>
      <w:r w:rsidR="008370C7" w:rsidRPr="00E17A69">
        <w:rPr>
          <w:rFonts w:ascii="Times New Roman" w:hAnsi="Times New Roman" w:cs="Times New Roman"/>
        </w:rPr>
        <w:t xml:space="preserve"> </w:t>
      </w:r>
      <w:r w:rsidR="00BC4D77" w:rsidRPr="00E17A69">
        <w:rPr>
          <w:rFonts w:ascii="Times New Roman" w:hAnsi="Times New Roman" w:cs="Times New Roman"/>
        </w:rPr>
        <w:t xml:space="preserve">Clinical </w:t>
      </w:r>
      <w:r w:rsidR="008370C7" w:rsidRPr="00E17A69">
        <w:rPr>
          <w:rFonts w:ascii="Times New Roman" w:hAnsi="Times New Roman" w:cs="Times New Roman"/>
        </w:rPr>
        <w:t xml:space="preserve">HIV data </w:t>
      </w:r>
      <w:r w:rsidR="00C32A31" w:rsidRPr="00E17A69">
        <w:rPr>
          <w:rFonts w:ascii="Times New Roman" w:hAnsi="Times New Roman" w:cs="Times New Roman"/>
        </w:rPr>
        <w:t>were</w:t>
      </w:r>
      <w:r w:rsidR="00BC4D77" w:rsidRPr="00E17A69">
        <w:rPr>
          <w:rFonts w:ascii="Times New Roman" w:hAnsi="Times New Roman" w:cs="Times New Roman"/>
        </w:rPr>
        <w:t xml:space="preserve"> available for </w:t>
      </w:r>
      <w:r w:rsidR="002B2188" w:rsidRPr="00E17A69">
        <w:rPr>
          <w:rFonts w:ascii="Times New Roman" w:hAnsi="Times New Roman" w:cs="Times New Roman"/>
        </w:rPr>
        <w:lastRenderedPageBreak/>
        <w:t xml:space="preserve">9479 of </w:t>
      </w:r>
      <w:r w:rsidR="00CC71E6" w:rsidRPr="00E17A69">
        <w:rPr>
          <w:rFonts w:ascii="Times New Roman" w:hAnsi="Times New Roman" w:cs="Times New Roman"/>
        </w:rPr>
        <w:t>the</w:t>
      </w:r>
      <w:r w:rsidR="002B2188" w:rsidRPr="00E17A69">
        <w:rPr>
          <w:rFonts w:ascii="Times New Roman" w:hAnsi="Times New Roman" w:cs="Times New Roman"/>
        </w:rPr>
        <w:t>12</w:t>
      </w:r>
      <w:r w:rsidR="00C32A31" w:rsidRPr="00E17A69">
        <w:rPr>
          <w:rFonts w:ascii="Times New Roman" w:hAnsi="Times New Roman" w:cs="Times New Roman"/>
        </w:rPr>
        <w:t>,202</w:t>
      </w:r>
      <w:r w:rsidR="002B2188" w:rsidRPr="00E17A69">
        <w:rPr>
          <w:rFonts w:ascii="Times New Roman" w:hAnsi="Times New Roman" w:cs="Times New Roman"/>
        </w:rPr>
        <w:t xml:space="preserve"> pregnancies</w:t>
      </w:r>
      <w:r w:rsidR="00CC71E6" w:rsidRPr="00E17A69">
        <w:rPr>
          <w:rFonts w:ascii="Times New Roman" w:hAnsi="Times New Roman" w:cs="Times New Roman"/>
        </w:rPr>
        <w:t xml:space="preserve"> in HIV-infected women</w:t>
      </w:r>
      <w:r w:rsidR="002B2188" w:rsidRPr="00E17A69">
        <w:rPr>
          <w:rFonts w:ascii="Times New Roman" w:hAnsi="Times New Roman" w:cs="Times New Roman"/>
        </w:rPr>
        <w:t xml:space="preserve"> (</w:t>
      </w:r>
      <w:r w:rsidR="00671629" w:rsidRPr="00E17A69">
        <w:rPr>
          <w:rFonts w:ascii="Times New Roman" w:hAnsi="Times New Roman" w:cs="Times New Roman"/>
        </w:rPr>
        <w:t xml:space="preserve">77.7%) </w:t>
      </w:r>
      <w:r w:rsidR="002A60CB" w:rsidRPr="00E17A69">
        <w:rPr>
          <w:rFonts w:ascii="Times New Roman" w:hAnsi="Times New Roman" w:cs="Times New Roman"/>
        </w:rPr>
        <w:t>(Fig. 1)</w:t>
      </w:r>
      <w:r w:rsidR="004C5EE8" w:rsidRPr="00E17A69">
        <w:rPr>
          <w:rFonts w:ascii="Times New Roman" w:hAnsi="Times New Roman" w:cs="Times New Roman"/>
        </w:rPr>
        <w:t xml:space="preserve">.  </w:t>
      </w:r>
      <w:r w:rsidR="00BC4D77" w:rsidRPr="00E17A69">
        <w:rPr>
          <w:rFonts w:ascii="Times New Roman" w:hAnsi="Times New Roman" w:cs="Times New Roman"/>
        </w:rPr>
        <w:t>L</w:t>
      </w:r>
      <w:r w:rsidR="00CE4CF8" w:rsidRPr="00E17A69">
        <w:rPr>
          <w:rFonts w:ascii="Times New Roman" w:hAnsi="Times New Roman" w:cs="Times New Roman"/>
        </w:rPr>
        <w:t>i</w:t>
      </w:r>
      <w:r w:rsidR="00623D6F" w:rsidRPr="00E17A69">
        <w:rPr>
          <w:rFonts w:ascii="Times New Roman" w:hAnsi="Times New Roman" w:cs="Times New Roman"/>
        </w:rPr>
        <w:t xml:space="preserve">nkage </w:t>
      </w:r>
      <w:r w:rsidR="00B30792" w:rsidRPr="00E17A69">
        <w:rPr>
          <w:rFonts w:ascii="Times New Roman" w:hAnsi="Times New Roman" w:cs="Times New Roman"/>
        </w:rPr>
        <w:t xml:space="preserve">was </w:t>
      </w:r>
      <w:r w:rsidR="00005EE5" w:rsidRPr="00E17A69">
        <w:rPr>
          <w:rFonts w:ascii="Times New Roman" w:hAnsi="Times New Roman" w:cs="Times New Roman"/>
        </w:rPr>
        <w:t>not possible</w:t>
      </w:r>
      <w:r w:rsidR="00CE4CF8" w:rsidRPr="00E17A69">
        <w:rPr>
          <w:rFonts w:ascii="Times New Roman" w:hAnsi="Times New Roman" w:cs="Times New Roman"/>
        </w:rPr>
        <w:t xml:space="preserve"> </w:t>
      </w:r>
      <w:r w:rsidR="00BC4D77" w:rsidRPr="00E17A69">
        <w:rPr>
          <w:rFonts w:ascii="Times New Roman" w:hAnsi="Times New Roman" w:cs="Times New Roman"/>
        </w:rPr>
        <w:t xml:space="preserve">for the remaining </w:t>
      </w:r>
      <w:r w:rsidR="008C2ADE" w:rsidRPr="00E17A69">
        <w:rPr>
          <w:rFonts w:ascii="Times New Roman" w:hAnsi="Times New Roman" w:cs="Times New Roman"/>
        </w:rPr>
        <w:t>pregnancies</w:t>
      </w:r>
      <w:r w:rsidR="00BC4D77" w:rsidRPr="00E17A69">
        <w:rPr>
          <w:rFonts w:ascii="Times New Roman" w:hAnsi="Times New Roman" w:cs="Times New Roman"/>
        </w:rPr>
        <w:t xml:space="preserve"> </w:t>
      </w:r>
      <w:r w:rsidR="00B30792" w:rsidRPr="00E17A69">
        <w:rPr>
          <w:rFonts w:ascii="Times New Roman" w:hAnsi="Times New Roman" w:cs="Times New Roman"/>
        </w:rPr>
        <w:t xml:space="preserve">due to </w:t>
      </w:r>
      <w:r w:rsidR="00FE0A2C" w:rsidRPr="00E17A69">
        <w:rPr>
          <w:rFonts w:ascii="Times New Roman" w:hAnsi="Times New Roman" w:cs="Times New Roman"/>
        </w:rPr>
        <w:t xml:space="preserve">late </w:t>
      </w:r>
      <w:r w:rsidR="00114E41" w:rsidRPr="00E17A69">
        <w:rPr>
          <w:rFonts w:ascii="Times New Roman" w:hAnsi="Times New Roman" w:cs="Times New Roman"/>
        </w:rPr>
        <w:t>third trimester attendance</w:t>
      </w:r>
      <w:r w:rsidR="00CC71E6" w:rsidRPr="00E17A69">
        <w:rPr>
          <w:rFonts w:ascii="Times New Roman" w:hAnsi="Times New Roman" w:cs="Times New Roman"/>
        </w:rPr>
        <w:t>, with</w:t>
      </w:r>
      <w:r w:rsidR="00B30792" w:rsidRPr="00E17A69">
        <w:rPr>
          <w:rFonts w:ascii="Times New Roman" w:hAnsi="Times New Roman" w:cs="Times New Roman"/>
        </w:rPr>
        <w:t xml:space="preserve"> </w:t>
      </w:r>
      <w:r w:rsidR="00245A08" w:rsidRPr="00E17A69">
        <w:rPr>
          <w:rFonts w:ascii="Times New Roman" w:hAnsi="Times New Roman" w:cs="Times New Roman"/>
        </w:rPr>
        <w:t xml:space="preserve">national identifying data </w:t>
      </w:r>
      <w:r w:rsidR="00005EE5" w:rsidRPr="00E17A69">
        <w:rPr>
          <w:rFonts w:ascii="Times New Roman" w:hAnsi="Times New Roman" w:cs="Times New Roman"/>
        </w:rPr>
        <w:t xml:space="preserve">verification </w:t>
      </w:r>
      <w:r w:rsidR="00CE4CF8" w:rsidRPr="00E17A69">
        <w:rPr>
          <w:rFonts w:ascii="Times New Roman" w:hAnsi="Times New Roman" w:cs="Times New Roman"/>
        </w:rPr>
        <w:t xml:space="preserve">and </w:t>
      </w:r>
      <w:r w:rsidR="00245A08" w:rsidRPr="00E17A69">
        <w:rPr>
          <w:rFonts w:ascii="Times New Roman" w:hAnsi="Times New Roman" w:cs="Times New Roman"/>
        </w:rPr>
        <w:t>probabilistic linkage between</w:t>
      </w:r>
      <w:r w:rsidR="00CE4CF8" w:rsidRPr="00E17A69">
        <w:rPr>
          <w:rFonts w:ascii="Times New Roman" w:hAnsi="Times New Roman" w:cs="Times New Roman"/>
        </w:rPr>
        <w:t xml:space="preserve"> databases</w:t>
      </w:r>
      <w:r w:rsidR="00623D6F" w:rsidRPr="00E17A69">
        <w:rPr>
          <w:rFonts w:ascii="Times New Roman" w:hAnsi="Times New Roman" w:cs="Times New Roman"/>
        </w:rPr>
        <w:t xml:space="preserve"> </w:t>
      </w:r>
      <w:r w:rsidR="00005EE5" w:rsidRPr="00E17A69">
        <w:rPr>
          <w:rFonts w:ascii="Times New Roman" w:hAnsi="Times New Roman" w:cs="Times New Roman"/>
        </w:rPr>
        <w:t>challenging</w:t>
      </w:r>
      <w:r w:rsidR="004C5EE8" w:rsidRPr="00E17A69">
        <w:rPr>
          <w:rFonts w:ascii="Times New Roman" w:hAnsi="Times New Roman" w:cs="Times New Roman"/>
        </w:rPr>
        <w:t xml:space="preserve">.  </w:t>
      </w:r>
      <w:r w:rsidR="008F6ECD" w:rsidRPr="00E17A69">
        <w:rPr>
          <w:rFonts w:ascii="Times New Roman" w:hAnsi="Times New Roman" w:cs="Times New Roman"/>
        </w:rPr>
        <w:t>Of the 9479</w:t>
      </w:r>
      <w:r w:rsidR="004C5EE8" w:rsidRPr="00E17A69">
        <w:rPr>
          <w:rFonts w:ascii="Times New Roman" w:hAnsi="Times New Roman" w:cs="Times New Roman"/>
        </w:rPr>
        <w:t xml:space="preserve"> pregnancies,</w:t>
      </w:r>
      <w:r w:rsidR="00B55E0C" w:rsidRPr="00E17A69">
        <w:rPr>
          <w:rFonts w:ascii="Times New Roman" w:hAnsi="Times New Roman" w:cs="Times New Roman"/>
        </w:rPr>
        <w:t xml:space="preserve"> 21.</w:t>
      </w:r>
      <w:r w:rsidR="008F6ECD" w:rsidRPr="00E17A69">
        <w:rPr>
          <w:rFonts w:ascii="Times New Roman" w:hAnsi="Times New Roman" w:cs="Times New Roman"/>
        </w:rPr>
        <w:t>6</w:t>
      </w:r>
      <w:r w:rsidR="00B55E0C" w:rsidRPr="00E17A69">
        <w:rPr>
          <w:rFonts w:ascii="Times New Roman" w:hAnsi="Times New Roman" w:cs="Times New Roman"/>
        </w:rPr>
        <w:t>% (n=2046</w:t>
      </w:r>
      <w:r w:rsidR="00FE0A2C" w:rsidRPr="00E17A69">
        <w:rPr>
          <w:rFonts w:ascii="Times New Roman" w:hAnsi="Times New Roman" w:cs="Times New Roman"/>
        </w:rPr>
        <w:t xml:space="preserve">) were </w:t>
      </w:r>
      <w:r w:rsidR="00656C40" w:rsidRPr="00E17A69">
        <w:rPr>
          <w:rFonts w:ascii="Times New Roman" w:hAnsi="Times New Roman" w:cs="Times New Roman"/>
        </w:rPr>
        <w:t>on</w:t>
      </w:r>
      <w:r w:rsidR="00335879" w:rsidRPr="00E17A69">
        <w:rPr>
          <w:rFonts w:ascii="Times New Roman" w:hAnsi="Times New Roman" w:cs="Times New Roman"/>
        </w:rPr>
        <w:t xml:space="preserve"> </w:t>
      </w:r>
      <w:r w:rsidR="00596B2A" w:rsidRPr="00E17A69">
        <w:rPr>
          <w:rFonts w:ascii="Times New Roman" w:hAnsi="Times New Roman" w:cs="Times New Roman"/>
        </w:rPr>
        <w:t>life</w:t>
      </w:r>
      <w:r w:rsidR="00CE4CF8" w:rsidRPr="00E17A69">
        <w:rPr>
          <w:rFonts w:ascii="Times New Roman" w:hAnsi="Times New Roman" w:cs="Times New Roman"/>
        </w:rPr>
        <w:t>long</w:t>
      </w:r>
      <w:r w:rsidR="00656C40" w:rsidRPr="00E17A69">
        <w:rPr>
          <w:rFonts w:ascii="Times New Roman" w:hAnsi="Times New Roman" w:cs="Times New Roman"/>
        </w:rPr>
        <w:t xml:space="preserve"> ART </w:t>
      </w:r>
      <w:r w:rsidR="00245A08" w:rsidRPr="00E17A69">
        <w:rPr>
          <w:rFonts w:ascii="Times New Roman" w:hAnsi="Times New Roman" w:cs="Times New Roman"/>
        </w:rPr>
        <w:t>pre-pregnancy</w:t>
      </w:r>
      <w:r w:rsidR="00656C40" w:rsidRPr="00E17A69">
        <w:rPr>
          <w:rFonts w:ascii="Times New Roman" w:hAnsi="Times New Roman" w:cs="Times New Roman"/>
        </w:rPr>
        <w:t>;</w:t>
      </w:r>
      <w:r w:rsidR="00593996" w:rsidRPr="00E17A69">
        <w:rPr>
          <w:rFonts w:ascii="Times New Roman" w:hAnsi="Times New Roman" w:cs="Times New Roman"/>
        </w:rPr>
        <w:t xml:space="preserve"> 3606</w:t>
      </w:r>
      <w:r w:rsidR="00656C40" w:rsidRPr="00E17A69">
        <w:rPr>
          <w:rFonts w:ascii="Times New Roman" w:hAnsi="Times New Roman" w:cs="Times New Roman"/>
        </w:rPr>
        <w:t xml:space="preserve"> started </w:t>
      </w:r>
      <w:r w:rsidR="00F64936" w:rsidRPr="00E17A69">
        <w:rPr>
          <w:rFonts w:ascii="Times New Roman" w:hAnsi="Times New Roman" w:cs="Times New Roman"/>
        </w:rPr>
        <w:t>lifelong</w:t>
      </w:r>
      <w:r w:rsidR="00656C40" w:rsidRPr="00E17A69">
        <w:rPr>
          <w:rFonts w:ascii="Times New Roman" w:hAnsi="Times New Roman" w:cs="Times New Roman"/>
        </w:rPr>
        <w:t xml:space="preserve"> </w:t>
      </w:r>
      <w:r w:rsidR="00B55E0C" w:rsidRPr="00E17A69">
        <w:rPr>
          <w:rFonts w:ascii="Times New Roman" w:hAnsi="Times New Roman" w:cs="Times New Roman"/>
        </w:rPr>
        <w:t xml:space="preserve">ART during </w:t>
      </w:r>
      <w:r w:rsidR="00BE1854" w:rsidRPr="00E17A69">
        <w:rPr>
          <w:rFonts w:ascii="Times New Roman" w:hAnsi="Times New Roman" w:cs="Times New Roman"/>
        </w:rPr>
        <w:t>pregnancy (38.0</w:t>
      </w:r>
      <w:r w:rsidR="00B55E0C" w:rsidRPr="00E17A69">
        <w:rPr>
          <w:rFonts w:ascii="Times New Roman" w:hAnsi="Times New Roman" w:cs="Times New Roman"/>
        </w:rPr>
        <w:t>%)</w:t>
      </w:r>
      <w:r w:rsidR="009641E6" w:rsidRPr="00E17A69">
        <w:rPr>
          <w:rFonts w:ascii="Times New Roman" w:hAnsi="Times New Roman" w:cs="Times New Roman"/>
        </w:rPr>
        <w:t>, 2952</w:t>
      </w:r>
      <w:r w:rsidR="008F6ECD" w:rsidRPr="00E17A69">
        <w:rPr>
          <w:rFonts w:ascii="Times New Roman" w:hAnsi="Times New Roman" w:cs="Times New Roman"/>
        </w:rPr>
        <w:t xml:space="preserve"> </w:t>
      </w:r>
      <w:r w:rsidR="009641E6" w:rsidRPr="00E17A69">
        <w:rPr>
          <w:rFonts w:ascii="Times New Roman" w:hAnsi="Times New Roman" w:cs="Times New Roman"/>
        </w:rPr>
        <w:t>(31.1</w:t>
      </w:r>
      <w:r w:rsidR="00593996" w:rsidRPr="00E17A69">
        <w:rPr>
          <w:rFonts w:ascii="Times New Roman" w:hAnsi="Times New Roman" w:cs="Times New Roman"/>
        </w:rPr>
        <w:t xml:space="preserve">%) </w:t>
      </w:r>
      <w:r w:rsidR="008F6ECD" w:rsidRPr="00E17A69">
        <w:rPr>
          <w:rFonts w:ascii="Times New Roman" w:hAnsi="Times New Roman" w:cs="Times New Roman"/>
        </w:rPr>
        <w:t xml:space="preserve">were on </w:t>
      </w:r>
      <w:r w:rsidR="00FE0A2C" w:rsidRPr="00E17A69">
        <w:rPr>
          <w:rFonts w:ascii="Times New Roman" w:hAnsi="Times New Roman" w:cs="Times New Roman"/>
        </w:rPr>
        <w:t xml:space="preserve">MTCT </w:t>
      </w:r>
      <w:r w:rsidR="008F6ECD" w:rsidRPr="00E17A69">
        <w:rPr>
          <w:rFonts w:ascii="Times New Roman" w:hAnsi="Times New Roman" w:cs="Times New Roman"/>
        </w:rPr>
        <w:t xml:space="preserve">ART </w:t>
      </w:r>
      <w:r w:rsidR="00593996" w:rsidRPr="00E17A69">
        <w:rPr>
          <w:rFonts w:ascii="Times New Roman" w:hAnsi="Times New Roman" w:cs="Times New Roman"/>
        </w:rPr>
        <w:t>and 875 (9.2%)</w:t>
      </w:r>
      <w:r w:rsidR="008F6ECD" w:rsidRPr="00E17A69">
        <w:rPr>
          <w:rFonts w:ascii="Times New Roman" w:hAnsi="Times New Roman" w:cs="Times New Roman"/>
        </w:rPr>
        <w:t xml:space="preserve"> were not on </w:t>
      </w:r>
      <w:r w:rsidR="00FE0A2C" w:rsidRPr="00E17A69">
        <w:rPr>
          <w:rFonts w:ascii="Times New Roman" w:hAnsi="Times New Roman" w:cs="Times New Roman"/>
        </w:rPr>
        <w:t xml:space="preserve">pregnancy </w:t>
      </w:r>
      <w:r w:rsidR="008F6ECD" w:rsidRPr="00E17A69">
        <w:rPr>
          <w:rFonts w:ascii="Times New Roman" w:hAnsi="Times New Roman" w:cs="Times New Roman"/>
        </w:rPr>
        <w:t>ART</w:t>
      </w:r>
      <w:r w:rsidR="00FE0A2C" w:rsidRPr="00E17A69">
        <w:rPr>
          <w:rFonts w:ascii="Times New Roman" w:hAnsi="Times New Roman" w:cs="Times New Roman"/>
        </w:rPr>
        <w:t xml:space="preserve"> or prophylaxis</w:t>
      </w:r>
      <w:r w:rsidR="00B55E0C" w:rsidRPr="00E17A69">
        <w:rPr>
          <w:rFonts w:ascii="Times New Roman" w:hAnsi="Times New Roman" w:cs="Times New Roman"/>
        </w:rPr>
        <w:t>.</w:t>
      </w:r>
    </w:p>
    <w:p w14:paraId="33D15F19" w14:textId="21F58D9F" w:rsidR="000A1A90" w:rsidRPr="00E17A69" w:rsidRDefault="00245A08" w:rsidP="00AF69A6">
      <w:pPr>
        <w:spacing w:after="120" w:line="360" w:lineRule="auto"/>
        <w:rPr>
          <w:rFonts w:ascii="Times New Roman" w:hAnsi="Times New Roman" w:cs="Times New Roman"/>
        </w:rPr>
      </w:pPr>
      <w:r w:rsidRPr="00E17A69">
        <w:rPr>
          <w:rFonts w:ascii="Times New Roman" w:hAnsi="Times New Roman" w:cs="Times New Roman"/>
        </w:rPr>
        <w:t xml:space="preserve">There were 404 pregnancy and 70 repeat pregnancy exclusions from the </w:t>
      </w:r>
      <w:r w:rsidR="00B55E0C" w:rsidRPr="00E17A69">
        <w:rPr>
          <w:rFonts w:ascii="Times New Roman" w:hAnsi="Times New Roman" w:cs="Times New Roman"/>
        </w:rPr>
        <w:t>2046</w:t>
      </w:r>
      <w:r w:rsidR="004C5EE8" w:rsidRPr="00E17A69">
        <w:rPr>
          <w:rFonts w:ascii="Times New Roman" w:hAnsi="Times New Roman" w:cs="Times New Roman"/>
        </w:rPr>
        <w:t xml:space="preserve"> </w:t>
      </w:r>
      <w:r w:rsidR="00FE0A2C" w:rsidRPr="00E17A69">
        <w:rPr>
          <w:rFonts w:ascii="Times New Roman" w:hAnsi="Times New Roman" w:cs="Times New Roman"/>
        </w:rPr>
        <w:t xml:space="preserve">pre-pregnancy ART </w:t>
      </w:r>
      <w:r w:rsidR="004C5EE8" w:rsidRPr="00E17A69">
        <w:rPr>
          <w:rFonts w:ascii="Times New Roman" w:hAnsi="Times New Roman" w:cs="Times New Roman"/>
        </w:rPr>
        <w:t>pregnancies</w:t>
      </w:r>
      <w:r w:rsidR="000A2718" w:rsidRPr="00E17A69">
        <w:rPr>
          <w:rFonts w:ascii="Times New Roman" w:hAnsi="Times New Roman" w:cs="Times New Roman"/>
        </w:rPr>
        <w:t xml:space="preserve"> </w:t>
      </w:r>
      <w:r w:rsidR="004C5EE8" w:rsidRPr="00E17A69">
        <w:rPr>
          <w:rFonts w:ascii="Times New Roman" w:hAnsi="Times New Roman" w:cs="Times New Roman"/>
        </w:rPr>
        <w:t xml:space="preserve">as </w:t>
      </w:r>
      <w:r w:rsidR="00114E41" w:rsidRPr="00E17A69">
        <w:rPr>
          <w:rFonts w:ascii="Times New Roman" w:hAnsi="Times New Roman" w:cs="Times New Roman"/>
        </w:rPr>
        <w:t xml:space="preserve">pregnancy </w:t>
      </w:r>
      <w:r w:rsidR="004C5EE8" w:rsidRPr="00E17A69">
        <w:rPr>
          <w:rFonts w:ascii="Times New Roman" w:hAnsi="Times New Roman" w:cs="Times New Roman"/>
        </w:rPr>
        <w:t xml:space="preserve">laboratory data was </w:t>
      </w:r>
      <w:r w:rsidR="00F4588B" w:rsidRPr="00E17A69">
        <w:rPr>
          <w:rFonts w:ascii="Times New Roman" w:hAnsi="Times New Roman" w:cs="Times New Roman"/>
        </w:rPr>
        <w:t>missing</w:t>
      </w:r>
      <w:r w:rsidR="00AF69A6" w:rsidRPr="00E17A69">
        <w:rPr>
          <w:rFonts w:ascii="Times New Roman" w:hAnsi="Times New Roman" w:cs="Times New Roman"/>
        </w:rPr>
        <w:t>,</w:t>
      </w:r>
      <w:r w:rsidR="00BC4D77" w:rsidRPr="00E17A69">
        <w:rPr>
          <w:rFonts w:ascii="Times New Roman" w:hAnsi="Times New Roman" w:cs="Times New Roman"/>
        </w:rPr>
        <w:t xml:space="preserve"> and </w:t>
      </w:r>
      <w:r w:rsidR="00D7499C" w:rsidRPr="00E17A69">
        <w:rPr>
          <w:rFonts w:ascii="Times New Roman" w:hAnsi="Times New Roman" w:cs="Times New Roman"/>
        </w:rPr>
        <w:t xml:space="preserve">147 women </w:t>
      </w:r>
      <w:r w:rsidR="00CE4CF8" w:rsidRPr="00E17A69">
        <w:rPr>
          <w:rFonts w:ascii="Times New Roman" w:hAnsi="Times New Roman" w:cs="Times New Roman"/>
        </w:rPr>
        <w:t xml:space="preserve">initiated on </w:t>
      </w:r>
      <w:r w:rsidR="007068A4" w:rsidRPr="00E17A69">
        <w:rPr>
          <w:rFonts w:ascii="Times New Roman" w:hAnsi="Times New Roman" w:cs="Times New Roman"/>
        </w:rPr>
        <w:t xml:space="preserve">ART less than six months before pregnancy </w:t>
      </w:r>
      <w:r w:rsidR="00D14D01" w:rsidRPr="00E17A69">
        <w:rPr>
          <w:rFonts w:ascii="Times New Roman" w:hAnsi="Times New Roman" w:cs="Times New Roman"/>
        </w:rPr>
        <w:t>were</w:t>
      </w:r>
      <w:r w:rsidR="00CE4CF8" w:rsidRPr="00E17A69">
        <w:rPr>
          <w:rFonts w:ascii="Times New Roman" w:hAnsi="Times New Roman" w:cs="Times New Roman"/>
        </w:rPr>
        <w:t xml:space="preserve"> excluded</w:t>
      </w:r>
      <w:r w:rsidR="00096D84" w:rsidRPr="00E17A69">
        <w:rPr>
          <w:rFonts w:ascii="Times New Roman" w:hAnsi="Times New Roman" w:cs="Times New Roman"/>
        </w:rPr>
        <w:t xml:space="preserve"> (621/2046; </w:t>
      </w:r>
      <w:r w:rsidR="000A2718" w:rsidRPr="00E17A69">
        <w:rPr>
          <w:rFonts w:ascii="Times New Roman" w:hAnsi="Times New Roman" w:cs="Times New Roman"/>
        </w:rPr>
        <w:t>30.4%)</w:t>
      </w:r>
      <w:r w:rsidR="00CE4CF8" w:rsidRPr="00E17A69">
        <w:rPr>
          <w:rFonts w:ascii="Times New Roman" w:hAnsi="Times New Roman" w:cs="Times New Roman"/>
        </w:rPr>
        <w:t xml:space="preserve">.  </w:t>
      </w:r>
      <w:r w:rsidR="00365AC2" w:rsidRPr="00E17A69">
        <w:rPr>
          <w:rFonts w:ascii="Times New Roman" w:hAnsi="Times New Roman" w:cs="Times New Roman"/>
        </w:rPr>
        <w:t>Pregnancies excluded w</w:t>
      </w:r>
      <w:r w:rsidR="00EC0DEF" w:rsidRPr="00E17A69">
        <w:rPr>
          <w:rFonts w:ascii="Times New Roman" w:hAnsi="Times New Roman" w:cs="Times New Roman"/>
        </w:rPr>
        <w:t>ere</w:t>
      </w:r>
      <w:r w:rsidR="004C27FA" w:rsidRPr="00E17A69">
        <w:rPr>
          <w:rFonts w:ascii="Times New Roman" w:hAnsi="Times New Roman" w:cs="Times New Roman"/>
        </w:rPr>
        <w:t xml:space="preserve"> </w:t>
      </w:r>
      <w:r w:rsidR="00365AC2" w:rsidRPr="00E17A69">
        <w:rPr>
          <w:rFonts w:ascii="Times New Roman" w:hAnsi="Times New Roman" w:cs="Times New Roman"/>
        </w:rPr>
        <w:t>more likely to be</w:t>
      </w:r>
      <w:r w:rsidR="00D7499C" w:rsidRPr="00E17A69">
        <w:rPr>
          <w:rFonts w:ascii="Times New Roman" w:hAnsi="Times New Roman" w:cs="Times New Roman"/>
        </w:rPr>
        <w:t xml:space="preserve"> in</w:t>
      </w:r>
      <w:r w:rsidR="00365AC2" w:rsidRPr="00E17A69">
        <w:rPr>
          <w:rFonts w:ascii="Times New Roman" w:hAnsi="Times New Roman" w:cs="Times New Roman"/>
        </w:rPr>
        <w:t xml:space="preserve"> younger </w:t>
      </w:r>
      <w:r w:rsidR="00D7499C" w:rsidRPr="00E17A69">
        <w:rPr>
          <w:rFonts w:ascii="Times New Roman" w:hAnsi="Times New Roman" w:cs="Times New Roman"/>
        </w:rPr>
        <w:t xml:space="preserve">women </w:t>
      </w:r>
      <w:r w:rsidR="00365AC2" w:rsidRPr="00E17A69">
        <w:rPr>
          <w:rFonts w:ascii="Times New Roman" w:hAnsi="Times New Roman" w:cs="Times New Roman"/>
        </w:rPr>
        <w:t>and have a lower CD4</w:t>
      </w:r>
      <w:r w:rsidR="00365AC2" w:rsidRPr="00E17A69">
        <w:rPr>
          <w:rFonts w:ascii="Times New Roman" w:hAnsi="Times New Roman" w:cs="Times New Roman"/>
          <w:vertAlign w:val="superscript"/>
        </w:rPr>
        <w:t>+</w:t>
      </w:r>
      <w:r w:rsidR="007068A4" w:rsidRPr="00E17A69">
        <w:rPr>
          <w:rFonts w:ascii="Times New Roman" w:hAnsi="Times New Roman" w:cs="Times New Roman"/>
        </w:rPr>
        <w:t xml:space="preserve"> count pre-pregnancy</w:t>
      </w:r>
      <w:r w:rsidR="00365AC2" w:rsidRPr="00E17A69">
        <w:rPr>
          <w:rFonts w:ascii="Times New Roman" w:hAnsi="Times New Roman" w:cs="Times New Roman"/>
        </w:rPr>
        <w:t xml:space="preserve"> than pregnancies included in this analysis</w:t>
      </w:r>
      <w:r w:rsidR="00EC0DEF" w:rsidRPr="00E17A69">
        <w:rPr>
          <w:rFonts w:ascii="Times New Roman" w:hAnsi="Times New Roman" w:cs="Times New Roman"/>
        </w:rPr>
        <w:t xml:space="preserve"> (</w:t>
      </w:r>
      <w:r w:rsidR="00012F78" w:rsidRPr="00E17A69">
        <w:rPr>
          <w:rFonts w:ascii="Times New Roman" w:hAnsi="Times New Roman" w:cs="Times New Roman"/>
          <w:i/>
        </w:rPr>
        <w:t>p</w:t>
      </w:r>
      <w:r w:rsidR="00820DE4" w:rsidRPr="00E17A69">
        <w:rPr>
          <w:rFonts w:ascii="Times New Roman" w:hAnsi="Times New Roman" w:cs="Times New Roman"/>
        </w:rPr>
        <w:t>&lt;</w:t>
      </w:r>
      <w:r w:rsidR="00EC0DEF" w:rsidRPr="00E17A69">
        <w:rPr>
          <w:rFonts w:ascii="Times New Roman" w:hAnsi="Times New Roman" w:cs="Times New Roman"/>
        </w:rPr>
        <w:t>0.001)</w:t>
      </w:r>
      <w:r w:rsidR="00365AC2" w:rsidRPr="00E17A69">
        <w:rPr>
          <w:rFonts w:ascii="Times New Roman" w:hAnsi="Times New Roman" w:cs="Times New Roman"/>
        </w:rPr>
        <w:t xml:space="preserve">. </w:t>
      </w:r>
      <w:r w:rsidR="00D1321E" w:rsidRPr="00E17A69">
        <w:rPr>
          <w:rFonts w:ascii="Times New Roman" w:hAnsi="Times New Roman" w:cs="Times New Roman"/>
        </w:rPr>
        <w:t xml:space="preserve"> </w:t>
      </w:r>
      <w:r w:rsidR="00AF69A6" w:rsidRPr="00E17A69">
        <w:rPr>
          <w:rFonts w:ascii="Times New Roman" w:hAnsi="Times New Roman" w:cs="Times New Roman"/>
        </w:rPr>
        <w:t xml:space="preserve">Thus </w:t>
      </w:r>
      <w:r w:rsidR="00E17A69">
        <w:rPr>
          <w:rFonts w:ascii="Times New Roman" w:hAnsi="Times New Roman" w:cs="Times New Roman"/>
        </w:rPr>
        <w:t>the study population</w:t>
      </w:r>
      <w:r w:rsidR="00CC71E6" w:rsidRPr="00E17A69">
        <w:rPr>
          <w:rFonts w:ascii="Times New Roman" w:hAnsi="Times New Roman" w:cs="Times New Roman"/>
        </w:rPr>
        <w:t xml:space="preserve"> was </w:t>
      </w:r>
      <w:r w:rsidR="00D1321E" w:rsidRPr="00E17A69">
        <w:rPr>
          <w:rFonts w:ascii="Times New Roman" w:hAnsi="Times New Roman" w:cs="Times New Roman"/>
        </w:rPr>
        <w:t xml:space="preserve">1425 women on ART for </w:t>
      </w:r>
      <w:r w:rsidR="004B7939" w:rsidRPr="00E17A69">
        <w:rPr>
          <w:rFonts w:ascii="Times New Roman" w:hAnsi="Times New Roman" w:cs="Times New Roman"/>
        </w:rPr>
        <w:t>≥</w:t>
      </w:r>
      <w:r w:rsidR="00096D84" w:rsidRPr="00E17A69">
        <w:rPr>
          <w:rFonts w:ascii="Times New Roman" w:hAnsi="Times New Roman" w:cs="Times New Roman"/>
        </w:rPr>
        <w:t xml:space="preserve"> </w:t>
      </w:r>
      <w:r w:rsidR="00D1321E" w:rsidRPr="00E17A69">
        <w:rPr>
          <w:rFonts w:ascii="Times New Roman" w:hAnsi="Times New Roman" w:cs="Times New Roman"/>
        </w:rPr>
        <w:t xml:space="preserve">six months </w:t>
      </w:r>
      <w:r w:rsidR="00AF69A6" w:rsidRPr="00E17A69">
        <w:rPr>
          <w:rFonts w:ascii="Times New Roman" w:hAnsi="Times New Roman" w:cs="Times New Roman"/>
        </w:rPr>
        <w:t>pre-pregnancy</w:t>
      </w:r>
      <w:r w:rsidR="00FE0A2C" w:rsidRPr="00E17A69">
        <w:rPr>
          <w:rFonts w:ascii="Times New Roman" w:hAnsi="Times New Roman" w:cs="Times New Roman"/>
        </w:rPr>
        <w:t>.</w:t>
      </w:r>
    </w:p>
    <w:p w14:paraId="21E437A8" w14:textId="7001CE56" w:rsidR="00F44AE2" w:rsidRPr="00E17A69" w:rsidRDefault="00F44AE2" w:rsidP="00F44AE2">
      <w:pPr>
        <w:spacing w:after="120" w:line="360" w:lineRule="auto"/>
        <w:rPr>
          <w:rFonts w:ascii="Times New Roman" w:hAnsi="Times New Roman" w:cs="Times New Roman"/>
          <w:i/>
          <w:iCs/>
        </w:rPr>
      </w:pPr>
      <w:r w:rsidRPr="00E17A69">
        <w:rPr>
          <w:rFonts w:ascii="Times New Roman" w:hAnsi="Times New Roman" w:cs="Times New Roman"/>
          <w:i/>
          <w:iCs/>
        </w:rPr>
        <w:t>Maternal</w:t>
      </w:r>
      <w:r w:rsidR="00395511" w:rsidRPr="00E17A69">
        <w:rPr>
          <w:rFonts w:ascii="Times New Roman" w:hAnsi="Times New Roman" w:cs="Times New Roman"/>
          <w:i/>
          <w:iCs/>
        </w:rPr>
        <w:t xml:space="preserve"> characteristics </w:t>
      </w:r>
      <w:r w:rsidR="00054948" w:rsidRPr="00E17A69">
        <w:rPr>
          <w:rFonts w:ascii="Times New Roman" w:hAnsi="Times New Roman" w:cs="Times New Roman"/>
          <w:i/>
          <w:iCs/>
        </w:rPr>
        <w:t>(N=1425</w:t>
      </w:r>
      <w:r w:rsidR="00713F30" w:rsidRPr="00E17A69">
        <w:rPr>
          <w:rFonts w:ascii="Times New Roman" w:hAnsi="Times New Roman" w:cs="Times New Roman"/>
          <w:i/>
          <w:iCs/>
        </w:rPr>
        <w:t>)</w:t>
      </w:r>
    </w:p>
    <w:p w14:paraId="52F3323F" w14:textId="3DED054A" w:rsidR="008F6ECD" w:rsidRPr="00E17A69" w:rsidRDefault="004B7939" w:rsidP="004B7939">
      <w:pPr>
        <w:spacing w:after="120" w:line="360" w:lineRule="auto"/>
        <w:rPr>
          <w:rFonts w:ascii="Times New Roman" w:hAnsi="Times New Roman" w:cs="Times New Roman"/>
        </w:rPr>
      </w:pPr>
      <w:r w:rsidRPr="00E17A69">
        <w:rPr>
          <w:rFonts w:ascii="Times New Roman" w:hAnsi="Times New Roman" w:cs="Times New Roman"/>
        </w:rPr>
        <w:t>M</w:t>
      </w:r>
      <w:r w:rsidR="00D95BE6" w:rsidRPr="00E17A69">
        <w:rPr>
          <w:rFonts w:ascii="Times New Roman" w:hAnsi="Times New Roman" w:cs="Times New Roman"/>
        </w:rPr>
        <w:t xml:space="preserve">edian </w:t>
      </w:r>
      <w:r w:rsidR="00D14D01" w:rsidRPr="00E17A69">
        <w:rPr>
          <w:rFonts w:ascii="Times New Roman" w:hAnsi="Times New Roman" w:cs="Times New Roman"/>
        </w:rPr>
        <w:t xml:space="preserve">pregnancy start age </w:t>
      </w:r>
      <w:r w:rsidR="00D95BE6" w:rsidRPr="00E17A69">
        <w:rPr>
          <w:rFonts w:ascii="Times New Roman" w:hAnsi="Times New Roman" w:cs="Times New Roman"/>
        </w:rPr>
        <w:t>was 31 years</w:t>
      </w:r>
      <w:r w:rsidR="00E261EC" w:rsidRPr="00E17A69">
        <w:rPr>
          <w:rFonts w:ascii="Times New Roman" w:hAnsi="Times New Roman" w:cs="Times New Roman"/>
        </w:rPr>
        <w:t xml:space="preserve">; </w:t>
      </w:r>
      <w:r w:rsidR="00E261EC" w:rsidRPr="00E17A69">
        <w:rPr>
          <w:rFonts w:ascii="Times New Roman" w:hAnsi="Times New Roman" w:cs="Times New Roman"/>
        </w:rPr>
        <w:t>23% were 15-24 years (Table 1)</w:t>
      </w:r>
      <w:r w:rsidR="00D14D01" w:rsidRPr="00E17A69">
        <w:rPr>
          <w:rFonts w:ascii="Times New Roman" w:hAnsi="Times New Roman" w:cs="Times New Roman"/>
        </w:rPr>
        <w:t xml:space="preserve">.  Most women </w:t>
      </w:r>
      <w:r w:rsidR="00FE087C" w:rsidRPr="00E17A69">
        <w:rPr>
          <w:rFonts w:ascii="Times New Roman" w:hAnsi="Times New Roman" w:cs="Times New Roman"/>
        </w:rPr>
        <w:t xml:space="preserve">attended rural </w:t>
      </w:r>
      <w:r w:rsidR="004B66E5" w:rsidRPr="00E17A69">
        <w:rPr>
          <w:rFonts w:ascii="Times New Roman" w:hAnsi="Times New Roman" w:cs="Times New Roman"/>
        </w:rPr>
        <w:t>ANC clinics</w:t>
      </w:r>
      <w:r w:rsidR="00FE087C" w:rsidRPr="00E17A69">
        <w:rPr>
          <w:rFonts w:ascii="Times New Roman" w:hAnsi="Times New Roman" w:cs="Times New Roman"/>
        </w:rPr>
        <w:t xml:space="preserve">.  </w:t>
      </w:r>
      <w:r w:rsidR="001508C9" w:rsidRPr="00E17A69">
        <w:rPr>
          <w:rFonts w:ascii="Times New Roman" w:hAnsi="Times New Roman" w:cs="Times New Roman"/>
        </w:rPr>
        <w:t xml:space="preserve">HIV status disclosure was reported in over </w:t>
      </w:r>
      <w:r w:rsidR="00FE087C" w:rsidRPr="00E17A69">
        <w:rPr>
          <w:rFonts w:ascii="Times New Roman" w:hAnsi="Times New Roman" w:cs="Times New Roman"/>
        </w:rPr>
        <w:t>60%</w:t>
      </w:r>
      <w:r w:rsidR="005D63B7" w:rsidRPr="00E17A69">
        <w:rPr>
          <w:rFonts w:ascii="Times New Roman" w:hAnsi="Times New Roman" w:cs="Times New Roman"/>
        </w:rPr>
        <w:t xml:space="preserve"> and prior PMTCT exposure in o</w:t>
      </w:r>
      <w:r w:rsidR="00FE087C" w:rsidRPr="00E17A69">
        <w:rPr>
          <w:rFonts w:ascii="Times New Roman" w:hAnsi="Times New Roman" w:cs="Times New Roman"/>
        </w:rPr>
        <w:t>ve</w:t>
      </w:r>
      <w:r w:rsidR="005D63B7" w:rsidRPr="00E17A69">
        <w:rPr>
          <w:rFonts w:ascii="Times New Roman" w:hAnsi="Times New Roman" w:cs="Times New Roman"/>
        </w:rPr>
        <w:t>r 50% of women.</w:t>
      </w:r>
      <w:r w:rsidR="00FE087C" w:rsidRPr="00E17A69">
        <w:rPr>
          <w:rFonts w:ascii="Times New Roman" w:hAnsi="Times New Roman" w:cs="Times New Roman"/>
        </w:rPr>
        <w:t xml:space="preserve">  </w:t>
      </w:r>
      <w:r w:rsidR="00612CCA" w:rsidRPr="00E17A69">
        <w:rPr>
          <w:rFonts w:ascii="Times New Roman" w:hAnsi="Times New Roman" w:cs="Times New Roman"/>
        </w:rPr>
        <w:t>Only 1095 women (76.8</w:t>
      </w:r>
      <w:r w:rsidR="008F6ECD" w:rsidRPr="00E17A69">
        <w:rPr>
          <w:rFonts w:ascii="Times New Roman" w:hAnsi="Times New Roman" w:cs="Times New Roman"/>
        </w:rPr>
        <w:t xml:space="preserve">%) had </w:t>
      </w:r>
      <w:r w:rsidR="00FE0A2C" w:rsidRPr="00E17A69">
        <w:rPr>
          <w:rFonts w:ascii="Times New Roman" w:hAnsi="Times New Roman" w:cs="Times New Roman"/>
        </w:rPr>
        <w:t>birth outcome data</w:t>
      </w:r>
      <w:r w:rsidR="005B208E" w:rsidRPr="00E17A69">
        <w:rPr>
          <w:rFonts w:ascii="Times New Roman" w:hAnsi="Times New Roman" w:cs="Times New Roman"/>
        </w:rPr>
        <w:t>; of these 89.0% (n=975</w:t>
      </w:r>
      <w:r w:rsidR="008F6ECD" w:rsidRPr="00E17A69">
        <w:rPr>
          <w:rFonts w:ascii="Times New Roman" w:hAnsi="Times New Roman" w:cs="Times New Roman"/>
        </w:rPr>
        <w:t xml:space="preserve">) had infants born at </w:t>
      </w:r>
      <w:r w:rsidR="001C0084" w:rsidRPr="00E17A69">
        <w:rPr>
          <w:rFonts w:ascii="Times New Roman" w:hAnsi="Times New Roman" w:cs="Times New Roman"/>
        </w:rPr>
        <w:t xml:space="preserve">≥ </w:t>
      </w:r>
      <w:r w:rsidR="008F6ECD" w:rsidRPr="00E17A69">
        <w:rPr>
          <w:rFonts w:ascii="Times New Roman" w:hAnsi="Times New Roman" w:cs="Times New Roman"/>
        </w:rPr>
        <w:t xml:space="preserve">37 </w:t>
      </w:r>
      <w:r w:rsidR="00D7499C" w:rsidRPr="00E17A69">
        <w:rPr>
          <w:rFonts w:ascii="Times New Roman" w:hAnsi="Times New Roman" w:cs="Times New Roman"/>
        </w:rPr>
        <w:t xml:space="preserve">gestational </w:t>
      </w:r>
      <w:r w:rsidR="008F6ECD" w:rsidRPr="00E17A69">
        <w:rPr>
          <w:rFonts w:ascii="Times New Roman" w:hAnsi="Times New Roman" w:cs="Times New Roman"/>
        </w:rPr>
        <w:t xml:space="preserve">weeks </w:t>
      </w:r>
      <w:r w:rsidR="00FE087C" w:rsidRPr="00E17A69">
        <w:rPr>
          <w:rFonts w:ascii="Times New Roman" w:hAnsi="Times New Roman" w:cs="Times New Roman"/>
        </w:rPr>
        <w:t>(Table 1)</w:t>
      </w:r>
      <w:r w:rsidR="008F6ECD" w:rsidRPr="00E17A69">
        <w:rPr>
          <w:rFonts w:ascii="Times New Roman" w:hAnsi="Times New Roman" w:cs="Times New Roman"/>
        </w:rPr>
        <w:t>.</w:t>
      </w:r>
    </w:p>
    <w:p w14:paraId="1EC19092" w14:textId="5A300A1C" w:rsidR="00005EE5" w:rsidRPr="00E17A69" w:rsidRDefault="004B7939" w:rsidP="004B7939">
      <w:pPr>
        <w:spacing w:after="120" w:line="360" w:lineRule="auto"/>
        <w:rPr>
          <w:rFonts w:ascii="Times New Roman" w:hAnsi="Times New Roman" w:cs="Times New Roman"/>
        </w:rPr>
      </w:pPr>
      <w:r w:rsidRPr="00E17A69">
        <w:rPr>
          <w:rFonts w:ascii="Times New Roman" w:hAnsi="Times New Roman" w:cs="Times New Roman"/>
        </w:rPr>
        <w:t>M</w:t>
      </w:r>
      <w:r w:rsidR="00713F30" w:rsidRPr="00E17A69">
        <w:rPr>
          <w:rFonts w:ascii="Times New Roman" w:hAnsi="Times New Roman" w:cs="Times New Roman"/>
        </w:rPr>
        <w:t>edian i</w:t>
      </w:r>
      <w:r w:rsidR="005B208E" w:rsidRPr="00E17A69">
        <w:rPr>
          <w:rFonts w:ascii="Times New Roman" w:hAnsi="Times New Roman" w:cs="Times New Roman"/>
        </w:rPr>
        <w:t>nitiation CD4</w:t>
      </w:r>
      <w:r w:rsidR="00FE0A2C" w:rsidRPr="00E17A69">
        <w:rPr>
          <w:rFonts w:ascii="Times New Roman" w:hAnsi="Times New Roman" w:cs="Times New Roman"/>
          <w:vertAlign w:val="superscript"/>
        </w:rPr>
        <w:t>+</w:t>
      </w:r>
      <w:r w:rsidR="005B208E" w:rsidRPr="00E17A69">
        <w:rPr>
          <w:rFonts w:ascii="Times New Roman" w:hAnsi="Times New Roman" w:cs="Times New Roman"/>
        </w:rPr>
        <w:t xml:space="preserve"> was 164</w:t>
      </w:r>
      <w:r w:rsidR="00713F30" w:rsidRPr="00E17A69">
        <w:rPr>
          <w:rFonts w:ascii="Times New Roman" w:hAnsi="Times New Roman" w:cs="Times New Roman"/>
        </w:rPr>
        <w:t xml:space="preserve"> cells/</w:t>
      </w:r>
      <w:r w:rsidR="00713F30" w:rsidRPr="00E17A69">
        <w:rPr>
          <w:rFonts w:ascii="Times New Roman" w:hAnsi="Times New Roman" w:cs="Times New Roman" w:hint="eastAsia"/>
        </w:rPr>
        <w:t>m</w:t>
      </w:r>
      <w:r w:rsidR="00713F30" w:rsidRPr="00E17A69">
        <w:rPr>
          <w:rFonts w:ascii="Times New Roman" w:hAnsi="Times New Roman" w:cs="Times New Roman"/>
        </w:rPr>
        <w:t>m</w:t>
      </w:r>
      <w:r w:rsidR="00713F30" w:rsidRPr="00E17A69">
        <w:rPr>
          <w:rFonts w:ascii="Times New Roman" w:hAnsi="Times New Roman" w:cs="Times New Roman"/>
          <w:vertAlign w:val="superscript"/>
        </w:rPr>
        <w:t>3</w:t>
      </w:r>
      <w:r w:rsidR="000A1A90" w:rsidRPr="00E17A69">
        <w:rPr>
          <w:rFonts w:ascii="Times New Roman" w:hAnsi="Times New Roman" w:cs="Times New Roman"/>
        </w:rPr>
        <w:t xml:space="preserve">; </w:t>
      </w:r>
      <w:r w:rsidR="00FE0A2C" w:rsidRPr="00E17A69">
        <w:rPr>
          <w:rFonts w:ascii="Times New Roman" w:hAnsi="Times New Roman" w:cs="Times New Roman"/>
        </w:rPr>
        <w:t xml:space="preserve">pre-pregnancy </w:t>
      </w:r>
      <w:r w:rsidR="00713F30" w:rsidRPr="00E17A69">
        <w:rPr>
          <w:rFonts w:ascii="Times New Roman" w:hAnsi="Times New Roman" w:cs="Times New Roman"/>
        </w:rPr>
        <w:t>CD4</w:t>
      </w:r>
      <w:r w:rsidR="00FE0A2C" w:rsidRPr="00E17A69">
        <w:rPr>
          <w:rFonts w:ascii="Times New Roman" w:hAnsi="Times New Roman" w:cs="Times New Roman"/>
          <w:vertAlign w:val="superscript"/>
        </w:rPr>
        <w:t>+</w:t>
      </w:r>
      <w:r w:rsidR="00713F30" w:rsidRPr="00E17A69">
        <w:rPr>
          <w:rFonts w:ascii="Times New Roman" w:hAnsi="Times New Roman" w:cs="Times New Roman"/>
        </w:rPr>
        <w:t xml:space="preserve"> was 47</w:t>
      </w:r>
      <w:r w:rsidR="005B208E" w:rsidRPr="00E17A69">
        <w:rPr>
          <w:rFonts w:ascii="Times New Roman" w:hAnsi="Times New Roman" w:cs="Times New Roman"/>
        </w:rPr>
        <w:t>7</w:t>
      </w:r>
      <w:r w:rsidR="00713F30" w:rsidRPr="00E17A69">
        <w:rPr>
          <w:rFonts w:ascii="Times New Roman" w:hAnsi="Times New Roman" w:cs="Times New Roman"/>
        </w:rPr>
        <w:t xml:space="preserve"> cells/mm</w:t>
      </w:r>
      <w:r w:rsidR="00713F30" w:rsidRPr="00E17A69">
        <w:rPr>
          <w:rFonts w:ascii="Times New Roman" w:hAnsi="Times New Roman" w:cs="Times New Roman"/>
          <w:vertAlign w:val="superscript"/>
        </w:rPr>
        <w:t>3</w:t>
      </w:r>
      <w:r w:rsidR="005B208E" w:rsidRPr="00E17A69">
        <w:rPr>
          <w:rFonts w:ascii="Times New Roman" w:hAnsi="Times New Roman" w:cs="Times New Roman"/>
        </w:rPr>
        <w:t xml:space="preserve"> </w:t>
      </w:r>
      <w:r w:rsidR="00FE087C" w:rsidRPr="00E17A69">
        <w:rPr>
          <w:rFonts w:ascii="Times New Roman" w:hAnsi="Times New Roman" w:cs="Times New Roman"/>
        </w:rPr>
        <w:t>(Table 1)</w:t>
      </w:r>
      <w:r w:rsidR="00713F30" w:rsidRPr="00E17A69">
        <w:rPr>
          <w:rFonts w:ascii="Times New Roman" w:hAnsi="Times New Roman" w:cs="Times New Roman"/>
        </w:rPr>
        <w:t xml:space="preserve">.  </w:t>
      </w:r>
      <w:r w:rsidR="005B208E" w:rsidRPr="00E17A69">
        <w:rPr>
          <w:rFonts w:ascii="Times New Roman" w:hAnsi="Times New Roman" w:cs="Times New Roman"/>
        </w:rPr>
        <w:t>There were 203</w:t>
      </w:r>
      <w:r w:rsidR="008F6ECD" w:rsidRPr="00E17A69">
        <w:rPr>
          <w:rFonts w:ascii="Times New Roman" w:hAnsi="Times New Roman" w:cs="Times New Roman"/>
        </w:rPr>
        <w:t xml:space="preserve"> </w:t>
      </w:r>
      <w:r w:rsidR="005B208E" w:rsidRPr="00E17A69">
        <w:rPr>
          <w:rFonts w:ascii="Times New Roman" w:hAnsi="Times New Roman" w:cs="Times New Roman"/>
        </w:rPr>
        <w:t>(14.3</w:t>
      </w:r>
      <w:r w:rsidR="0067542D" w:rsidRPr="00E17A69">
        <w:rPr>
          <w:rFonts w:ascii="Times New Roman" w:hAnsi="Times New Roman" w:cs="Times New Roman"/>
        </w:rPr>
        <w:t xml:space="preserve">%) </w:t>
      </w:r>
      <w:r w:rsidR="00A64E92" w:rsidRPr="00E17A69">
        <w:rPr>
          <w:rFonts w:ascii="Times New Roman" w:hAnsi="Times New Roman" w:cs="Times New Roman"/>
        </w:rPr>
        <w:t xml:space="preserve">women with </w:t>
      </w:r>
      <w:r w:rsidR="008370C7" w:rsidRPr="00E17A69">
        <w:rPr>
          <w:rFonts w:ascii="Times New Roman" w:hAnsi="Times New Roman" w:cs="Times New Roman"/>
        </w:rPr>
        <w:t xml:space="preserve">pre-pregnancy and antenatal </w:t>
      </w:r>
      <w:r w:rsidR="008D5C4C" w:rsidRPr="00E17A69">
        <w:rPr>
          <w:rFonts w:ascii="Times New Roman" w:hAnsi="Times New Roman" w:cs="Times New Roman"/>
        </w:rPr>
        <w:t>ART regimen changes</w:t>
      </w:r>
      <w:r w:rsidR="008F6ECD" w:rsidRPr="00E17A69">
        <w:rPr>
          <w:rFonts w:ascii="Times New Roman" w:hAnsi="Times New Roman" w:cs="Times New Roman"/>
        </w:rPr>
        <w:t xml:space="preserve">.  </w:t>
      </w:r>
      <w:r w:rsidR="005D63B7" w:rsidRPr="00E17A69">
        <w:rPr>
          <w:rFonts w:ascii="Times New Roman" w:hAnsi="Times New Roman" w:cs="Times New Roman"/>
        </w:rPr>
        <w:t>M</w:t>
      </w:r>
      <w:r w:rsidR="00F44AE2" w:rsidRPr="00E17A69">
        <w:rPr>
          <w:rFonts w:ascii="Times New Roman" w:hAnsi="Times New Roman" w:cs="Times New Roman"/>
        </w:rPr>
        <w:t xml:space="preserve">edian </w:t>
      </w:r>
      <w:r w:rsidR="008D5C4C" w:rsidRPr="00E17A69">
        <w:rPr>
          <w:rFonts w:ascii="Times New Roman" w:hAnsi="Times New Roman" w:cs="Times New Roman"/>
        </w:rPr>
        <w:t xml:space="preserve">ART </w:t>
      </w:r>
      <w:r w:rsidR="00F44AE2" w:rsidRPr="00E17A69">
        <w:rPr>
          <w:rFonts w:ascii="Times New Roman" w:hAnsi="Times New Roman" w:cs="Times New Roman"/>
        </w:rPr>
        <w:t xml:space="preserve">duration </w:t>
      </w:r>
      <w:r w:rsidR="008D5C4C" w:rsidRPr="00E17A69">
        <w:rPr>
          <w:rFonts w:ascii="Times New Roman" w:hAnsi="Times New Roman" w:cs="Times New Roman"/>
        </w:rPr>
        <w:t xml:space="preserve">was 2.1 years </w:t>
      </w:r>
      <w:r w:rsidR="0067542D" w:rsidRPr="00E17A69">
        <w:rPr>
          <w:rFonts w:ascii="Times New Roman" w:hAnsi="Times New Roman" w:cs="Times New Roman"/>
        </w:rPr>
        <w:t>at pregnancy start</w:t>
      </w:r>
      <w:r w:rsidR="00F44AE2" w:rsidRPr="00E17A69">
        <w:rPr>
          <w:rFonts w:ascii="Times New Roman" w:hAnsi="Times New Roman" w:cs="Times New Roman"/>
        </w:rPr>
        <w:t>.</w:t>
      </w:r>
      <w:r w:rsidR="008F6ECD" w:rsidRPr="00E17A69">
        <w:rPr>
          <w:rFonts w:ascii="Times New Roman" w:hAnsi="Times New Roman" w:cs="Times New Roman"/>
        </w:rPr>
        <w:t xml:space="preserve"> </w:t>
      </w:r>
      <w:r w:rsidR="00F44AE2" w:rsidRPr="00E17A69">
        <w:rPr>
          <w:rFonts w:ascii="Times New Roman" w:hAnsi="Times New Roman" w:cs="Times New Roman"/>
        </w:rPr>
        <w:t xml:space="preserve"> </w:t>
      </w:r>
      <w:r w:rsidR="008370C7" w:rsidRPr="00E17A69">
        <w:rPr>
          <w:rFonts w:ascii="Times New Roman" w:hAnsi="Times New Roman" w:cs="Times New Roman"/>
        </w:rPr>
        <w:t>Over 50% of women received</w:t>
      </w:r>
      <w:r w:rsidR="00CE4CF8" w:rsidRPr="00E17A69">
        <w:rPr>
          <w:rFonts w:ascii="Times New Roman" w:hAnsi="Times New Roman" w:cs="Times New Roman"/>
        </w:rPr>
        <w:t xml:space="preserve"> TDF-</w:t>
      </w:r>
      <w:r w:rsidR="00F44AE2" w:rsidRPr="00E17A69">
        <w:rPr>
          <w:rFonts w:ascii="Times New Roman" w:hAnsi="Times New Roman" w:cs="Times New Roman"/>
        </w:rPr>
        <w:t xml:space="preserve">based </w:t>
      </w:r>
      <w:r w:rsidR="00CE4CF8" w:rsidRPr="00E17A69">
        <w:rPr>
          <w:rFonts w:ascii="Times New Roman" w:hAnsi="Times New Roman" w:cs="Times New Roman"/>
        </w:rPr>
        <w:t>ART</w:t>
      </w:r>
      <w:r w:rsidR="000A2718" w:rsidRPr="00E17A69">
        <w:rPr>
          <w:rFonts w:ascii="Times New Roman" w:hAnsi="Times New Roman" w:cs="Times New Roman"/>
        </w:rPr>
        <w:t xml:space="preserve"> and </w:t>
      </w:r>
      <w:r w:rsidR="008370C7" w:rsidRPr="00E17A69">
        <w:rPr>
          <w:rFonts w:ascii="Times New Roman" w:hAnsi="Times New Roman" w:cs="Times New Roman"/>
        </w:rPr>
        <w:t>under 42% used</w:t>
      </w:r>
      <w:r w:rsidR="00CE4CF8" w:rsidRPr="00E17A69">
        <w:rPr>
          <w:rFonts w:ascii="Times New Roman" w:hAnsi="Times New Roman" w:cs="Times New Roman"/>
        </w:rPr>
        <w:t xml:space="preserve"> d</w:t>
      </w:r>
      <w:r w:rsidR="0075104E" w:rsidRPr="00E17A69">
        <w:rPr>
          <w:rFonts w:ascii="Times New Roman" w:hAnsi="Times New Roman" w:cs="Times New Roman"/>
        </w:rPr>
        <w:t>4T-based regimen</w:t>
      </w:r>
      <w:r w:rsidR="008370C7" w:rsidRPr="00E17A69">
        <w:rPr>
          <w:rFonts w:ascii="Times New Roman" w:hAnsi="Times New Roman" w:cs="Times New Roman"/>
        </w:rPr>
        <w:t>s</w:t>
      </w:r>
      <w:r w:rsidR="0075104E" w:rsidRPr="00E17A69">
        <w:rPr>
          <w:rFonts w:ascii="Times New Roman" w:hAnsi="Times New Roman" w:cs="Times New Roman"/>
        </w:rPr>
        <w:t xml:space="preserve"> with either efavirenz or nevirapine</w:t>
      </w:r>
      <w:r w:rsidR="005D63B7" w:rsidRPr="00E17A69">
        <w:rPr>
          <w:rFonts w:ascii="Times New Roman" w:hAnsi="Times New Roman" w:cs="Times New Roman"/>
        </w:rPr>
        <w:t>; only 37 women (2.6%) used</w:t>
      </w:r>
      <w:r w:rsidR="00CE4CF8" w:rsidRPr="00E17A69">
        <w:rPr>
          <w:rFonts w:ascii="Times New Roman" w:hAnsi="Times New Roman" w:cs="Times New Roman"/>
        </w:rPr>
        <w:t xml:space="preserve"> </w:t>
      </w:r>
      <w:r w:rsidR="00C4214F" w:rsidRPr="00E17A69">
        <w:rPr>
          <w:rFonts w:ascii="Times New Roman" w:hAnsi="Times New Roman" w:cs="Times New Roman"/>
        </w:rPr>
        <w:t>ZDV</w:t>
      </w:r>
      <w:r w:rsidR="00CE4CF8" w:rsidRPr="00E17A69">
        <w:rPr>
          <w:rFonts w:ascii="Times New Roman" w:hAnsi="Times New Roman" w:cs="Times New Roman"/>
        </w:rPr>
        <w:t xml:space="preserve"> during pregnancy</w:t>
      </w:r>
      <w:r w:rsidR="0075104E" w:rsidRPr="00E17A69">
        <w:rPr>
          <w:rFonts w:ascii="Times New Roman" w:hAnsi="Times New Roman" w:cs="Times New Roman"/>
        </w:rPr>
        <w:t>.</w:t>
      </w:r>
    </w:p>
    <w:p w14:paraId="192BB6A0" w14:textId="48F0B608" w:rsidR="00FE0A2C" w:rsidRPr="00E17A69" w:rsidRDefault="008370C7" w:rsidP="004B7939">
      <w:pPr>
        <w:spacing w:after="120" w:line="360" w:lineRule="auto"/>
        <w:rPr>
          <w:rFonts w:ascii="Times New Roman" w:hAnsi="Times New Roman" w:cs="Times New Roman"/>
        </w:rPr>
      </w:pPr>
      <w:r w:rsidRPr="00E17A69">
        <w:rPr>
          <w:rFonts w:ascii="Times New Roman" w:hAnsi="Times New Roman" w:cs="Times New Roman"/>
        </w:rPr>
        <w:t xml:space="preserve">Table 1 also shows pre-pregnancy group </w:t>
      </w:r>
      <w:r w:rsidR="00B258B8" w:rsidRPr="00E17A69">
        <w:rPr>
          <w:rFonts w:ascii="Times New Roman" w:hAnsi="Times New Roman" w:cs="Times New Roman"/>
        </w:rPr>
        <w:t xml:space="preserve">characteristics </w:t>
      </w:r>
      <w:r w:rsidR="004B7939" w:rsidRPr="00E17A69">
        <w:rPr>
          <w:rFonts w:ascii="Times New Roman" w:hAnsi="Times New Roman" w:cs="Times New Roman"/>
        </w:rPr>
        <w:t xml:space="preserve">(N=988) by </w:t>
      </w:r>
      <w:r w:rsidR="000A1A90" w:rsidRPr="00E17A69">
        <w:rPr>
          <w:rFonts w:ascii="Times New Roman" w:hAnsi="Times New Roman" w:cs="Times New Roman"/>
        </w:rPr>
        <w:t>VL</w:t>
      </w:r>
      <w:r w:rsidR="00B258B8" w:rsidRPr="00E17A69">
        <w:rPr>
          <w:rFonts w:ascii="Times New Roman" w:hAnsi="Times New Roman" w:cs="Times New Roman"/>
        </w:rPr>
        <w:t xml:space="preserve">.  Women with viraemia were significantly older, more likely to </w:t>
      </w:r>
      <w:r w:rsidR="00A64E92" w:rsidRPr="00E17A69">
        <w:rPr>
          <w:rFonts w:ascii="Times New Roman" w:hAnsi="Times New Roman" w:cs="Times New Roman"/>
        </w:rPr>
        <w:t xml:space="preserve">have </w:t>
      </w:r>
      <w:r w:rsidR="00B258B8" w:rsidRPr="00E17A69">
        <w:rPr>
          <w:rFonts w:ascii="Times New Roman" w:hAnsi="Times New Roman" w:cs="Times New Roman"/>
        </w:rPr>
        <w:t>disclose</w:t>
      </w:r>
      <w:r w:rsidR="00A64E92" w:rsidRPr="00E17A69">
        <w:rPr>
          <w:rFonts w:ascii="Times New Roman" w:hAnsi="Times New Roman" w:cs="Times New Roman"/>
        </w:rPr>
        <w:t>d</w:t>
      </w:r>
      <w:r w:rsidR="00B258B8" w:rsidRPr="00E17A69">
        <w:rPr>
          <w:rFonts w:ascii="Times New Roman" w:hAnsi="Times New Roman" w:cs="Times New Roman"/>
        </w:rPr>
        <w:t xml:space="preserve"> their HIV </w:t>
      </w:r>
      <w:r w:rsidR="00FE0A2C" w:rsidRPr="00E17A69">
        <w:rPr>
          <w:rFonts w:ascii="Times New Roman" w:hAnsi="Times New Roman" w:cs="Times New Roman"/>
        </w:rPr>
        <w:t xml:space="preserve">status, </w:t>
      </w:r>
      <w:r w:rsidR="00EC702C" w:rsidRPr="00E17A69">
        <w:rPr>
          <w:rFonts w:ascii="Times New Roman" w:hAnsi="Times New Roman" w:cs="Times New Roman"/>
        </w:rPr>
        <w:t xml:space="preserve">with </w:t>
      </w:r>
      <w:r w:rsidR="00B258B8" w:rsidRPr="00E17A69">
        <w:rPr>
          <w:rFonts w:ascii="Times New Roman" w:hAnsi="Times New Roman" w:cs="Times New Roman"/>
        </w:rPr>
        <w:t xml:space="preserve">lower </w:t>
      </w:r>
      <w:r w:rsidR="0039714F" w:rsidRPr="00E17A69">
        <w:rPr>
          <w:rFonts w:ascii="Times New Roman" w:hAnsi="Times New Roman" w:cs="Times New Roman"/>
        </w:rPr>
        <w:t xml:space="preserve">pre-pregnancy </w:t>
      </w:r>
      <w:r w:rsidR="00B258B8" w:rsidRPr="00E17A69">
        <w:rPr>
          <w:rFonts w:ascii="Times New Roman" w:hAnsi="Times New Roman" w:cs="Times New Roman"/>
        </w:rPr>
        <w:t>CD4</w:t>
      </w:r>
      <w:r w:rsidR="00FE0A2C" w:rsidRPr="00E17A69">
        <w:rPr>
          <w:rFonts w:ascii="Times New Roman" w:hAnsi="Times New Roman" w:cs="Times New Roman"/>
          <w:vertAlign w:val="superscript"/>
        </w:rPr>
        <w:t>+</w:t>
      </w:r>
      <w:r w:rsidR="00B258B8" w:rsidRPr="00E17A69">
        <w:rPr>
          <w:rFonts w:ascii="Times New Roman" w:hAnsi="Times New Roman" w:cs="Times New Roman"/>
        </w:rPr>
        <w:t xml:space="preserve"> co</w:t>
      </w:r>
      <w:r w:rsidR="0039714F" w:rsidRPr="00E17A69">
        <w:rPr>
          <w:rFonts w:ascii="Times New Roman" w:hAnsi="Times New Roman" w:cs="Times New Roman"/>
        </w:rPr>
        <w:t>unt</w:t>
      </w:r>
      <w:r w:rsidR="00FE0A2C" w:rsidRPr="00E17A69">
        <w:rPr>
          <w:rFonts w:ascii="Times New Roman" w:hAnsi="Times New Roman" w:cs="Times New Roman"/>
        </w:rPr>
        <w:t>s</w:t>
      </w:r>
      <w:r w:rsidR="00710CDE" w:rsidRPr="00E17A69">
        <w:rPr>
          <w:rFonts w:ascii="Times New Roman" w:hAnsi="Times New Roman" w:cs="Times New Roman"/>
        </w:rPr>
        <w:t xml:space="preserve">, </w:t>
      </w:r>
      <w:r w:rsidR="00B258B8" w:rsidRPr="00E17A69">
        <w:rPr>
          <w:rFonts w:ascii="Times New Roman" w:hAnsi="Times New Roman" w:cs="Times New Roman"/>
        </w:rPr>
        <w:t xml:space="preserve">more likely to be on ART for </w:t>
      </w:r>
      <w:r w:rsidR="00FE0A2C" w:rsidRPr="00E17A69">
        <w:rPr>
          <w:rFonts w:ascii="Times New Roman" w:hAnsi="Times New Roman" w:cs="Times New Roman"/>
        </w:rPr>
        <w:t>≥</w:t>
      </w:r>
      <w:r w:rsidR="00B258B8" w:rsidRPr="00E17A69">
        <w:rPr>
          <w:rFonts w:ascii="Times New Roman" w:hAnsi="Times New Roman" w:cs="Times New Roman"/>
        </w:rPr>
        <w:t>3 years and on a d4T</w:t>
      </w:r>
      <w:r w:rsidR="0039714F" w:rsidRPr="00E17A69">
        <w:rPr>
          <w:rFonts w:ascii="Times New Roman" w:hAnsi="Times New Roman" w:cs="Times New Roman"/>
        </w:rPr>
        <w:t>-based regimen pre-pregnancy</w:t>
      </w:r>
      <w:r w:rsidR="00B258B8" w:rsidRPr="00E17A69">
        <w:rPr>
          <w:rFonts w:ascii="Times New Roman" w:hAnsi="Times New Roman" w:cs="Times New Roman"/>
        </w:rPr>
        <w:t xml:space="preserve"> than those </w:t>
      </w:r>
      <w:r w:rsidR="00EC702C" w:rsidRPr="00E17A69">
        <w:rPr>
          <w:rFonts w:ascii="Times New Roman" w:hAnsi="Times New Roman" w:cs="Times New Roman"/>
        </w:rPr>
        <w:t>non-</w:t>
      </w:r>
      <w:r w:rsidR="00B258B8" w:rsidRPr="00E17A69">
        <w:rPr>
          <w:rFonts w:ascii="Times New Roman" w:hAnsi="Times New Roman" w:cs="Times New Roman"/>
        </w:rPr>
        <w:t>viraemi</w:t>
      </w:r>
      <w:r w:rsidR="00EC702C" w:rsidRPr="00E17A69">
        <w:rPr>
          <w:rFonts w:ascii="Times New Roman" w:hAnsi="Times New Roman" w:cs="Times New Roman"/>
        </w:rPr>
        <w:t>c</w:t>
      </w:r>
      <w:r w:rsidR="00B258B8" w:rsidRPr="00E17A69">
        <w:rPr>
          <w:rFonts w:ascii="Times New Roman" w:hAnsi="Times New Roman" w:cs="Times New Roman"/>
        </w:rPr>
        <w:t>.</w:t>
      </w:r>
    </w:p>
    <w:p w14:paraId="47E366AC" w14:textId="487B795A" w:rsidR="00890599" w:rsidRPr="00E17A69" w:rsidRDefault="00D73CDC" w:rsidP="00890599">
      <w:pPr>
        <w:spacing w:after="120" w:line="360" w:lineRule="auto"/>
        <w:rPr>
          <w:rFonts w:ascii="Times New Roman" w:hAnsi="Times New Roman" w:cs="Times New Roman"/>
          <w:i/>
          <w:iCs/>
        </w:rPr>
      </w:pPr>
      <w:r w:rsidRPr="00E17A69">
        <w:rPr>
          <w:rFonts w:ascii="Times New Roman" w:hAnsi="Times New Roman" w:cs="Times New Roman"/>
          <w:i/>
          <w:iCs/>
        </w:rPr>
        <w:t>VL</w:t>
      </w:r>
      <w:r w:rsidR="00167BA3" w:rsidRPr="00E17A69">
        <w:rPr>
          <w:rFonts w:ascii="Times New Roman" w:hAnsi="Times New Roman" w:cs="Times New Roman"/>
          <w:i/>
          <w:iCs/>
        </w:rPr>
        <w:t xml:space="preserve"> testing before</w:t>
      </w:r>
      <w:r w:rsidR="00895856" w:rsidRPr="00E17A69">
        <w:rPr>
          <w:rFonts w:ascii="Times New Roman" w:hAnsi="Times New Roman" w:cs="Times New Roman"/>
          <w:i/>
          <w:iCs/>
        </w:rPr>
        <w:t>, during and after pregnancy</w:t>
      </w:r>
      <w:r w:rsidR="008C2ADE" w:rsidRPr="00E17A69">
        <w:rPr>
          <w:rFonts w:ascii="Times New Roman" w:hAnsi="Times New Roman" w:cs="Times New Roman"/>
          <w:i/>
          <w:iCs/>
        </w:rPr>
        <w:t xml:space="preserve"> (N=1425)</w:t>
      </w:r>
    </w:p>
    <w:p w14:paraId="4463BBEC" w14:textId="00A5365C" w:rsidR="00375E74" w:rsidRPr="00E17A69" w:rsidRDefault="00375E74" w:rsidP="00FE087C">
      <w:pPr>
        <w:spacing w:after="120" w:line="360" w:lineRule="auto"/>
        <w:rPr>
          <w:rFonts w:ascii="Times New Roman" w:hAnsi="Times New Roman" w:cs="Times New Roman"/>
        </w:rPr>
      </w:pPr>
      <w:r w:rsidRPr="00E17A69">
        <w:rPr>
          <w:rFonts w:ascii="Times New Roman" w:hAnsi="Times New Roman" w:cs="Times New Roman"/>
        </w:rPr>
        <w:t>Overall</w:t>
      </w:r>
      <w:r w:rsidR="0001087F" w:rsidRPr="00E17A69">
        <w:rPr>
          <w:rFonts w:ascii="Times New Roman" w:hAnsi="Times New Roman" w:cs="Times New Roman"/>
        </w:rPr>
        <w:t xml:space="preserve"> there were 3941 VL observations in 1425 women;</w:t>
      </w:r>
      <w:r w:rsidRPr="00E17A69">
        <w:rPr>
          <w:rFonts w:ascii="Times New Roman" w:hAnsi="Times New Roman" w:cs="Times New Roman"/>
        </w:rPr>
        <w:t xml:space="preserve"> 16.8% </w:t>
      </w:r>
      <w:r w:rsidR="0001087F" w:rsidRPr="00E17A69">
        <w:rPr>
          <w:rFonts w:ascii="Times New Roman" w:hAnsi="Times New Roman" w:cs="Times New Roman"/>
        </w:rPr>
        <w:t xml:space="preserve">(n=660) </w:t>
      </w:r>
      <w:r w:rsidR="008C280E" w:rsidRPr="00E17A69">
        <w:rPr>
          <w:rFonts w:ascii="Times New Roman" w:hAnsi="Times New Roman" w:cs="Times New Roman"/>
        </w:rPr>
        <w:t>of VL tests were ≥1000</w:t>
      </w:r>
      <w:r w:rsidRPr="00E17A69">
        <w:rPr>
          <w:rFonts w:ascii="Times New Roman" w:hAnsi="Times New Roman" w:cs="Times New Roman"/>
        </w:rPr>
        <w:t xml:space="preserve">, </w:t>
      </w:r>
      <w:r w:rsidR="006078A7" w:rsidRPr="00E17A69">
        <w:rPr>
          <w:rFonts w:ascii="Times New Roman" w:hAnsi="Times New Roman" w:cs="Times New Roman"/>
        </w:rPr>
        <w:t>7.</w:t>
      </w:r>
      <w:r w:rsidR="0001087F" w:rsidRPr="00E17A69">
        <w:rPr>
          <w:rFonts w:ascii="Times New Roman" w:hAnsi="Times New Roman" w:cs="Times New Roman"/>
        </w:rPr>
        <w:t>9% (n=</w:t>
      </w:r>
      <w:r w:rsidR="006078A7" w:rsidRPr="00E17A69">
        <w:rPr>
          <w:rFonts w:ascii="Times New Roman" w:hAnsi="Times New Roman" w:cs="Times New Roman"/>
        </w:rPr>
        <w:t>312</w:t>
      </w:r>
      <w:r w:rsidR="0001087F" w:rsidRPr="00E17A69">
        <w:rPr>
          <w:rFonts w:ascii="Times New Roman" w:hAnsi="Times New Roman" w:cs="Times New Roman"/>
        </w:rPr>
        <w:t>)</w:t>
      </w:r>
      <w:r w:rsidR="008C280E" w:rsidRPr="00E17A69">
        <w:rPr>
          <w:rFonts w:ascii="Times New Roman" w:hAnsi="Times New Roman" w:cs="Times New Roman"/>
        </w:rPr>
        <w:t xml:space="preserve"> </w:t>
      </w:r>
      <w:r w:rsidR="006078A7" w:rsidRPr="00E17A69">
        <w:rPr>
          <w:rFonts w:ascii="Times New Roman" w:hAnsi="Times New Roman" w:cs="Times New Roman"/>
        </w:rPr>
        <w:t>50-999</w:t>
      </w:r>
      <w:r w:rsidR="008C280E" w:rsidRPr="00E17A69">
        <w:rPr>
          <w:rFonts w:ascii="Times New Roman" w:hAnsi="Times New Roman" w:cs="Times New Roman"/>
        </w:rPr>
        <w:t>,</w:t>
      </w:r>
      <w:r w:rsidR="0001087F" w:rsidRPr="00E17A69">
        <w:rPr>
          <w:rFonts w:ascii="Times New Roman" w:hAnsi="Times New Roman" w:cs="Times New Roman"/>
        </w:rPr>
        <w:t xml:space="preserve"> and </w:t>
      </w:r>
      <w:r w:rsidR="006078A7" w:rsidRPr="00E17A69">
        <w:rPr>
          <w:rFonts w:ascii="Times New Roman" w:hAnsi="Times New Roman" w:cs="Times New Roman"/>
        </w:rPr>
        <w:t>75.3</w:t>
      </w:r>
      <w:r w:rsidRPr="00E17A69">
        <w:rPr>
          <w:rFonts w:ascii="Times New Roman" w:hAnsi="Times New Roman" w:cs="Times New Roman"/>
        </w:rPr>
        <w:t xml:space="preserve">% </w:t>
      </w:r>
      <w:r w:rsidR="0001087F" w:rsidRPr="00E17A69">
        <w:rPr>
          <w:rFonts w:ascii="Times New Roman" w:hAnsi="Times New Roman" w:cs="Times New Roman"/>
        </w:rPr>
        <w:t>(n=</w:t>
      </w:r>
      <w:r w:rsidR="006078A7" w:rsidRPr="00E17A69">
        <w:rPr>
          <w:rFonts w:ascii="Times New Roman" w:hAnsi="Times New Roman" w:cs="Times New Roman"/>
        </w:rPr>
        <w:t>2969</w:t>
      </w:r>
      <w:r w:rsidR="0001087F" w:rsidRPr="00E17A69">
        <w:rPr>
          <w:rFonts w:ascii="Times New Roman" w:hAnsi="Times New Roman" w:cs="Times New Roman"/>
        </w:rPr>
        <w:t xml:space="preserve">) </w:t>
      </w:r>
      <w:r w:rsidRPr="00E17A69">
        <w:rPr>
          <w:rFonts w:ascii="Times New Roman" w:hAnsi="Times New Roman" w:cs="Times New Roman"/>
        </w:rPr>
        <w:t xml:space="preserve">were </w:t>
      </w:r>
      <w:r w:rsidR="006078A7" w:rsidRPr="00E17A69">
        <w:rPr>
          <w:rFonts w:ascii="Times New Roman" w:hAnsi="Times New Roman" w:cs="Times New Roman"/>
        </w:rPr>
        <w:t>&lt;</w:t>
      </w:r>
      <w:r w:rsidRPr="00E17A69">
        <w:rPr>
          <w:rFonts w:ascii="Times New Roman" w:hAnsi="Times New Roman" w:cs="Times New Roman"/>
        </w:rPr>
        <w:t>50</w:t>
      </w:r>
      <w:r w:rsidR="0001087F" w:rsidRPr="00E17A69">
        <w:rPr>
          <w:rFonts w:ascii="Times New Roman" w:hAnsi="Times New Roman" w:cs="Times New Roman"/>
        </w:rPr>
        <w:t>.</w:t>
      </w:r>
    </w:p>
    <w:p w14:paraId="56E4572E" w14:textId="112CE35C" w:rsidR="00FE087C" w:rsidRPr="00E17A69" w:rsidRDefault="006A1E41" w:rsidP="00FE087C">
      <w:pPr>
        <w:spacing w:after="120" w:line="360" w:lineRule="auto"/>
        <w:rPr>
          <w:rFonts w:ascii="Times New Roman" w:hAnsi="Times New Roman" w:cs="Times New Roman"/>
        </w:rPr>
      </w:pPr>
      <w:r w:rsidRPr="00E17A69">
        <w:rPr>
          <w:rFonts w:ascii="Times New Roman" w:hAnsi="Times New Roman" w:cs="Times New Roman"/>
        </w:rPr>
        <w:t xml:space="preserve">Of the </w:t>
      </w:r>
      <w:r w:rsidR="00DE0319" w:rsidRPr="00E17A69">
        <w:rPr>
          <w:rFonts w:ascii="Times New Roman" w:hAnsi="Times New Roman" w:cs="Times New Roman"/>
        </w:rPr>
        <w:t xml:space="preserve">988 </w:t>
      </w:r>
      <w:r w:rsidRPr="00E17A69">
        <w:rPr>
          <w:rFonts w:ascii="Times New Roman" w:hAnsi="Times New Roman" w:cs="Times New Roman"/>
        </w:rPr>
        <w:t>(69.3%) w</w:t>
      </w:r>
      <w:r w:rsidR="005D63B7" w:rsidRPr="00E17A69">
        <w:rPr>
          <w:rFonts w:ascii="Times New Roman" w:hAnsi="Times New Roman" w:cs="Times New Roman"/>
        </w:rPr>
        <w:t>omen with pre-pregnancy VL</w:t>
      </w:r>
      <w:r w:rsidRPr="00E17A69">
        <w:rPr>
          <w:rFonts w:ascii="Times New Roman" w:hAnsi="Times New Roman" w:cs="Times New Roman"/>
        </w:rPr>
        <w:t xml:space="preserve">, </w:t>
      </w:r>
      <w:r w:rsidR="008370C7" w:rsidRPr="00E17A69">
        <w:rPr>
          <w:rFonts w:ascii="Times New Roman" w:hAnsi="Times New Roman" w:cs="Times New Roman"/>
        </w:rPr>
        <w:t xml:space="preserve">82.0%, 6.8% and 11.2% had </w:t>
      </w:r>
      <w:r w:rsidR="00D7499C" w:rsidRPr="00E17A69">
        <w:rPr>
          <w:rFonts w:ascii="Times New Roman" w:hAnsi="Times New Roman" w:cs="Times New Roman"/>
        </w:rPr>
        <w:t>VL</w:t>
      </w:r>
      <w:r w:rsidR="00890599" w:rsidRPr="00E17A69">
        <w:rPr>
          <w:rFonts w:ascii="Times New Roman" w:hAnsi="Times New Roman" w:cs="Times New Roman"/>
        </w:rPr>
        <w:t xml:space="preserve"> </w:t>
      </w:r>
      <w:r w:rsidR="00571D80" w:rsidRPr="00E17A69">
        <w:rPr>
          <w:rFonts w:ascii="Times New Roman" w:hAnsi="Times New Roman" w:cs="Times New Roman" w:hint="eastAsia"/>
        </w:rPr>
        <w:t>&lt;</w:t>
      </w:r>
      <w:r w:rsidR="00571D80" w:rsidRPr="00E17A69">
        <w:rPr>
          <w:rFonts w:ascii="Times New Roman" w:hAnsi="Times New Roman" w:cs="Times New Roman"/>
        </w:rPr>
        <w:t>50</w:t>
      </w:r>
      <w:r w:rsidR="00890599" w:rsidRPr="00E17A69">
        <w:rPr>
          <w:rFonts w:ascii="Times New Roman" w:hAnsi="Times New Roman" w:cs="Times New Roman"/>
        </w:rPr>
        <w:t xml:space="preserve">, </w:t>
      </w:r>
      <w:r w:rsidR="00571D80" w:rsidRPr="00E17A69">
        <w:rPr>
          <w:rFonts w:ascii="Times New Roman" w:hAnsi="Times New Roman" w:cs="Times New Roman"/>
        </w:rPr>
        <w:t>50-999 and ≥1000</w:t>
      </w:r>
      <w:r w:rsidR="008370C7" w:rsidRPr="00E17A69">
        <w:rPr>
          <w:rFonts w:ascii="Times New Roman" w:hAnsi="Times New Roman" w:cs="Times New Roman"/>
        </w:rPr>
        <w:t>,</w:t>
      </w:r>
      <w:r w:rsidR="00E04714" w:rsidRPr="00E17A69">
        <w:rPr>
          <w:rFonts w:ascii="Times New Roman" w:hAnsi="Times New Roman" w:cs="Times New Roman"/>
        </w:rPr>
        <w:t xml:space="preserve"> </w:t>
      </w:r>
      <w:r w:rsidR="00890599" w:rsidRPr="00E17A69">
        <w:rPr>
          <w:rFonts w:ascii="Times New Roman" w:hAnsi="Times New Roman" w:cs="Times New Roman"/>
        </w:rPr>
        <w:t>respectively</w:t>
      </w:r>
      <w:r w:rsidR="009C426C" w:rsidRPr="00E17A69">
        <w:rPr>
          <w:rFonts w:ascii="Times New Roman" w:hAnsi="Times New Roman" w:cs="Times New Roman"/>
        </w:rPr>
        <w:t xml:space="preserve"> (</w:t>
      </w:r>
      <w:r w:rsidR="003841E0" w:rsidRPr="00E17A69">
        <w:rPr>
          <w:rFonts w:ascii="Times New Roman" w:hAnsi="Times New Roman" w:cs="Times New Roman"/>
        </w:rPr>
        <w:t>Table 2)</w:t>
      </w:r>
      <w:r w:rsidR="00890599" w:rsidRPr="00E17A69">
        <w:rPr>
          <w:rFonts w:ascii="Times New Roman" w:hAnsi="Times New Roman" w:cs="Times New Roman"/>
        </w:rPr>
        <w:t>.</w:t>
      </w:r>
      <w:r w:rsidR="00FE087C" w:rsidRPr="00E17A69">
        <w:rPr>
          <w:rFonts w:ascii="Times New Roman" w:hAnsi="Times New Roman" w:cs="Times New Roman"/>
        </w:rPr>
        <w:t xml:space="preserve">  </w:t>
      </w:r>
      <w:r w:rsidRPr="00E17A69">
        <w:rPr>
          <w:rFonts w:ascii="Times New Roman" w:hAnsi="Times New Roman" w:cs="Times New Roman"/>
        </w:rPr>
        <w:t xml:space="preserve">Of </w:t>
      </w:r>
      <w:r w:rsidR="00FE0A2C" w:rsidRPr="00E17A69">
        <w:rPr>
          <w:rFonts w:ascii="Times New Roman" w:hAnsi="Times New Roman" w:cs="Times New Roman"/>
        </w:rPr>
        <w:t xml:space="preserve">854 </w:t>
      </w:r>
      <w:r w:rsidRPr="00E17A69">
        <w:rPr>
          <w:rFonts w:ascii="Times New Roman" w:hAnsi="Times New Roman" w:cs="Times New Roman"/>
        </w:rPr>
        <w:t>(</w:t>
      </w:r>
      <w:r w:rsidR="00FE0A2C" w:rsidRPr="00E17A69">
        <w:rPr>
          <w:rFonts w:ascii="Times New Roman" w:hAnsi="Times New Roman" w:cs="Times New Roman"/>
        </w:rPr>
        <w:t xml:space="preserve">60%) </w:t>
      </w:r>
      <w:r w:rsidR="00FE087C" w:rsidRPr="00E17A69">
        <w:rPr>
          <w:rFonts w:ascii="Times New Roman" w:hAnsi="Times New Roman" w:cs="Times New Roman"/>
        </w:rPr>
        <w:t xml:space="preserve">women </w:t>
      </w:r>
      <w:r w:rsidRPr="00E17A69">
        <w:rPr>
          <w:rFonts w:ascii="Times New Roman" w:hAnsi="Times New Roman" w:cs="Times New Roman"/>
        </w:rPr>
        <w:t xml:space="preserve">with </w:t>
      </w:r>
      <w:r w:rsidR="00D14D01" w:rsidRPr="00E17A69">
        <w:rPr>
          <w:rFonts w:ascii="Times New Roman" w:hAnsi="Times New Roman" w:cs="Times New Roman"/>
        </w:rPr>
        <w:t>pregnancy</w:t>
      </w:r>
      <w:r w:rsidR="00FE087C" w:rsidRPr="00E17A69">
        <w:rPr>
          <w:rFonts w:ascii="Times New Roman" w:hAnsi="Times New Roman" w:cs="Times New Roman"/>
        </w:rPr>
        <w:t xml:space="preserve"> VL</w:t>
      </w:r>
      <w:r w:rsidR="00FE0A2C" w:rsidRPr="00E17A69">
        <w:rPr>
          <w:rFonts w:ascii="Times New Roman" w:hAnsi="Times New Roman" w:cs="Times New Roman"/>
        </w:rPr>
        <w:t>s</w:t>
      </w:r>
      <w:r w:rsidRPr="00E17A69">
        <w:rPr>
          <w:rFonts w:ascii="Times New Roman" w:hAnsi="Times New Roman" w:cs="Times New Roman"/>
        </w:rPr>
        <w:t>,</w:t>
      </w:r>
      <w:r w:rsidR="00FE087C" w:rsidRPr="00E17A69">
        <w:rPr>
          <w:rFonts w:ascii="Times New Roman" w:hAnsi="Times New Roman" w:cs="Times New Roman"/>
        </w:rPr>
        <w:t xml:space="preserve"> VL </w:t>
      </w:r>
      <w:r w:rsidR="00FE087C" w:rsidRPr="00E17A69">
        <w:rPr>
          <w:rFonts w:ascii="Times New Roman" w:hAnsi="Times New Roman" w:cs="Times New Roman" w:hint="eastAsia"/>
        </w:rPr>
        <w:t>&lt;</w:t>
      </w:r>
      <w:r w:rsidR="008C280E" w:rsidRPr="00E17A69">
        <w:rPr>
          <w:rFonts w:ascii="Times New Roman" w:hAnsi="Times New Roman" w:cs="Times New Roman"/>
        </w:rPr>
        <w:t>50, 50-999 and ≥1000</w:t>
      </w:r>
      <w:r w:rsidR="00FE087C" w:rsidRPr="00E17A69">
        <w:rPr>
          <w:rFonts w:ascii="Times New Roman" w:hAnsi="Times New Roman" w:cs="Times New Roman"/>
        </w:rPr>
        <w:t xml:space="preserve"> were reported in 76.9</w:t>
      </w:r>
      <w:r w:rsidR="003841E0" w:rsidRPr="00E17A69">
        <w:rPr>
          <w:rFonts w:ascii="Times New Roman" w:hAnsi="Times New Roman" w:cs="Times New Roman"/>
        </w:rPr>
        <w:t>%</w:t>
      </w:r>
      <w:r w:rsidR="00FE087C" w:rsidRPr="00E17A69">
        <w:rPr>
          <w:rFonts w:ascii="Times New Roman" w:hAnsi="Times New Roman" w:cs="Times New Roman"/>
        </w:rPr>
        <w:t>, 7.8% and 15.2</w:t>
      </w:r>
      <w:r w:rsidR="003841E0" w:rsidRPr="00E17A69">
        <w:rPr>
          <w:rFonts w:ascii="Times New Roman" w:hAnsi="Times New Roman" w:cs="Times New Roman"/>
        </w:rPr>
        <w:t>%</w:t>
      </w:r>
      <w:r w:rsidR="00FE087C" w:rsidRPr="00E17A69">
        <w:rPr>
          <w:rFonts w:ascii="Times New Roman" w:hAnsi="Times New Roman" w:cs="Times New Roman"/>
        </w:rPr>
        <w:t xml:space="preserve"> of women</w:t>
      </w:r>
      <w:r w:rsidR="008370C7" w:rsidRPr="00E17A69">
        <w:rPr>
          <w:rFonts w:ascii="Times New Roman" w:hAnsi="Times New Roman" w:cs="Times New Roman"/>
        </w:rPr>
        <w:t>,</w:t>
      </w:r>
      <w:r w:rsidR="00FE087C" w:rsidRPr="00E17A69">
        <w:rPr>
          <w:rFonts w:ascii="Times New Roman" w:hAnsi="Times New Roman" w:cs="Times New Roman"/>
        </w:rPr>
        <w:t xml:space="preserve"> respectively.</w:t>
      </w:r>
    </w:p>
    <w:p w14:paraId="7026C1BF" w14:textId="551D50F3" w:rsidR="00FE087C" w:rsidRPr="00E17A69" w:rsidRDefault="00FE087C" w:rsidP="004B7939">
      <w:pPr>
        <w:spacing w:after="120" w:line="360" w:lineRule="auto"/>
        <w:rPr>
          <w:rFonts w:ascii="Times New Roman" w:hAnsi="Times New Roman" w:cs="Times New Roman"/>
        </w:rPr>
      </w:pPr>
      <w:r w:rsidRPr="00E17A69">
        <w:rPr>
          <w:rFonts w:ascii="Times New Roman" w:hAnsi="Times New Roman" w:cs="Times New Roman"/>
        </w:rPr>
        <w:lastRenderedPageBreak/>
        <w:t xml:space="preserve">There were 527 (37.0%), 437 (30.7%) and 656 </w:t>
      </w:r>
      <w:r w:rsidR="00D14D01" w:rsidRPr="00E17A69">
        <w:rPr>
          <w:rFonts w:ascii="Times New Roman" w:hAnsi="Times New Roman" w:cs="Times New Roman"/>
        </w:rPr>
        <w:t>(46.0%) women with</w:t>
      </w:r>
      <w:r w:rsidR="00A27845" w:rsidRPr="00E17A69">
        <w:rPr>
          <w:rFonts w:ascii="Times New Roman" w:hAnsi="Times New Roman" w:cs="Times New Roman"/>
        </w:rPr>
        <w:t xml:space="preserve"> </w:t>
      </w:r>
      <w:r w:rsidRPr="00E17A69">
        <w:rPr>
          <w:rFonts w:ascii="Times New Roman" w:hAnsi="Times New Roman" w:cs="Times New Roman"/>
        </w:rPr>
        <w:t>VL test</w:t>
      </w:r>
      <w:r w:rsidR="00A27845" w:rsidRPr="00E17A69">
        <w:rPr>
          <w:rFonts w:ascii="Times New Roman" w:hAnsi="Times New Roman" w:cs="Times New Roman"/>
        </w:rPr>
        <w:t>s</w:t>
      </w:r>
      <w:r w:rsidRPr="00E17A69">
        <w:rPr>
          <w:rFonts w:ascii="Times New Roman" w:hAnsi="Times New Roman" w:cs="Times New Roman"/>
        </w:rPr>
        <w:t xml:space="preserve"> through six, 12 and 24 months postpartum (</w:t>
      </w:r>
      <w:r w:rsidR="00444F17" w:rsidRPr="00E17A69">
        <w:rPr>
          <w:rFonts w:ascii="Times New Roman" w:hAnsi="Times New Roman" w:cs="Times New Roman"/>
        </w:rPr>
        <w:t>Table 2)</w:t>
      </w:r>
      <w:r w:rsidR="00EC702C" w:rsidRPr="00E17A69">
        <w:rPr>
          <w:rFonts w:ascii="Times New Roman" w:hAnsi="Times New Roman" w:cs="Times New Roman"/>
        </w:rPr>
        <w:t xml:space="preserve">, of whom </w:t>
      </w:r>
      <w:r w:rsidR="00F63B90" w:rsidRPr="00E17A69">
        <w:rPr>
          <w:rFonts w:ascii="Times New Roman" w:hAnsi="Times New Roman" w:cs="Times New Roman"/>
        </w:rPr>
        <w:t>7.2%, 6.6% and 7.6% had VL 50-999 copies/ml, respectively</w:t>
      </w:r>
      <w:r w:rsidR="000A1A90" w:rsidRPr="00E17A69">
        <w:rPr>
          <w:rFonts w:ascii="Times New Roman" w:hAnsi="Times New Roman" w:cs="Times New Roman"/>
        </w:rPr>
        <w:t>.</w:t>
      </w:r>
      <w:r w:rsidR="004B7939" w:rsidRPr="00E17A69">
        <w:rPr>
          <w:rFonts w:ascii="Times New Roman" w:hAnsi="Times New Roman" w:cs="Times New Roman"/>
        </w:rPr>
        <w:t xml:space="preserve"> </w:t>
      </w:r>
      <w:r w:rsidR="005D63B7" w:rsidRPr="00E17A69">
        <w:rPr>
          <w:rFonts w:ascii="Times New Roman" w:hAnsi="Times New Roman" w:cs="Times New Roman"/>
        </w:rPr>
        <w:t xml:space="preserve"> VL</w:t>
      </w:r>
      <w:r w:rsidRPr="00E17A69">
        <w:rPr>
          <w:rFonts w:ascii="Times New Roman" w:hAnsi="Times New Roman" w:cs="Times New Roman"/>
        </w:rPr>
        <w:t xml:space="preserve"> </w:t>
      </w:r>
      <w:r w:rsidR="00EC702C" w:rsidRPr="00E17A69">
        <w:rPr>
          <w:rFonts w:ascii="Times New Roman" w:hAnsi="Times New Roman" w:cs="Times New Roman"/>
        </w:rPr>
        <w:t xml:space="preserve">was </w:t>
      </w:r>
      <w:r w:rsidR="00820DE4" w:rsidRPr="00E17A69">
        <w:rPr>
          <w:rFonts w:ascii="Times New Roman" w:hAnsi="Times New Roman" w:cs="Times New Roman"/>
        </w:rPr>
        <w:t>≥</w:t>
      </w:r>
      <w:r w:rsidR="008C280E" w:rsidRPr="00E17A69">
        <w:rPr>
          <w:rFonts w:ascii="Times New Roman" w:hAnsi="Times New Roman" w:cs="Times New Roman"/>
        </w:rPr>
        <w:t>1000</w:t>
      </w:r>
      <w:r w:rsidRPr="00E17A69">
        <w:rPr>
          <w:rFonts w:ascii="Times New Roman" w:hAnsi="Times New Roman" w:cs="Times New Roman"/>
        </w:rPr>
        <w:t xml:space="preserve"> </w:t>
      </w:r>
      <w:r w:rsidR="003841E0" w:rsidRPr="00E17A69">
        <w:rPr>
          <w:rFonts w:ascii="Times New Roman" w:hAnsi="Times New Roman" w:cs="Times New Roman"/>
        </w:rPr>
        <w:t>in 15.7%</w:t>
      </w:r>
      <w:r w:rsidRPr="00E17A69">
        <w:rPr>
          <w:rFonts w:ascii="Times New Roman" w:hAnsi="Times New Roman" w:cs="Times New Roman"/>
        </w:rPr>
        <w:t>, 17.8</w:t>
      </w:r>
      <w:r w:rsidR="003841E0" w:rsidRPr="00E17A69">
        <w:rPr>
          <w:rFonts w:ascii="Times New Roman" w:hAnsi="Times New Roman" w:cs="Times New Roman"/>
        </w:rPr>
        <w:t>%</w:t>
      </w:r>
      <w:r w:rsidRPr="00E17A69">
        <w:rPr>
          <w:rFonts w:ascii="Times New Roman" w:hAnsi="Times New Roman" w:cs="Times New Roman"/>
        </w:rPr>
        <w:t xml:space="preserve">, and </w:t>
      </w:r>
      <w:r w:rsidR="003841E0" w:rsidRPr="00E17A69">
        <w:rPr>
          <w:rFonts w:ascii="Times New Roman" w:hAnsi="Times New Roman" w:cs="Times New Roman"/>
        </w:rPr>
        <w:t>16.6%</w:t>
      </w:r>
      <w:r w:rsidR="004848CF" w:rsidRPr="00E17A69">
        <w:rPr>
          <w:rFonts w:ascii="Times New Roman" w:hAnsi="Times New Roman" w:cs="Times New Roman"/>
        </w:rPr>
        <w:t xml:space="preserve"> a</w:t>
      </w:r>
      <w:r w:rsidR="00EC702C" w:rsidRPr="00E17A69">
        <w:rPr>
          <w:rFonts w:ascii="Times New Roman" w:hAnsi="Times New Roman" w:cs="Times New Roman"/>
        </w:rPr>
        <w:t>nd v</w:t>
      </w:r>
      <w:r w:rsidR="001508C9" w:rsidRPr="00E17A69">
        <w:rPr>
          <w:rFonts w:ascii="Times New Roman" w:hAnsi="Times New Roman" w:cs="Times New Roman"/>
        </w:rPr>
        <w:t>irologic</w:t>
      </w:r>
      <w:r w:rsidR="00EC702C" w:rsidRPr="00E17A69">
        <w:rPr>
          <w:rFonts w:ascii="Times New Roman" w:hAnsi="Times New Roman" w:cs="Times New Roman"/>
        </w:rPr>
        <w:t>al</w:t>
      </w:r>
      <w:r w:rsidR="001508C9" w:rsidRPr="00E17A69">
        <w:rPr>
          <w:rFonts w:ascii="Times New Roman" w:hAnsi="Times New Roman" w:cs="Times New Roman"/>
        </w:rPr>
        <w:t xml:space="preserve"> suppression was 77%, 75.5% and 75.8% </w:t>
      </w:r>
      <w:r w:rsidR="002B2188" w:rsidRPr="00E17A69">
        <w:rPr>
          <w:rFonts w:ascii="Times New Roman" w:hAnsi="Times New Roman" w:cs="Times New Roman"/>
        </w:rPr>
        <w:t>at six</w:t>
      </w:r>
      <w:r w:rsidRPr="00E17A69">
        <w:rPr>
          <w:rFonts w:ascii="Times New Roman" w:hAnsi="Times New Roman" w:cs="Times New Roman"/>
        </w:rPr>
        <w:t>, 12 and 24 months respectively.</w:t>
      </w:r>
    </w:p>
    <w:p w14:paraId="135C1B50" w14:textId="27AE9EE1" w:rsidR="00A820EA" w:rsidRPr="00E17A69" w:rsidRDefault="00D73CDC" w:rsidP="00070777">
      <w:pPr>
        <w:spacing w:after="120" w:line="360" w:lineRule="auto"/>
        <w:rPr>
          <w:rFonts w:ascii="Times New Roman" w:hAnsi="Times New Roman" w:cs="Times New Roman"/>
          <w:i/>
        </w:rPr>
      </w:pPr>
      <w:r w:rsidRPr="00E17A69">
        <w:rPr>
          <w:rFonts w:ascii="Times New Roman" w:hAnsi="Times New Roman" w:cs="Times New Roman"/>
          <w:i/>
        </w:rPr>
        <w:t>VL</w:t>
      </w:r>
      <w:r w:rsidR="00A820EA" w:rsidRPr="00E17A69">
        <w:rPr>
          <w:rFonts w:ascii="Times New Roman" w:hAnsi="Times New Roman" w:cs="Times New Roman"/>
          <w:i/>
        </w:rPr>
        <w:t xml:space="preserve"> distr</w:t>
      </w:r>
      <w:r w:rsidRPr="00E17A69">
        <w:rPr>
          <w:rFonts w:ascii="Times New Roman" w:hAnsi="Times New Roman" w:cs="Times New Roman"/>
          <w:i/>
        </w:rPr>
        <w:t>ibution in women with VL</w:t>
      </w:r>
      <w:r w:rsidR="00A820EA" w:rsidRPr="00E17A69">
        <w:rPr>
          <w:rFonts w:ascii="Times New Roman" w:hAnsi="Times New Roman" w:cs="Times New Roman"/>
          <w:i/>
        </w:rPr>
        <w:t xml:space="preserve"> tests before, during and six months po</w:t>
      </w:r>
      <w:r w:rsidR="00B258B8" w:rsidRPr="00E17A69">
        <w:rPr>
          <w:rFonts w:ascii="Times New Roman" w:hAnsi="Times New Roman" w:cs="Times New Roman"/>
          <w:i/>
        </w:rPr>
        <w:t>stpartum (n=150</w:t>
      </w:r>
      <w:r w:rsidR="00A820EA" w:rsidRPr="00E17A69">
        <w:rPr>
          <w:rFonts w:ascii="Times New Roman" w:hAnsi="Times New Roman" w:cs="Times New Roman"/>
          <w:i/>
        </w:rPr>
        <w:t>)</w:t>
      </w:r>
    </w:p>
    <w:p w14:paraId="6708415F" w14:textId="401F16BB" w:rsidR="007B7269" w:rsidRPr="00E17A69" w:rsidRDefault="000931F6" w:rsidP="000450DB">
      <w:pPr>
        <w:spacing w:after="120" w:line="360" w:lineRule="auto"/>
        <w:rPr>
          <w:rFonts w:ascii="Times New Roman" w:hAnsi="Times New Roman" w:cs="Times New Roman"/>
        </w:rPr>
      </w:pPr>
      <w:r w:rsidRPr="00E17A69">
        <w:rPr>
          <w:rFonts w:ascii="Times New Roman" w:hAnsi="Times New Roman" w:cs="Times New Roman"/>
        </w:rPr>
        <w:t xml:space="preserve">There were </w:t>
      </w:r>
      <w:r w:rsidR="00B258B8" w:rsidRPr="00E17A69">
        <w:rPr>
          <w:rFonts w:ascii="Times New Roman" w:hAnsi="Times New Roman" w:cs="Times New Roman"/>
        </w:rPr>
        <w:t>150</w:t>
      </w:r>
      <w:r w:rsidR="00977D79" w:rsidRPr="00E17A69">
        <w:rPr>
          <w:rFonts w:ascii="Times New Roman" w:hAnsi="Times New Roman" w:cs="Times New Roman"/>
        </w:rPr>
        <w:t xml:space="preserve"> women</w:t>
      </w:r>
      <w:r w:rsidR="003D4130" w:rsidRPr="00E17A69">
        <w:rPr>
          <w:rFonts w:ascii="Times New Roman" w:hAnsi="Times New Roman" w:cs="Times New Roman"/>
        </w:rPr>
        <w:t xml:space="preserve"> </w:t>
      </w:r>
      <w:r w:rsidR="00977D79" w:rsidRPr="00E17A69">
        <w:rPr>
          <w:rFonts w:ascii="Times New Roman" w:hAnsi="Times New Roman" w:cs="Times New Roman"/>
        </w:rPr>
        <w:t>with</w:t>
      </w:r>
      <w:r w:rsidR="00B258B8" w:rsidRPr="00E17A69">
        <w:rPr>
          <w:rFonts w:ascii="Times New Roman" w:hAnsi="Times New Roman" w:cs="Times New Roman"/>
        </w:rPr>
        <w:t xml:space="preserve"> </w:t>
      </w:r>
      <w:r w:rsidR="005D63B7" w:rsidRPr="00E17A69">
        <w:rPr>
          <w:rFonts w:ascii="Times New Roman" w:hAnsi="Times New Roman" w:cs="Times New Roman"/>
        </w:rPr>
        <w:t xml:space="preserve">VL tests </w:t>
      </w:r>
      <w:r w:rsidR="00977D79" w:rsidRPr="00E17A69">
        <w:rPr>
          <w:rFonts w:ascii="Times New Roman" w:hAnsi="Times New Roman" w:cs="Times New Roman"/>
        </w:rPr>
        <w:t>pre-</w:t>
      </w:r>
      <w:r w:rsidR="00B258B8" w:rsidRPr="00E17A69">
        <w:rPr>
          <w:rFonts w:ascii="Times New Roman" w:hAnsi="Times New Roman" w:cs="Times New Roman"/>
        </w:rPr>
        <w:t>pregnancy</w:t>
      </w:r>
      <w:r w:rsidR="00D73CDC" w:rsidRPr="00E17A69">
        <w:rPr>
          <w:rFonts w:ascii="Times New Roman" w:hAnsi="Times New Roman" w:cs="Times New Roman"/>
        </w:rPr>
        <w:t xml:space="preserve"> through</w:t>
      </w:r>
      <w:r w:rsidR="00B258B8" w:rsidRPr="00E17A69">
        <w:rPr>
          <w:rFonts w:ascii="Times New Roman" w:hAnsi="Times New Roman" w:cs="Times New Roman"/>
        </w:rPr>
        <w:t xml:space="preserve"> </w:t>
      </w:r>
      <w:r w:rsidR="000450DB" w:rsidRPr="00E17A69">
        <w:rPr>
          <w:rFonts w:ascii="Times New Roman" w:hAnsi="Times New Roman" w:cs="Times New Roman"/>
        </w:rPr>
        <w:t>six</w:t>
      </w:r>
      <w:r w:rsidR="00977D79" w:rsidRPr="00E17A69">
        <w:rPr>
          <w:rFonts w:ascii="Times New Roman" w:hAnsi="Times New Roman" w:cs="Times New Roman"/>
        </w:rPr>
        <w:t xml:space="preserve"> month</w:t>
      </w:r>
      <w:r w:rsidRPr="00E17A69">
        <w:rPr>
          <w:rFonts w:ascii="Times New Roman" w:hAnsi="Times New Roman" w:cs="Times New Roman"/>
        </w:rPr>
        <w:t xml:space="preserve"> postpartum. </w:t>
      </w:r>
      <w:r w:rsidR="00096D84" w:rsidRPr="00E17A69">
        <w:rPr>
          <w:rFonts w:ascii="Times New Roman" w:hAnsi="Times New Roman" w:cs="Times New Roman"/>
        </w:rPr>
        <w:t xml:space="preserve">VL </w:t>
      </w:r>
      <w:r w:rsidR="00820DE4" w:rsidRPr="00E17A69">
        <w:rPr>
          <w:rFonts w:ascii="Times New Roman" w:hAnsi="Times New Roman" w:cs="Times New Roman"/>
        </w:rPr>
        <w:t>&lt;</w:t>
      </w:r>
      <w:r w:rsidR="000450DB" w:rsidRPr="00E17A69">
        <w:rPr>
          <w:rFonts w:ascii="Times New Roman" w:hAnsi="Times New Roman" w:cs="Times New Roman"/>
        </w:rPr>
        <w:t>50 was seen</w:t>
      </w:r>
      <w:r w:rsidR="00977D79" w:rsidRPr="00E17A69">
        <w:rPr>
          <w:rFonts w:ascii="Times New Roman" w:hAnsi="Times New Roman" w:cs="Times New Roman"/>
        </w:rPr>
        <w:t xml:space="preserve"> in 70.0% pre-pregnancy, 68.7% </w:t>
      </w:r>
      <w:r w:rsidR="000450DB" w:rsidRPr="00E17A69">
        <w:rPr>
          <w:rFonts w:ascii="Times New Roman" w:hAnsi="Times New Roman" w:cs="Times New Roman"/>
        </w:rPr>
        <w:t>during and 71.3% after pregnancy.</w:t>
      </w:r>
      <w:r w:rsidR="00F63B90" w:rsidRPr="00E17A69">
        <w:rPr>
          <w:rFonts w:ascii="Times New Roman" w:hAnsi="Times New Roman" w:cs="Times New Roman"/>
        </w:rPr>
        <w:t xml:space="preserve"> VL 50-999 was observed</w:t>
      </w:r>
      <w:r w:rsidR="008C2ADE" w:rsidRPr="00E17A69">
        <w:rPr>
          <w:rFonts w:ascii="Times New Roman" w:hAnsi="Times New Roman" w:cs="Times New Roman"/>
        </w:rPr>
        <w:t xml:space="preserve"> in 11.3%, 8.</w:t>
      </w:r>
      <w:r w:rsidR="000450DB" w:rsidRPr="00E17A69">
        <w:rPr>
          <w:rFonts w:ascii="Times New Roman" w:hAnsi="Times New Roman" w:cs="Times New Roman"/>
        </w:rPr>
        <w:t>7% and 9.3% in the three periods and VL was ≥</w:t>
      </w:r>
      <w:r w:rsidR="00F63B90" w:rsidRPr="00E17A69">
        <w:rPr>
          <w:rFonts w:ascii="Times New Roman" w:hAnsi="Times New Roman" w:cs="Times New Roman"/>
        </w:rPr>
        <w:t xml:space="preserve">1000 </w:t>
      </w:r>
      <w:r w:rsidR="000450DB" w:rsidRPr="00E17A69">
        <w:rPr>
          <w:rFonts w:ascii="Times New Roman" w:hAnsi="Times New Roman" w:cs="Times New Roman"/>
        </w:rPr>
        <w:t xml:space="preserve">in 18.7% pre-, 22.7% </w:t>
      </w:r>
      <w:r w:rsidR="009C426C" w:rsidRPr="00E17A69">
        <w:rPr>
          <w:rFonts w:ascii="Times New Roman" w:hAnsi="Times New Roman" w:cs="Times New Roman"/>
        </w:rPr>
        <w:t>during and 19.3% post-pregnancy</w:t>
      </w:r>
      <w:r w:rsidR="000450DB" w:rsidRPr="00E17A69">
        <w:rPr>
          <w:rFonts w:ascii="Times New Roman" w:hAnsi="Times New Roman" w:cs="Times New Roman"/>
        </w:rPr>
        <w:t xml:space="preserve"> </w:t>
      </w:r>
      <w:r w:rsidR="003841E0" w:rsidRPr="00E17A69">
        <w:rPr>
          <w:rFonts w:ascii="Times New Roman" w:hAnsi="Times New Roman" w:cs="Times New Roman"/>
        </w:rPr>
        <w:t>(Table 2)</w:t>
      </w:r>
      <w:r w:rsidR="007B7269" w:rsidRPr="00E17A69">
        <w:rPr>
          <w:rFonts w:ascii="Times New Roman" w:hAnsi="Times New Roman" w:cs="Times New Roman"/>
        </w:rPr>
        <w:t>.</w:t>
      </w:r>
    </w:p>
    <w:p w14:paraId="60E7B868" w14:textId="50A409F7" w:rsidR="0031595F" w:rsidRPr="00E17A69" w:rsidRDefault="00F63B90" w:rsidP="007B7269">
      <w:pPr>
        <w:spacing w:after="120" w:line="360" w:lineRule="auto"/>
        <w:rPr>
          <w:rFonts w:ascii="Times New Roman" w:hAnsi="Times New Roman" w:cs="Times New Roman"/>
        </w:rPr>
      </w:pPr>
      <w:r w:rsidRPr="00E17A69">
        <w:rPr>
          <w:rFonts w:ascii="Times New Roman" w:hAnsi="Times New Roman" w:cs="Times New Roman"/>
        </w:rPr>
        <w:t xml:space="preserve">Of </w:t>
      </w:r>
      <w:r w:rsidR="0099000F" w:rsidRPr="00E17A69">
        <w:rPr>
          <w:rFonts w:ascii="Times New Roman" w:hAnsi="Times New Roman" w:cs="Times New Roman"/>
        </w:rPr>
        <w:t>45</w:t>
      </w:r>
      <w:r w:rsidR="0031595F" w:rsidRPr="00E17A69">
        <w:rPr>
          <w:rFonts w:ascii="Times New Roman" w:hAnsi="Times New Roman" w:cs="Times New Roman"/>
        </w:rPr>
        <w:t xml:space="preserve"> women with </w:t>
      </w:r>
      <w:r w:rsidR="005D63B7" w:rsidRPr="00E17A69">
        <w:rPr>
          <w:rFonts w:ascii="Times New Roman" w:hAnsi="Times New Roman" w:cs="Times New Roman"/>
        </w:rPr>
        <w:t xml:space="preserve">unsuppressed </w:t>
      </w:r>
      <w:r w:rsidR="00A27845" w:rsidRPr="00E17A69">
        <w:rPr>
          <w:rFonts w:ascii="Times New Roman" w:hAnsi="Times New Roman" w:cs="Times New Roman"/>
        </w:rPr>
        <w:t xml:space="preserve">pre-pregnancy </w:t>
      </w:r>
      <w:r w:rsidR="0031595F" w:rsidRPr="00E17A69">
        <w:rPr>
          <w:rFonts w:ascii="Times New Roman" w:hAnsi="Times New Roman" w:cs="Times New Roman"/>
        </w:rPr>
        <w:t>VL</w:t>
      </w:r>
      <w:r w:rsidR="0099000F" w:rsidRPr="00E17A69">
        <w:rPr>
          <w:rFonts w:ascii="Times New Roman" w:hAnsi="Times New Roman" w:cs="Times New Roman"/>
        </w:rPr>
        <w:t>, 12 (26.7</w:t>
      </w:r>
      <w:r w:rsidRPr="00E17A69">
        <w:rPr>
          <w:rFonts w:ascii="Times New Roman" w:hAnsi="Times New Roman" w:cs="Times New Roman"/>
        </w:rPr>
        <w:t>%) suppressed antenally</w:t>
      </w:r>
      <w:r w:rsidR="0099000F" w:rsidRPr="00E17A69">
        <w:rPr>
          <w:rFonts w:ascii="Times New Roman" w:hAnsi="Times New Roman" w:cs="Times New Roman"/>
        </w:rPr>
        <w:t>, 9 (20.0</w:t>
      </w:r>
      <w:r w:rsidR="0031595F" w:rsidRPr="00E17A69">
        <w:rPr>
          <w:rFonts w:ascii="Times New Roman" w:hAnsi="Times New Roman" w:cs="Times New Roman"/>
        </w:rPr>
        <w:t xml:space="preserve">%) had </w:t>
      </w:r>
      <w:r w:rsidRPr="00E17A69">
        <w:rPr>
          <w:rFonts w:ascii="Times New Roman" w:hAnsi="Times New Roman" w:cs="Times New Roman"/>
        </w:rPr>
        <w:t xml:space="preserve">VL </w:t>
      </w:r>
      <w:r w:rsidR="00A27845" w:rsidRPr="00E17A69">
        <w:rPr>
          <w:rFonts w:ascii="Times New Roman" w:hAnsi="Times New Roman" w:cs="Times New Roman"/>
        </w:rPr>
        <w:t>50-</w:t>
      </w:r>
      <w:r w:rsidR="00820DE4" w:rsidRPr="00E17A69">
        <w:rPr>
          <w:rFonts w:ascii="Times New Roman" w:hAnsi="Times New Roman" w:cs="Times New Roman"/>
        </w:rPr>
        <w:t>999</w:t>
      </w:r>
      <w:r w:rsidR="0099000F" w:rsidRPr="00E17A69">
        <w:rPr>
          <w:rFonts w:ascii="Times New Roman" w:hAnsi="Times New Roman" w:cs="Times New Roman"/>
        </w:rPr>
        <w:t xml:space="preserve"> copies/ml, and 24 (53.3</w:t>
      </w:r>
      <w:r w:rsidR="0031595F" w:rsidRPr="00E17A69">
        <w:rPr>
          <w:rFonts w:ascii="Times New Roman" w:hAnsi="Times New Roman" w:cs="Times New Roman"/>
        </w:rPr>
        <w:t xml:space="preserve">%) had </w:t>
      </w:r>
      <w:r w:rsidR="00A27845" w:rsidRPr="00E17A69">
        <w:rPr>
          <w:rFonts w:ascii="Times New Roman" w:hAnsi="Times New Roman" w:cs="Times New Roman"/>
        </w:rPr>
        <w:t xml:space="preserve">pregnancy </w:t>
      </w:r>
      <w:r w:rsidR="00BF46B8" w:rsidRPr="00E17A69">
        <w:rPr>
          <w:rFonts w:ascii="Times New Roman" w:hAnsi="Times New Roman" w:cs="Times New Roman"/>
        </w:rPr>
        <w:t>VL</w:t>
      </w:r>
      <w:r w:rsidR="00096D84" w:rsidRPr="00E17A69">
        <w:rPr>
          <w:rFonts w:ascii="Times New Roman" w:hAnsi="Times New Roman" w:cs="Times New Roman"/>
        </w:rPr>
        <w:t xml:space="preserve"> </w:t>
      </w:r>
      <w:r w:rsidR="0031595F" w:rsidRPr="00E17A69">
        <w:rPr>
          <w:rFonts w:ascii="Times New Roman" w:hAnsi="Times New Roman" w:cs="Times New Roman"/>
        </w:rPr>
        <w:t>≥</w:t>
      </w:r>
      <w:r w:rsidRPr="00E17A69">
        <w:rPr>
          <w:rFonts w:ascii="Times New Roman" w:hAnsi="Times New Roman" w:cs="Times New Roman"/>
        </w:rPr>
        <w:t>1000</w:t>
      </w:r>
      <w:r w:rsidR="0031595F" w:rsidRPr="00E17A69">
        <w:rPr>
          <w:rFonts w:ascii="Times New Roman" w:hAnsi="Times New Roman" w:cs="Times New Roman"/>
        </w:rPr>
        <w:t xml:space="preserve">. </w:t>
      </w:r>
      <w:r w:rsidR="000931F6" w:rsidRPr="00E17A69">
        <w:rPr>
          <w:rFonts w:ascii="Times New Roman" w:hAnsi="Times New Roman" w:cs="Times New Roman"/>
        </w:rPr>
        <w:t xml:space="preserve"> </w:t>
      </w:r>
      <w:r w:rsidR="002B2188" w:rsidRPr="00E17A69">
        <w:rPr>
          <w:rFonts w:ascii="Times New Roman" w:hAnsi="Times New Roman" w:cs="Times New Roman"/>
        </w:rPr>
        <w:t>Within six</w:t>
      </w:r>
      <w:r w:rsidR="008F0812" w:rsidRPr="00E17A69">
        <w:rPr>
          <w:rFonts w:ascii="Times New Roman" w:hAnsi="Times New Roman" w:cs="Times New Roman"/>
        </w:rPr>
        <w:t xml:space="preserve"> month</w:t>
      </w:r>
      <w:r w:rsidR="000931F6" w:rsidRPr="00E17A69">
        <w:rPr>
          <w:rFonts w:ascii="Times New Roman" w:hAnsi="Times New Roman" w:cs="Times New Roman"/>
        </w:rPr>
        <w:t>s</w:t>
      </w:r>
      <w:r w:rsidR="008F0812" w:rsidRPr="00E17A69">
        <w:rPr>
          <w:rFonts w:ascii="Times New Roman" w:hAnsi="Times New Roman" w:cs="Times New Roman"/>
        </w:rPr>
        <w:t xml:space="preserve"> p</w:t>
      </w:r>
      <w:r w:rsidR="00CD6717" w:rsidRPr="00E17A69">
        <w:rPr>
          <w:rFonts w:ascii="Times New Roman" w:hAnsi="Times New Roman" w:cs="Times New Roman"/>
        </w:rPr>
        <w:t>ostpartu</w:t>
      </w:r>
      <w:r w:rsidR="008F0812" w:rsidRPr="00E17A69">
        <w:rPr>
          <w:rFonts w:ascii="Times New Roman" w:hAnsi="Times New Roman" w:cs="Times New Roman"/>
        </w:rPr>
        <w:t>m</w:t>
      </w:r>
      <w:r w:rsidR="0099000F" w:rsidRPr="00E17A69">
        <w:rPr>
          <w:rFonts w:ascii="Times New Roman" w:hAnsi="Times New Roman" w:cs="Times New Roman"/>
        </w:rPr>
        <w:t xml:space="preserve">, </w:t>
      </w:r>
      <w:r w:rsidR="008F0812" w:rsidRPr="00E17A69">
        <w:rPr>
          <w:rFonts w:ascii="Times New Roman" w:hAnsi="Times New Roman" w:cs="Times New Roman"/>
        </w:rPr>
        <w:t xml:space="preserve">13 </w:t>
      </w:r>
      <w:r w:rsidR="00CD6717" w:rsidRPr="00E17A69">
        <w:rPr>
          <w:rFonts w:ascii="Times New Roman" w:hAnsi="Times New Roman" w:cs="Times New Roman"/>
        </w:rPr>
        <w:t>were s</w:t>
      </w:r>
      <w:r w:rsidR="008F0812" w:rsidRPr="00E17A69">
        <w:rPr>
          <w:rFonts w:ascii="Times New Roman" w:hAnsi="Times New Roman" w:cs="Times New Roman"/>
        </w:rPr>
        <w:t>uppressed (28.9%), 11</w:t>
      </w:r>
      <w:r w:rsidR="00CD6717" w:rsidRPr="00E17A69">
        <w:rPr>
          <w:rFonts w:ascii="Times New Roman" w:hAnsi="Times New Roman" w:cs="Times New Roman"/>
        </w:rPr>
        <w:t xml:space="preserve"> (24.4</w:t>
      </w:r>
      <w:r w:rsidR="0031595F" w:rsidRPr="00E17A69">
        <w:rPr>
          <w:rFonts w:ascii="Times New Roman" w:hAnsi="Times New Roman" w:cs="Times New Roman"/>
        </w:rPr>
        <w:t xml:space="preserve">%) had </w:t>
      </w:r>
      <w:r w:rsidR="00BF46B8" w:rsidRPr="00E17A69">
        <w:rPr>
          <w:rFonts w:ascii="Times New Roman" w:hAnsi="Times New Roman" w:cs="Times New Roman"/>
        </w:rPr>
        <w:t>VL</w:t>
      </w:r>
      <w:r w:rsidRPr="00E17A69">
        <w:rPr>
          <w:rFonts w:ascii="Times New Roman" w:hAnsi="Times New Roman" w:cs="Times New Roman"/>
        </w:rPr>
        <w:t xml:space="preserve"> 50</w:t>
      </w:r>
      <w:r w:rsidR="00A27845" w:rsidRPr="00E17A69">
        <w:rPr>
          <w:rFonts w:ascii="Times New Roman" w:hAnsi="Times New Roman" w:cs="Times New Roman"/>
        </w:rPr>
        <w:t>-</w:t>
      </w:r>
      <w:r w:rsidRPr="00E17A69">
        <w:rPr>
          <w:rFonts w:ascii="Times New Roman" w:hAnsi="Times New Roman" w:cs="Times New Roman"/>
        </w:rPr>
        <w:t>999</w:t>
      </w:r>
      <w:r w:rsidR="00CD6717" w:rsidRPr="00E17A69">
        <w:rPr>
          <w:rFonts w:ascii="Times New Roman" w:hAnsi="Times New Roman" w:cs="Times New Roman"/>
        </w:rPr>
        <w:t xml:space="preserve"> copies/ml, and 21 (46.7</w:t>
      </w:r>
      <w:r w:rsidR="0031595F" w:rsidRPr="00E17A69">
        <w:rPr>
          <w:rFonts w:ascii="Times New Roman" w:hAnsi="Times New Roman" w:cs="Times New Roman"/>
        </w:rPr>
        <w:t xml:space="preserve">%) had </w:t>
      </w:r>
      <w:r w:rsidR="00BF46B8" w:rsidRPr="00E17A69">
        <w:rPr>
          <w:rFonts w:ascii="Times New Roman" w:hAnsi="Times New Roman" w:cs="Times New Roman"/>
        </w:rPr>
        <w:t>VL</w:t>
      </w:r>
      <w:r w:rsidR="004E6F07" w:rsidRPr="00E17A69">
        <w:rPr>
          <w:rFonts w:ascii="Times New Roman" w:hAnsi="Times New Roman" w:cs="Times New Roman"/>
        </w:rPr>
        <w:t xml:space="preserve"> ≥</w:t>
      </w:r>
      <w:r w:rsidR="0031595F" w:rsidRPr="00E17A69">
        <w:rPr>
          <w:rFonts w:ascii="Times New Roman" w:hAnsi="Times New Roman" w:cs="Times New Roman"/>
        </w:rPr>
        <w:t>1000.</w:t>
      </w:r>
      <w:r w:rsidRPr="00E17A69">
        <w:rPr>
          <w:rFonts w:ascii="Times New Roman" w:hAnsi="Times New Roman" w:cs="Times New Roman"/>
        </w:rPr>
        <w:t xml:space="preserve">  </w:t>
      </w:r>
      <w:r w:rsidR="0099000F" w:rsidRPr="00E17A69">
        <w:rPr>
          <w:rFonts w:ascii="Times New Roman" w:hAnsi="Times New Roman" w:cs="Times New Roman"/>
        </w:rPr>
        <w:t>Of the 4</w:t>
      </w:r>
      <w:r w:rsidR="008F0812" w:rsidRPr="00E17A69">
        <w:rPr>
          <w:rFonts w:ascii="Times New Roman" w:hAnsi="Times New Roman" w:cs="Times New Roman"/>
        </w:rPr>
        <w:t>7</w:t>
      </w:r>
      <w:r w:rsidR="00BA4D57" w:rsidRPr="00E17A69">
        <w:rPr>
          <w:rFonts w:ascii="Times New Roman" w:hAnsi="Times New Roman" w:cs="Times New Roman"/>
        </w:rPr>
        <w:t xml:space="preserve"> women with </w:t>
      </w:r>
      <w:r w:rsidR="00A27845" w:rsidRPr="00E17A69">
        <w:rPr>
          <w:rFonts w:ascii="Times New Roman" w:hAnsi="Times New Roman" w:cs="Times New Roman"/>
        </w:rPr>
        <w:t xml:space="preserve">pregnancy </w:t>
      </w:r>
      <w:r w:rsidR="004E6F07" w:rsidRPr="00E17A69">
        <w:rPr>
          <w:rFonts w:ascii="Times New Roman" w:hAnsi="Times New Roman" w:cs="Times New Roman"/>
        </w:rPr>
        <w:t>VL &gt;</w:t>
      </w:r>
      <w:r w:rsidRPr="00E17A69">
        <w:rPr>
          <w:rFonts w:ascii="Times New Roman" w:hAnsi="Times New Roman" w:cs="Times New Roman"/>
        </w:rPr>
        <w:t>50</w:t>
      </w:r>
      <w:r w:rsidR="00EB457F" w:rsidRPr="00E17A69">
        <w:rPr>
          <w:rFonts w:ascii="Times New Roman" w:hAnsi="Times New Roman" w:cs="Times New Roman"/>
        </w:rPr>
        <w:t xml:space="preserve">, </w:t>
      </w:r>
      <w:r w:rsidR="0099000F" w:rsidRPr="00E17A69">
        <w:rPr>
          <w:rFonts w:ascii="Times New Roman" w:hAnsi="Times New Roman" w:cs="Times New Roman"/>
        </w:rPr>
        <w:t>12 (</w:t>
      </w:r>
      <w:r w:rsidR="00EB457F" w:rsidRPr="00E17A69">
        <w:rPr>
          <w:rFonts w:ascii="Times New Roman" w:hAnsi="Times New Roman" w:cs="Times New Roman"/>
        </w:rPr>
        <w:t>25.5%</w:t>
      </w:r>
      <w:r w:rsidR="008F0812" w:rsidRPr="00E17A69">
        <w:rPr>
          <w:rFonts w:ascii="Times New Roman" w:hAnsi="Times New Roman" w:cs="Times New Roman"/>
        </w:rPr>
        <w:t xml:space="preserve">) </w:t>
      </w:r>
      <w:r w:rsidRPr="00E17A69">
        <w:rPr>
          <w:rFonts w:ascii="Times New Roman" w:hAnsi="Times New Roman" w:cs="Times New Roman"/>
        </w:rPr>
        <w:t xml:space="preserve">suppressed </w:t>
      </w:r>
      <w:r w:rsidR="0099000F" w:rsidRPr="00E17A69">
        <w:rPr>
          <w:rFonts w:ascii="Times New Roman" w:hAnsi="Times New Roman" w:cs="Times New Roman"/>
        </w:rPr>
        <w:t xml:space="preserve">within </w:t>
      </w:r>
      <w:r w:rsidR="002B2188" w:rsidRPr="00E17A69">
        <w:rPr>
          <w:rFonts w:ascii="Times New Roman" w:hAnsi="Times New Roman" w:cs="Times New Roman"/>
        </w:rPr>
        <w:t>six</w:t>
      </w:r>
      <w:r w:rsidR="0099000F" w:rsidRPr="00E17A69">
        <w:rPr>
          <w:rFonts w:ascii="Times New Roman" w:hAnsi="Times New Roman" w:cs="Times New Roman"/>
        </w:rPr>
        <w:t xml:space="preserve"> months postpartum</w:t>
      </w:r>
      <w:r w:rsidR="00EB457F" w:rsidRPr="00E17A69">
        <w:rPr>
          <w:rFonts w:ascii="Times New Roman" w:hAnsi="Times New Roman" w:cs="Times New Roman"/>
        </w:rPr>
        <w:t xml:space="preserve">, </w:t>
      </w:r>
      <w:r w:rsidR="0099000F" w:rsidRPr="00E17A69">
        <w:rPr>
          <w:rFonts w:ascii="Times New Roman" w:hAnsi="Times New Roman" w:cs="Times New Roman"/>
        </w:rPr>
        <w:t>10 (</w:t>
      </w:r>
      <w:r w:rsidR="00EB457F" w:rsidRPr="00E17A69">
        <w:rPr>
          <w:rFonts w:ascii="Times New Roman" w:hAnsi="Times New Roman" w:cs="Times New Roman"/>
        </w:rPr>
        <w:t>21.3</w:t>
      </w:r>
      <w:r w:rsidR="008F0812" w:rsidRPr="00E17A69">
        <w:rPr>
          <w:rFonts w:ascii="Times New Roman" w:hAnsi="Times New Roman" w:cs="Times New Roman"/>
        </w:rPr>
        <w:t>%</w:t>
      </w:r>
      <w:r w:rsidRPr="00E17A69">
        <w:rPr>
          <w:rFonts w:ascii="Times New Roman" w:hAnsi="Times New Roman" w:cs="Times New Roman"/>
        </w:rPr>
        <w:t>) had VL</w:t>
      </w:r>
      <w:r w:rsidR="00A27845" w:rsidRPr="00E17A69">
        <w:rPr>
          <w:rFonts w:ascii="Times New Roman" w:hAnsi="Times New Roman" w:cs="Times New Roman"/>
        </w:rPr>
        <w:t xml:space="preserve"> 50-</w:t>
      </w:r>
      <w:r w:rsidRPr="00E17A69">
        <w:rPr>
          <w:rFonts w:ascii="Times New Roman" w:hAnsi="Times New Roman" w:cs="Times New Roman"/>
        </w:rPr>
        <w:t>999</w:t>
      </w:r>
      <w:r w:rsidR="00EB457F" w:rsidRPr="00E17A69">
        <w:rPr>
          <w:rFonts w:ascii="Times New Roman" w:hAnsi="Times New Roman" w:cs="Times New Roman"/>
        </w:rPr>
        <w:t xml:space="preserve"> copies/ml, and </w:t>
      </w:r>
      <w:r w:rsidR="0099000F" w:rsidRPr="00E17A69">
        <w:rPr>
          <w:rFonts w:ascii="Times New Roman" w:hAnsi="Times New Roman" w:cs="Times New Roman"/>
        </w:rPr>
        <w:t>25 (</w:t>
      </w:r>
      <w:r w:rsidR="00EB457F" w:rsidRPr="00E17A69">
        <w:rPr>
          <w:rFonts w:ascii="Times New Roman" w:hAnsi="Times New Roman" w:cs="Times New Roman"/>
        </w:rPr>
        <w:t>53.2%</w:t>
      </w:r>
      <w:r w:rsidR="0099000F" w:rsidRPr="00E17A69">
        <w:rPr>
          <w:rFonts w:ascii="Times New Roman" w:hAnsi="Times New Roman" w:cs="Times New Roman"/>
        </w:rPr>
        <w:t>)</w:t>
      </w:r>
      <w:r w:rsidR="00BA4D57" w:rsidRPr="00E17A69">
        <w:rPr>
          <w:rFonts w:ascii="Times New Roman" w:hAnsi="Times New Roman" w:cs="Times New Roman"/>
        </w:rPr>
        <w:t xml:space="preserve"> had </w:t>
      </w:r>
      <w:r w:rsidR="004E6F07" w:rsidRPr="00E17A69">
        <w:rPr>
          <w:rFonts w:ascii="Times New Roman" w:hAnsi="Times New Roman" w:cs="Times New Roman"/>
        </w:rPr>
        <w:t>VL ≥</w:t>
      </w:r>
      <w:r w:rsidRPr="00E17A69">
        <w:rPr>
          <w:rFonts w:ascii="Times New Roman" w:hAnsi="Times New Roman" w:cs="Times New Roman"/>
        </w:rPr>
        <w:t>1000</w:t>
      </w:r>
      <w:r w:rsidR="00104583" w:rsidRPr="00E17A69">
        <w:rPr>
          <w:rFonts w:ascii="Times New Roman" w:hAnsi="Times New Roman" w:cs="Times New Roman"/>
        </w:rPr>
        <w:t>.</w:t>
      </w:r>
    </w:p>
    <w:p w14:paraId="42507F38" w14:textId="5970FF89" w:rsidR="00A820EA" w:rsidRPr="00E17A69" w:rsidRDefault="00217BE4" w:rsidP="00070777">
      <w:pPr>
        <w:spacing w:after="120" w:line="360" w:lineRule="auto"/>
        <w:rPr>
          <w:rFonts w:ascii="Times New Roman" w:hAnsi="Times New Roman" w:cs="Times New Roman"/>
          <w:b/>
        </w:rPr>
      </w:pPr>
      <w:r w:rsidRPr="00E17A69">
        <w:rPr>
          <w:rFonts w:ascii="Times New Roman" w:hAnsi="Times New Roman" w:cs="Times New Roman"/>
          <w:b/>
        </w:rPr>
        <w:t>Risk factors for viraemia in women on ART for</w:t>
      </w:r>
      <w:r w:rsidR="00FA1A45" w:rsidRPr="00E17A69">
        <w:rPr>
          <w:rFonts w:ascii="Times New Roman" w:hAnsi="Times New Roman" w:cs="Times New Roman"/>
          <w:b/>
        </w:rPr>
        <w:t xml:space="preserve"> </w:t>
      </w:r>
      <w:r w:rsidRPr="00E17A69">
        <w:rPr>
          <w:rFonts w:ascii="Times New Roman" w:hAnsi="Times New Roman" w:cs="Times New Roman"/>
          <w:b/>
        </w:rPr>
        <w:t>six months or longer (N=1425)</w:t>
      </w:r>
    </w:p>
    <w:p w14:paraId="43A52FED" w14:textId="661E56E4" w:rsidR="00217BE4" w:rsidRPr="00E17A69" w:rsidRDefault="00732617" w:rsidP="00E0673D">
      <w:pPr>
        <w:spacing w:after="120" w:line="360" w:lineRule="auto"/>
        <w:rPr>
          <w:rFonts w:ascii="Times New Roman" w:hAnsi="Times New Roman" w:cs="Times New Roman"/>
        </w:rPr>
      </w:pPr>
      <w:r w:rsidRPr="00E17A69">
        <w:rPr>
          <w:rFonts w:ascii="Times New Roman" w:hAnsi="Times New Roman" w:cs="Times New Roman"/>
        </w:rPr>
        <w:t xml:space="preserve">Overall, there were 24.7% VL tests ≥50 copies/ml (972/3941).  </w:t>
      </w:r>
      <w:r w:rsidR="008B68C6" w:rsidRPr="00E17A69">
        <w:rPr>
          <w:rFonts w:ascii="Times New Roman" w:hAnsi="Times New Roman" w:cs="Times New Roman"/>
        </w:rPr>
        <w:t>C</w:t>
      </w:r>
      <w:r w:rsidR="001A14E7" w:rsidRPr="00E17A69">
        <w:rPr>
          <w:rFonts w:ascii="Times New Roman" w:hAnsi="Times New Roman" w:cs="Times New Roman"/>
        </w:rPr>
        <w:t xml:space="preserve">rude analysis showed no </w:t>
      </w:r>
      <w:r w:rsidR="008B68C6" w:rsidRPr="00E17A69">
        <w:rPr>
          <w:rFonts w:ascii="Times New Roman" w:hAnsi="Times New Roman" w:cs="Times New Roman"/>
        </w:rPr>
        <w:t xml:space="preserve">significant </w:t>
      </w:r>
      <w:r w:rsidR="007B1735" w:rsidRPr="00E17A69">
        <w:rPr>
          <w:rFonts w:ascii="Times New Roman" w:hAnsi="Times New Roman" w:cs="Times New Roman"/>
        </w:rPr>
        <w:t>viraemia risk</w:t>
      </w:r>
      <w:r w:rsidR="001A14E7" w:rsidRPr="00E17A69">
        <w:rPr>
          <w:rFonts w:ascii="Times New Roman" w:hAnsi="Times New Roman" w:cs="Times New Roman"/>
        </w:rPr>
        <w:t xml:space="preserve"> </w:t>
      </w:r>
      <w:r w:rsidR="00A27845" w:rsidRPr="00E17A69">
        <w:rPr>
          <w:rFonts w:ascii="Times New Roman" w:hAnsi="Times New Roman" w:cs="Times New Roman"/>
        </w:rPr>
        <w:t>by pregnancy period</w:t>
      </w:r>
      <w:r w:rsidR="005E0CC9" w:rsidRPr="00E17A69">
        <w:rPr>
          <w:rFonts w:ascii="Times New Roman" w:hAnsi="Times New Roman" w:cs="Times New Roman"/>
        </w:rPr>
        <w:t xml:space="preserve">. </w:t>
      </w:r>
      <w:r w:rsidR="003B3436" w:rsidRPr="00E17A69">
        <w:rPr>
          <w:rFonts w:ascii="Times New Roman" w:hAnsi="Times New Roman" w:cs="Times New Roman"/>
        </w:rPr>
        <w:t xml:space="preserve"> </w:t>
      </w:r>
      <w:r w:rsidR="005E0CC9" w:rsidRPr="00E17A69">
        <w:rPr>
          <w:rFonts w:ascii="Times New Roman" w:hAnsi="Times New Roman" w:cs="Times New Roman"/>
        </w:rPr>
        <w:t>Age</w:t>
      </w:r>
      <w:r w:rsidR="000A1A90" w:rsidRPr="00E17A69">
        <w:rPr>
          <w:rFonts w:ascii="Times New Roman" w:hAnsi="Times New Roman" w:cs="Times New Roman"/>
        </w:rPr>
        <w:t xml:space="preserve"> </w:t>
      </w:r>
      <w:r w:rsidR="00EC702C" w:rsidRPr="00E17A69">
        <w:rPr>
          <w:rFonts w:ascii="Times New Roman" w:hAnsi="Times New Roman" w:cs="Times New Roman"/>
        </w:rPr>
        <w:t>&gt;</w:t>
      </w:r>
      <w:r w:rsidR="00F63B90" w:rsidRPr="00E17A69">
        <w:rPr>
          <w:rFonts w:ascii="Times New Roman" w:hAnsi="Times New Roman" w:cs="Times New Roman"/>
        </w:rPr>
        <w:t xml:space="preserve">34 </w:t>
      </w:r>
      <w:r w:rsidR="00022F6F" w:rsidRPr="00E17A69">
        <w:rPr>
          <w:rFonts w:ascii="Times New Roman" w:hAnsi="Times New Roman" w:cs="Times New Roman"/>
        </w:rPr>
        <w:t xml:space="preserve">significantly reduced viraemia risk by </w:t>
      </w:r>
      <w:r w:rsidR="00CA1DF1" w:rsidRPr="00E17A69">
        <w:rPr>
          <w:rFonts w:ascii="Times New Roman" w:hAnsi="Times New Roman" w:cs="Times New Roman"/>
        </w:rPr>
        <w:t>54%,</w:t>
      </w:r>
      <w:r w:rsidR="005E0CC9" w:rsidRPr="00E17A69">
        <w:rPr>
          <w:rFonts w:ascii="Times New Roman" w:hAnsi="Times New Roman" w:cs="Times New Roman"/>
        </w:rPr>
        <w:t xml:space="preserve"> </w:t>
      </w:r>
      <w:r w:rsidR="00CA1DF1" w:rsidRPr="00E17A69">
        <w:rPr>
          <w:rFonts w:ascii="Times New Roman" w:hAnsi="Times New Roman" w:cs="Times New Roman"/>
        </w:rPr>
        <w:t>but a</w:t>
      </w:r>
      <w:r w:rsidR="00EF1D55" w:rsidRPr="00E17A69">
        <w:rPr>
          <w:rFonts w:ascii="Times New Roman" w:hAnsi="Times New Roman" w:cs="Times New Roman"/>
        </w:rPr>
        <w:t xml:space="preserve">ge </w:t>
      </w:r>
      <w:r w:rsidR="00EC702C" w:rsidRPr="00E17A69">
        <w:rPr>
          <w:rFonts w:ascii="Times New Roman" w:hAnsi="Times New Roman" w:cs="Times New Roman"/>
        </w:rPr>
        <w:t>&lt;</w:t>
      </w:r>
      <w:r w:rsidR="00EF1D55" w:rsidRPr="00E17A69">
        <w:rPr>
          <w:rFonts w:ascii="Times New Roman" w:hAnsi="Times New Roman" w:cs="Times New Roman"/>
        </w:rPr>
        <w:t xml:space="preserve">25 years </w:t>
      </w:r>
      <w:r w:rsidR="00022F6F" w:rsidRPr="00E17A69">
        <w:rPr>
          <w:rFonts w:ascii="Times New Roman" w:hAnsi="Times New Roman" w:cs="Times New Roman"/>
        </w:rPr>
        <w:t>did not differ</w:t>
      </w:r>
      <w:r w:rsidR="000A1A90" w:rsidRPr="00E17A69">
        <w:rPr>
          <w:rFonts w:ascii="Times New Roman" w:hAnsi="Times New Roman" w:cs="Times New Roman"/>
        </w:rPr>
        <w:t xml:space="preserve"> from the </w:t>
      </w:r>
      <w:r w:rsidR="00EF1D55" w:rsidRPr="00E17A69">
        <w:rPr>
          <w:rFonts w:ascii="Times New Roman" w:hAnsi="Times New Roman" w:cs="Times New Roman"/>
        </w:rPr>
        <w:t xml:space="preserve">25-34 year group.  </w:t>
      </w:r>
      <w:r w:rsidR="0039714F" w:rsidRPr="00E17A69">
        <w:rPr>
          <w:rFonts w:ascii="Times New Roman" w:hAnsi="Times New Roman" w:cs="Times New Roman"/>
        </w:rPr>
        <w:t xml:space="preserve">Pre-pregnancy </w:t>
      </w:r>
      <w:r w:rsidR="00217BE4" w:rsidRPr="00E17A69">
        <w:rPr>
          <w:rFonts w:ascii="Times New Roman" w:hAnsi="Times New Roman" w:cs="Times New Roman"/>
        </w:rPr>
        <w:t>CD4</w:t>
      </w:r>
      <w:r w:rsidR="00217BE4" w:rsidRPr="00E17A69">
        <w:rPr>
          <w:rFonts w:ascii="Times New Roman" w:hAnsi="Times New Roman" w:cs="Times New Roman"/>
          <w:vertAlign w:val="superscript"/>
        </w:rPr>
        <w:t>+</w:t>
      </w:r>
      <w:r w:rsidR="00217BE4" w:rsidRPr="00E17A69">
        <w:rPr>
          <w:rFonts w:ascii="Times New Roman" w:hAnsi="Times New Roman" w:cs="Times New Roman"/>
        </w:rPr>
        <w:t xml:space="preserve"> co</w:t>
      </w:r>
      <w:r w:rsidR="004E6F07" w:rsidRPr="00E17A69">
        <w:rPr>
          <w:rFonts w:ascii="Times New Roman" w:hAnsi="Times New Roman" w:cs="Times New Roman"/>
        </w:rPr>
        <w:t>unt ≥</w:t>
      </w:r>
      <w:r w:rsidR="00356B37" w:rsidRPr="00E17A69">
        <w:rPr>
          <w:rFonts w:ascii="Times New Roman" w:hAnsi="Times New Roman" w:cs="Times New Roman"/>
        </w:rPr>
        <w:t>350 cells/mm</w:t>
      </w:r>
      <w:r w:rsidR="00356B37" w:rsidRPr="00E17A69">
        <w:rPr>
          <w:rFonts w:ascii="Times New Roman" w:hAnsi="Times New Roman" w:cs="Times New Roman"/>
          <w:vertAlign w:val="superscript"/>
        </w:rPr>
        <w:t>3</w:t>
      </w:r>
      <w:r w:rsidR="00356B37" w:rsidRPr="00E17A69">
        <w:rPr>
          <w:rFonts w:ascii="Times New Roman" w:hAnsi="Times New Roman" w:cs="Times New Roman"/>
        </w:rPr>
        <w:t xml:space="preserve"> </w:t>
      </w:r>
      <w:r w:rsidR="00022F6F" w:rsidRPr="00E17A69">
        <w:rPr>
          <w:rFonts w:ascii="Times New Roman" w:hAnsi="Times New Roman" w:cs="Times New Roman"/>
        </w:rPr>
        <w:t xml:space="preserve">lowered </w:t>
      </w:r>
      <w:r w:rsidR="00217BE4" w:rsidRPr="00E17A69">
        <w:rPr>
          <w:rFonts w:ascii="Times New Roman" w:hAnsi="Times New Roman" w:cs="Times New Roman"/>
        </w:rPr>
        <w:t>viraemia risk</w:t>
      </w:r>
      <w:r w:rsidR="00F20DDB" w:rsidRPr="00E17A69">
        <w:rPr>
          <w:rFonts w:ascii="Times New Roman" w:hAnsi="Times New Roman" w:cs="Times New Roman"/>
        </w:rPr>
        <w:t xml:space="preserve"> [</w:t>
      </w:r>
      <w:r w:rsidR="008B68C6" w:rsidRPr="00E17A69">
        <w:rPr>
          <w:rFonts w:ascii="Times New Roman" w:hAnsi="Times New Roman" w:cs="Times New Roman"/>
        </w:rPr>
        <w:t>un</w:t>
      </w:r>
      <w:r w:rsidR="00217BE4" w:rsidRPr="00E17A69">
        <w:rPr>
          <w:rFonts w:ascii="Times New Roman" w:hAnsi="Times New Roman" w:cs="Times New Roman"/>
        </w:rPr>
        <w:t>adjusted</w:t>
      </w:r>
      <w:r w:rsidR="009F0447" w:rsidRPr="00E17A69">
        <w:rPr>
          <w:rFonts w:ascii="Times New Roman" w:hAnsi="Times New Roman" w:cs="Times New Roman"/>
        </w:rPr>
        <w:t xml:space="preserve"> odds ratio (</w:t>
      </w:r>
      <w:r w:rsidR="00217BE4" w:rsidRPr="00E17A69">
        <w:rPr>
          <w:rFonts w:ascii="Times New Roman" w:hAnsi="Times New Roman" w:cs="Times New Roman"/>
        </w:rPr>
        <w:t>OR) 0.04; 95%</w:t>
      </w:r>
      <w:r w:rsidR="00F20DDB" w:rsidRPr="00E17A69">
        <w:rPr>
          <w:rFonts w:ascii="Times New Roman" w:hAnsi="Times New Roman" w:cs="Times New Roman"/>
        </w:rPr>
        <w:t xml:space="preserve"> </w:t>
      </w:r>
      <w:r w:rsidR="00534A55" w:rsidRPr="00E17A69">
        <w:rPr>
          <w:rFonts w:ascii="Times New Roman" w:hAnsi="Times New Roman" w:cs="Times New Roman"/>
        </w:rPr>
        <w:t>confidence interval (</w:t>
      </w:r>
      <w:r w:rsidR="00F20DDB" w:rsidRPr="00E17A69">
        <w:rPr>
          <w:rFonts w:ascii="Times New Roman" w:hAnsi="Times New Roman" w:cs="Times New Roman"/>
        </w:rPr>
        <w:t>CI</w:t>
      </w:r>
      <w:r w:rsidR="00534A55" w:rsidRPr="00E17A69">
        <w:rPr>
          <w:rFonts w:ascii="Times New Roman" w:hAnsi="Times New Roman" w:cs="Times New Roman"/>
        </w:rPr>
        <w:t>)</w:t>
      </w:r>
      <w:r w:rsidR="00F20DDB" w:rsidRPr="00E17A69">
        <w:rPr>
          <w:rFonts w:ascii="Times New Roman" w:hAnsi="Times New Roman" w:cs="Times New Roman"/>
        </w:rPr>
        <w:t xml:space="preserve"> 0.02-0.09]</w:t>
      </w:r>
      <w:r w:rsidR="00356B37" w:rsidRPr="00E17A69">
        <w:rPr>
          <w:rFonts w:ascii="Times New Roman" w:hAnsi="Times New Roman" w:cs="Times New Roman"/>
        </w:rPr>
        <w:t xml:space="preserve"> </w:t>
      </w:r>
      <w:r w:rsidR="002A3F5B" w:rsidRPr="00E17A69">
        <w:rPr>
          <w:rFonts w:ascii="Times New Roman" w:hAnsi="Times New Roman" w:cs="Times New Roman"/>
        </w:rPr>
        <w:t>(Ta</w:t>
      </w:r>
      <w:r w:rsidR="00895856" w:rsidRPr="00E17A69">
        <w:rPr>
          <w:rFonts w:ascii="Times New Roman" w:hAnsi="Times New Roman" w:cs="Times New Roman"/>
        </w:rPr>
        <w:t xml:space="preserve">ble </w:t>
      </w:r>
      <w:r w:rsidR="008E306B" w:rsidRPr="00E17A69">
        <w:rPr>
          <w:rFonts w:ascii="Times New Roman" w:hAnsi="Times New Roman" w:cs="Times New Roman"/>
        </w:rPr>
        <w:t>3</w:t>
      </w:r>
      <w:r w:rsidR="00B50102" w:rsidRPr="00E17A69">
        <w:rPr>
          <w:rFonts w:ascii="Times New Roman" w:hAnsi="Times New Roman" w:cs="Times New Roman"/>
        </w:rPr>
        <w:t>)</w:t>
      </w:r>
      <w:r w:rsidR="00EB4420" w:rsidRPr="00E17A69">
        <w:rPr>
          <w:rFonts w:ascii="Times New Roman" w:hAnsi="Times New Roman" w:cs="Times New Roman"/>
        </w:rPr>
        <w:t>.</w:t>
      </w:r>
      <w:r w:rsidR="00F25614" w:rsidRPr="00E17A69">
        <w:rPr>
          <w:rFonts w:ascii="Times New Roman" w:hAnsi="Times New Roman" w:cs="Times New Roman"/>
        </w:rPr>
        <w:t xml:space="preserve"> </w:t>
      </w:r>
      <w:r w:rsidR="00EB4420" w:rsidRPr="00E17A69">
        <w:rPr>
          <w:rFonts w:ascii="Times New Roman" w:hAnsi="Times New Roman" w:cs="Times New Roman"/>
        </w:rPr>
        <w:t xml:space="preserve"> </w:t>
      </w:r>
      <w:r w:rsidR="00F20DDB" w:rsidRPr="00E17A69">
        <w:rPr>
          <w:rFonts w:ascii="Times New Roman" w:hAnsi="Times New Roman" w:cs="Times New Roman"/>
        </w:rPr>
        <w:t>Non-TDF</w:t>
      </w:r>
      <w:r w:rsidR="005D63B7" w:rsidRPr="00E17A69">
        <w:rPr>
          <w:rFonts w:ascii="Times New Roman" w:hAnsi="Times New Roman" w:cs="Times New Roman"/>
        </w:rPr>
        <w:t xml:space="preserve"> regimens </w:t>
      </w:r>
      <w:r w:rsidR="00022F6F" w:rsidRPr="00E17A69">
        <w:rPr>
          <w:rFonts w:ascii="Times New Roman" w:hAnsi="Times New Roman" w:cs="Times New Roman"/>
        </w:rPr>
        <w:t xml:space="preserve">significantly increased viraemia risk </w:t>
      </w:r>
      <w:r w:rsidR="00F63B90" w:rsidRPr="00E17A69">
        <w:rPr>
          <w:rFonts w:ascii="Times New Roman" w:hAnsi="Times New Roman" w:cs="Times New Roman"/>
        </w:rPr>
        <w:t>seven</w:t>
      </w:r>
      <w:r w:rsidR="00022F6F" w:rsidRPr="00E17A69">
        <w:rPr>
          <w:rFonts w:ascii="Times New Roman" w:hAnsi="Times New Roman" w:cs="Times New Roman"/>
        </w:rPr>
        <w:t xml:space="preserve">-fold </w:t>
      </w:r>
      <w:r w:rsidR="00CA1DF1" w:rsidRPr="00E17A69">
        <w:rPr>
          <w:rFonts w:ascii="Times New Roman" w:hAnsi="Times New Roman" w:cs="Times New Roman"/>
        </w:rPr>
        <w:t>and</w:t>
      </w:r>
      <w:r w:rsidR="00A27845" w:rsidRPr="00E17A69">
        <w:rPr>
          <w:rFonts w:ascii="Times New Roman" w:hAnsi="Times New Roman" w:cs="Times New Roman"/>
        </w:rPr>
        <w:t xml:space="preserve"> ART duration ≥</w:t>
      </w:r>
      <w:r w:rsidR="00F20DDB" w:rsidRPr="00E17A69">
        <w:rPr>
          <w:rFonts w:ascii="Times New Roman" w:hAnsi="Times New Roman" w:cs="Times New Roman"/>
        </w:rPr>
        <w:t>3 years was marginally associated with viraemia ri</w:t>
      </w:r>
      <w:r w:rsidR="00A27845" w:rsidRPr="00E17A69">
        <w:rPr>
          <w:rFonts w:ascii="Times New Roman" w:hAnsi="Times New Roman" w:cs="Times New Roman"/>
        </w:rPr>
        <w:t>sk</w:t>
      </w:r>
      <w:r w:rsidR="00534A55" w:rsidRPr="00E17A69">
        <w:rPr>
          <w:rFonts w:ascii="Times New Roman" w:hAnsi="Times New Roman" w:cs="Times New Roman"/>
        </w:rPr>
        <w:t xml:space="preserve">.  </w:t>
      </w:r>
      <w:r w:rsidR="008C280E" w:rsidRPr="00E17A69">
        <w:rPr>
          <w:rFonts w:ascii="Times New Roman" w:hAnsi="Times New Roman" w:cs="Times New Roman"/>
        </w:rPr>
        <w:t>F</w:t>
      </w:r>
      <w:r w:rsidR="004B66E5" w:rsidRPr="00E17A69">
        <w:rPr>
          <w:rFonts w:ascii="Times New Roman" w:hAnsi="Times New Roman" w:cs="Times New Roman"/>
        </w:rPr>
        <w:t xml:space="preserve">irst </w:t>
      </w:r>
      <w:r w:rsidR="00623D6F" w:rsidRPr="00E17A69">
        <w:rPr>
          <w:rFonts w:ascii="Times New Roman" w:hAnsi="Times New Roman" w:cs="Times New Roman"/>
        </w:rPr>
        <w:t>ANC</w:t>
      </w:r>
      <w:r w:rsidR="00820DE4" w:rsidRPr="00E17A69">
        <w:rPr>
          <w:rFonts w:ascii="Times New Roman" w:hAnsi="Times New Roman" w:cs="Times New Roman"/>
        </w:rPr>
        <w:t xml:space="preserve"> visit ≥</w:t>
      </w:r>
      <w:r w:rsidR="00F20DDB" w:rsidRPr="00E17A69">
        <w:rPr>
          <w:rFonts w:ascii="Times New Roman" w:hAnsi="Times New Roman" w:cs="Times New Roman"/>
        </w:rPr>
        <w:t xml:space="preserve">20 weeks </w:t>
      </w:r>
      <w:r w:rsidR="008C280E" w:rsidRPr="00E17A69">
        <w:rPr>
          <w:rFonts w:ascii="Times New Roman" w:hAnsi="Times New Roman" w:cs="Times New Roman"/>
        </w:rPr>
        <w:t xml:space="preserve">increased </w:t>
      </w:r>
      <w:r w:rsidR="00CA1DF1" w:rsidRPr="00E17A69">
        <w:rPr>
          <w:rFonts w:ascii="Times New Roman" w:hAnsi="Times New Roman" w:cs="Times New Roman"/>
        </w:rPr>
        <w:t xml:space="preserve">pregnancy </w:t>
      </w:r>
      <w:r w:rsidR="00F20DDB" w:rsidRPr="00E17A69">
        <w:rPr>
          <w:rFonts w:ascii="Times New Roman" w:hAnsi="Times New Roman" w:cs="Times New Roman"/>
        </w:rPr>
        <w:t xml:space="preserve">viraemia </w:t>
      </w:r>
      <w:r w:rsidR="001C0084" w:rsidRPr="00E17A69">
        <w:rPr>
          <w:rFonts w:ascii="Times New Roman" w:hAnsi="Times New Roman" w:cs="Times New Roman"/>
        </w:rPr>
        <w:t>risk</w:t>
      </w:r>
      <w:r w:rsidR="00267F09" w:rsidRPr="00E17A69">
        <w:rPr>
          <w:rFonts w:ascii="Times New Roman" w:hAnsi="Times New Roman" w:cs="Times New Roman"/>
        </w:rPr>
        <w:t xml:space="preserve"> </w:t>
      </w:r>
      <w:r w:rsidR="008C280E" w:rsidRPr="00E17A69">
        <w:rPr>
          <w:rFonts w:ascii="Times New Roman" w:hAnsi="Times New Roman" w:cs="Times New Roman"/>
        </w:rPr>
        <w:t xml:space="preserve">to 3.37 </w:t>
      </w:r>
      <w:r w:rsidR="00F25614" w:rsidRPr="00E17A69">
        <w:rPr>
          <w:rFonts w:ascii="Times New Roman" w:hAnsi="Times New Roman" w:cs="Times New Roman"/>
        </w:rPr>
        <w:t>(</w:t>
      </w:r>
      <w:r w:rsidR="00012F78" w:rsidRPr="00E17A69">
        <w:rPr>
          <w:rFonts w:ascii="Times New Roman" w:hAnsi="Times New Roman" w:cs="Times New Roman"/>
          <w:i/>
        </w:rPr>
        <w:t>p</w:t>
      </w:r>
      <w:r w:rsidR="00820DE4" w:rsidRPr="00E17A69">
        <w:rPr>
          <w:rFonts w:ascii="Times New Roman" w:hAnsi="Times New Roman" w:cs="Times New Roman"/>
        </w:rPr>
        <w:t>&lt;</w:t>
      </w:r>
      <w:r w:rsidR="00F25614" w:rsidRPr="00E17A69">
        <w:rPr>
          <w:rFonts w:ascii="Times New Roman" w:hAnsi="Times New Roman" w:cs="Times New Roman"/>
        </w:rPr>
        <w:t>0.001)</w:t>
      </w:r>
      <w:r w:rsidR="00F20DDB" w:rsidRPr="00E17A69">
        <w:rPr>
          <w:rFonts w:ascii="Times New Roman" w:hAnsi="Times New Roman" w:cs="Times New Roman"/>
        </w:rPr>
        <w:t xml:space="preserve">.  </w:t>
      </w:r>
      <w:r w:rsidR="00E0673D" w:rsidRPr="00E17A69">
        <w:rPr>
          <w:rFonts w:ascii="Times New Roman" w:hAnsi="Times New Roman" w:cs="Times New Roman"/>
        </w:rPr>
        <w:t xml:space="preserve">Viraemia risk was reduced in </w:t>
      </w:r>
      <w:r w:rsidR="004B66E5" w:rsidRPr="00E17A69">
        <w:rPr>
          <w:rFonts w:ascii="Times New Roman" w:hAnsi="Times New Roman" w:cs="Times New Roman"/>
        </w:rPr>
        <w:t>2014 and 2015</w:t>
      </w:r>
      <w:r w:rsidR="00022F6F" w:rsidRPr="00E17A69">
        <w:rPr>
          <w:rFonts w:ascii="Times New Roman" w:hAnsi="Times New Roman" w:cs="Times New Roman"/>
        </w:rPr>
        <w:t>.</w:t>
      </w:r>
    </w:p>
    <w:p w14:paraId="6595B35E" w14:textId="678F1AD1" w:rsidR="00217BE4" w:rsidRPr="00E17A69" w:rsidRDefault="00117C67" w:rsidP="00E0673D">
      <w:pPr>
        <w:spacing w:after="120" w:line="360" w:lineRule="auto"/>
        <w:rPr>
          <w:rFonts w:ascii="Times New Roman" w:hAnsi="Times New Roman" w:cs="Times New Roman"/>
        </w:rPr>
      </w:pPr>
      <w:r w:rsidRPr="00E17A69">
        <w:rPr>
          <w:rFonts w:ascii="Times New Roman" w:hAnsi="Times New Roman" w:cs="Times New Roman"/>
        </w:rPr>
        <w:t xml:space="preserve">In multivariable analyses </w:t>
      </w:r>
      <w:r w:rsidR="003B1C70" w:rsidRPr="00E17A69">
        <w:rPr>
          <w:rFonts w:ascii="Times New Roman" w:hAnsi="Times New Roman" w:cs="Times New Roman"/>
        </w:rPr>
        <w:t>adjusting for age, clinical and pregnancy factors</w:t>
      </w:r>
      <w:r w:rsidR="0090030D" w:rsidRPr="00E17A69">
        <w:rPr>
          <w:rFonts w:ascii="Times New Roman" w:hAnsi="Times New Roman" w:cs="Times New Roman"/>
        </w:rPr>
        <w:t xml:space="preserve"> (Table 3)</w:t>
      </w:r>
      <w:r w:rsidR="003B1C70" w:rsidRPr="00E17A69">
        <w:rPr>
          <w:rFonts w:ascii="Times New Roman" w:hAnsi="Times New Roman" w:cs="Times New Roman"/>
        </w:rPr>
        <w:t xml:space="preserve">, </w:t>
      </w:r>
      <w:r w:rsidR="00F63B90" w:rsidRPr="00E17A69">
        <w:rPr>
          <w:rFonts w:ascii="Times New Roman" w:hAnsi="Times New Roman" w:cs="Times New Roman"/>
        </w:rPr>
        <w:t>pregnancy, six</w:t>
      </w:r>
      <w:r w:rsidR="00D33431" w:rsidRPr="00E17A69">
        <w:rPr>
          <w:rFonts w:ascii="Times New Roman" w:hAnsi="Times New Roman" w:cs="Times New Roman"/>
        </w:rPr>
        <w:t xml:space="preserve"> and 24 month postpartum viraemia risk non-significantly increased to</w:t>
      </w:r>
      <w:r w:rsidR="003B1C70" w:rsidRPr="00E17A69">
        <w:rPr>
          <w:rFonts w:ascii="Times New Roman" w:hAnsi="Times New Roman" w:cs="Times New Roman"/>
        </w:rPr>
        <w:t xml:space="preserve"> </w:t>
      </w:r>
      <w:r w:rsidR="00EF1D55" w:rsidRPr="00E17A69">
        <w:rPr>
          <w:rFonts w:ascii="Times New Roman" w:hAnsi="Times New Roman" w:cs="Times New Roman"/>
        </w:rPr>
        <w:t>1.3 to 1.4</w:t>
      </w:r>
      <w:r w:rsidR="00BC519D" w:rsidRPr="00E17A69">
        <w:rPr>
          <w:rFonts w:ascii="Times New Roman" w:hAnsi="Times New Roman" w:cs="Times New Roman"/>
        </w:rPr>
        <w:t>-fold</w:t>
      </w:r>
      <w:r w:rsidR="00D33431" w:rsidRPr="00E17A69">
        <w:rPr>
          <w:rFonts w:ascii="Times New Roman" w:hAnsi="Times New Roman" w:cs="Times New Roman"/>
        </w:rPr>
        <w:t>, respectively</w:t>
      </w:r>
      <w:r w:rsidR="00EF1D55" w:rsidRPr="00E17A69">
        <w:rPr>
          <w:rFonts w:ascii="Times New Roman" w:hAnsi="Times New Roman" w:cs="Times New Roman"/>
        </w:rPr>
        <w:t xml:space="preserve">.  </w:t>
      </w:r>
      <w:r w:rsidR="00E0673D" w:rsidRPr="00E17A69">
        <w:rPr>
          <w:rFonts w:ascii="Times New Roman" w:hAnsi="Times New Roman" w:cs="Times New Roman"/>
        </w:rPr>
        <w:t xml:space="preserve">Viraemia risk almost doubled compared </w:t>
      </w:r>
      <w:r w:rsidR="00D33431" w:rsidRPr="00E17A69">
        <w:rPr>
          <w:rFonts w:ascii="Times New Roman" w:hAnsi="Times New Roman" w:cs="Times New Roman"/>
        </w:rPr>
        <w:t>to the univariable analysis</w:t>
      </w:r>
      <w:r w:rsidR="00F63B90" w:rsidRPr="00E17A69">
        <w:rPr>
          <w:rFonts w:ascii="Times New Roman" w:hAnsi="Times New Roman" w:cs="Times New Roman"/>
        </w:rPr>
        <w:t>,</w:t>
      </w:r>
      <w:r w:rsidR="000A1A90" w:rsidRPr="00E17A69">
        <w:rPr>
          <w:rFonts w:ascii="Times New Roman" w:hAnsi="Times New Roman" w:cs="Times New Roman"/>
        </w:rPr>
        <w:t xml:space="preserve"> </w:t>
      </w:r>
      <w:r w:rsidR="00D33431" w:rsidRPr="00E17A69">
        <w:rPr>
          <w:rFonts w:ascii="Times New Roman" w:hAnsi="Times New Roman" w:cs="Times New Roman"/>
        </w:rPr>
        <w:t>remaining</w:t>
      </w:r>
      <w:r w:rsidR="00E0673D" w:rsidRPr="00E17A69">
        <w:rPr>
          <w:rFonts w:ascii="Times New Roman" w:hAnsi="Times New Roman" w:cs="Times New Roman"/>
        </w:rPr>
        <w:t xml:space="preserve"> </w:t>
      </w:r>
      <w:r w:rsidR="008C2ADE" w:rsidRPr="00E17A69">
        <w:rPr>
          <w:rFonts w:ascii="Times New Roman" w:hAnsi="Times New Roman" w:cs="Times New Roman"/>
        </w:rPr>
        <w:t>significantly</w:t>
      </w:r>
      <w:r w:rsidR="00E0673D" w:rsidRPr="00E17A69">
        <w:rPr>
          <w:rFonts w:ascii="Times New Roman" w:hAnsi="Times New Roman" w:cs="Times New Roman"/>
        </w:rPr>
        <w:t xml:space="preserve"> associated with a</w:t>
      </w:r>
      <w:r w:rsidR="00EF1D55" w:rsidRPr="00E17A69">
        <w:rPr>
          <w:rFonts w:ascii="Times New Roman" w:hAnsi="Times New Roman" w:cs="Times New Roman"/>
        </w:rPr>
        <w:t>ge</w:t>
      </w:r>
      <w:r w:rsidR="004E6F07" w:rsidRPr="00E17A69">
        <w:rPr>
          <w:rFonts w:ascii="Times New Roman" w:hAnsi="Times New Roman" w:cs="Times New Roman"/>
        </w:rPr>
        <w:t xml:space="preserve"> &gt;</w:t>
      </w:r>
      <w:r w:rsidR="00F63B90" w:rsidRPr="00E17A69">
        <w:rPr>
          <w:rFonts w:ascii="Times New Roman" w:hAnsi="Times New Roman" w:cs="Times New Roman"/>
        </w:rPr>
        <w:t>34</w:t>
      </w:r>
      <w:r w:rsidR="00E0673D" w:rsidRPr="00E17A69">
        <w:rPr>
          <w:rFonts w:ascii="Times New Roman" w:hAnsi="Times New Roman" w:cs="Times New Roman"/>
        </w:rPr>
        <w:t xml:space="preserve">, but </w:t>
      </w:r>
      <w:r w:rsidR="008C280E" w:rsidRPr="00E17A69">
        <w:rPr>
          <w:rFonts w:ascii="Times New Roman" w:hAnsi="Times New Roman" w:cs="Times New Roman"/>
        </w:rPr>
        <w:t xml:space="preserve">not </w:t>
      </w:r>
      <w:r w:rsidR="00096D84" w:rsidRPr="00E17A69">
        <w:rPr>
          <w:rFonts w:ascii="Times New Roman" w:hAnsi="Times New Roman" w:cs="Times New Roman"/>
        </w:rPr>
        <w:t>age &lt;</w:t>
      </w:r>
      <w:r w:rsidR="00E328AF" w:rsidRPr="00E17A69">
        <w:rPr>
          <w:rFonts w:ascii="Times New Roman" w:hAnsi="Times New Roman" w:cs="Times New Roman"/>
        </w:rPr>
        <w:t xml:space="preserve">25 </w:t>
      </w:r>
      <w:r w:rsidR="008C280E" w:rsidRPr="00E17A69">
        <w:rPr>
          <w:rFonts w:ascii="Times New Roman" w:hAnsi="Times New Roman" w:cs="Times New Roman"/>
        </w:rPr>
        <w:t xml:space="preserve">years </w:t>
      </w:r>
      <w:r w:rsidR="00E328AF" w:rsidRPr="00E17A69">
        <w:rPr>
          <w:rFonts w:ascii="Times New Roman" w:hAnsi="Times New Roman" w:cs="Times New Roman"/>
        </w:rPr>
        <w:t>(95% CI 0.96-4.20)</w:t>
      </w:r>
      <w:r w:rsidR="00096D84" w:rsidRPr="00E17A69">
        <w:rPr>
          <w:rFonts w:ascii="Times New Roman" w:hAnsi="Times New Roman" w:cs="Times New Roman"/>
        </w:rPr>
        <w:t>.</w:t>
      </w:r>
    </w:p>
    <w:p w14:paraId="1E8A98F0" w14:textId="19D013D4" w:rsidR="00EF1D55" w:rsidRPr="00E17A69" w:rsidRDefault="00233057" w:rsidP="00E0673D">
      <w:pPr>
        <w:spacing w:after="120" w:line="360" w:lineRule="auto"/>
        <w:rPr>
          <w:rFonts w:ascii="Times New Roman" w:hAnsi="Times New Roman" w:cs="Times New Roman"/>
        </w:rPr>
      </w:pPr>
      <w:r w:rsidRPr="00E17A69">
        <w:rPr>
          <w:rFonts w:ascii="Times New Roman" w:hAnsi="Times New Roman" w:cs="Times New Roman"/>
        </w:rPr>
        <w:t xml:space="preserve">Clinical factors remained significant </w:t>
      </w:r>
      <w:r w:rsidR="00A27845" w:rsidRPr="00E17A69">
        <w:rPr>
          <w:rFonts w:ascii="Times New Roman" w:hAnsi="Times New Roman" w:cs="Times New Roman"/>
        </w:rPr>
        <w:t>for viraemia</w:t>
      </w:r>
      <w:r w:rsidRPr="00E17A69">
        <w:rPr>
          <w:rFonts w:ascii="Times New Roman" w:hAnsi="Times New Roman" w:cs="Times New Roman"/>
        </w:rPr>
        <w:t>, particularly CD4</w:t>
      </w:r>
      <w:r w:rsidRPr="00E17A69">
        <w:rPr>
          <w:rFonts w:ascii="Times New Roman" w:hAnsi="Times New Roman" w:cs="Times New Roman"/>
          <w:vertAlign w:val="superscript"/>
        </w:rPr>
        <w:t>+</w:t>
      </w:r>
      <w:r w:rsidRPr="00E17A69">
        <w:rPr>
          <w:rFonts w:ascii="Times New Roman" w:hAnsi="Times New Roman" w:cs="Times New Roman"/>
        </w:rPr>
        <w:t xml:space="preserve"> count, ART regimen and ART duration. </w:t>
      </w:r>
      <w:r w:rsidR="000A1A90" w:rsidRPr="00E17A69">
        <w:rPr>
          <w:rFonts w:ascii="Times New Roman" w:hAnsi="Times New Roman" w:cs="Times New Roman"/>
        </w:rPr>
        <w:t xml:space="preserve"> </w:t>
      </w:r>
      <w:r w:rsidR="00022F6F" w:rsidRPr="00E17A69">
        <w:rPr>
          <w:rFonts w:ascii="Times New Roman" w:hAnsi="Times New Roman" w:cs="Times New Roman"/>
        </w:rPr>
        <w:t>Pre-pregnancy</w:t>
      </w:r>
      <w:r w:rsidR="00B442B9" w:rsidRPr="00E17A69">
        <w:rPr>
          <w:rFonts w:ascii="Times New Roman" w:hAnsi="Times New Roman" w:cs="Times New Roman"/>
        </w:rPr>
        <w:t xml:space="preserve"> </w:t>
      </w:r>
      <w:r w:rsidR="00A42933" w:rsidRPr="00E17A69">
        <w:rPr>
          <w:rFonts w:ascii="Times New Roman" w:hAnsi="Times New Roman" w:cs="Times New Roman"/>
        </w:rPr>
        <w:t>CD4</w:t>
      </w:r>
      <w:r w:rsidR="00A42933" w:rsidRPr="00E17A69">
        <w:rPr>
          <w:rFonts w:ascii="Times New Roman" w:hAnsi="Times New Roman" w:cs="Times New Roman"/>
          <w:vertAlign w:val="superscript"/>
        </w:rPr>
        <w:t xml:space="preserve">+ </w:t>
      </w:r>
      <w:r w:rsidR="004E6F07" w:rsidRPr="00E17A69">
        <w:rPr>
          <w:rFonts w:ascii="Times New Roman" w:hAnsi="Times New Roman" w:cs="Times New Roman"/>
        </w:rPr>
        <w:t>≥</w:t>
      </w:r>
      <w:r w:rsidR="00A42933" w:rsidRPr="00E17A69">
        <w:rPr>
          <w:rFonts w:ascii="Times New Roman" w:hAnsi="Times New Roman" w:cs="Times New Roman"/>
        </w:rPr>
        <w:t>350 cells/mm</w:t>
      </w:r>
      <w:r w:rsidR="00A42933" w:rsidRPr="00E17A69">
        <w:rPr>
          <w:rFonts w:ascii="Times New Roman" w:hAnsi="Times New Roman" w:cs="Times New Roman"/>
          <w:vertAlign w:val="superscript"/>
        </w:rPr>
        <w:t>3</w:t>
      </w:r>
      <w:r w:rsidR="00A42933" w:rsidRPr="00E17A69">
        <w:rPr>
          <w:rFonts w:ascii="Times New Roman" w:hAnsi="Times New Roman" w:cs="Times New Roman"/>
        </w:rPr>
        <w:t xml:space="preserve"> was protective</w:t>
      </w:r>
      <w:r w:rsidR="00BA0709" w:rsidRPr="00E17A69">
        <w:rPr>
          <w:rFonts w:ascii="Times New Roman" w:hAnsi="Times New Roman" w:cs="Times New Roman"/>
        </w:rPr>
        <w:t xml:space="preserve">, while non-TDF regimens significantly increased viraemia risk </w:t>
      </w:r>
      <w:r w:rsidR="002B2188" w:rsidRPr="00E17A69">
        <w:rPr>
          <w:rFonts w:ascii="Times New Roman" w:hAnsi="Times New Roman" w:cs="Times New Roman"/>
        </w:rPr>
        <w:t>3.3-fold</w:t>
      </w:r>
      <w:r w:rsidRPr="00E17A69">
        <w:rPr>
          <w:rFonts w:ascii="Times New Roman" w:hAnsi="Times New Roman" w:cs="Times New Roman"/>
        </w:rPr>
        <w:t xml:space="preserve">.  ART duration </w:t>
      </w:r>
      <w:r w:rsidR="004E6F07" w:rsidRPr="00E17A69">
        <w:rPr>
          <w:rFonts w:ascii="Times New Roman" w:hAnsi="Times New Roman" w:cs="Times New Roman"/>
        </w:rPr>
        <w:t>≥</w:t>
      </w:r>
      <w:r w:rsidRPr="00E17A69">
        <w:rPr>
          <w:rFonts w:ascii="Times New Roman" w:hAnsi="Times New Roman" w:cs="Times New Roman"/>
        </w:rPr>
        <w:t xml:space="preserve">3 years </w:t>
      </w:r>
      <w:r w:rsidR="00022F6F" w:rsidRPr="00E17A69">
        <w:rPr>
          <w:rFonts w:ascii="Times New Roman" w:hAnsi="Times New Roman" w:cs="Times New Roman"/>
        </w:rPr>
        <w:t xml:space="preserve">and late first ANC attendance </w:t>
      </w:r>
      <w:r w:rsidR="00E0673D" w:rsidRPr="00E17A69">
        <w:rPr>
          <w:rFonts w:ascii="Times New Roman" w:hAnsi="Times New Roman" w:cs="Times New Roman"/>
        </w:rPr>
        <w:t>significant</w:t>
      </w:r>
      <w:r w:rsidR="00022F6F" w:rsidRPr="00E17A69">
        <w:rPr>
          <w:rFonts w:ascii="Times New Roman" w:hAnsi="Times New Roman" w:cs="Times New Roman"/>
        </w:rPr>
        <w:t>ly increased</w:t>
      </w:r>
      <w:r w:rsidR="00E0673D" w:rsidRPr="00E17A69">
        <w:rPr>
          <w:rFonts w:ascii="Times New Roman" w:hAnsi="Times New Roman" w:cs="Times New Roman"/>
        </w:rPr>
        <w:t xml:space="preserve"> </w:t>
      </w:r>
      <w:r w:rsidR="00022F6F" w:rsidRPr="00E17A69">
        <w:rPr>
          <w:rFonts w:ascii="Times New Roman" w:hAnsi="Times New Roman" w:cs="Times New Roman"/>
        </w:rPr>
        <w:t xml:space="preserve">viraemia risk </w:t>
      </w:r>
      <w:r w:rsidR="00B633A3" w:rsidRPr="00E17A69">
        <w:rPr>
          <w:rFonts w:ascii="Times New Roman" w:hAnsi="Times New Roman" w:cs="Times New Roman"/>
        </w:rPr>
        <w:t>three</w:t>
      </w:r>
      <w:r w:rsidRPr="00E17A69">
        <w:rPr>
          <w:rFonts w:ascii="Times New Roman" w:hAnsi="Times New Roman" w:cs="Times New Roman"/>
        </w:rPr>
        <w:t>-fold</w:t>
      </w:r>
      <w:r w:rsidR="00B633A3" w:rsidRPr="00E17A69">
        <w:rPr>
          <w:rFonts w:ascii="Times New Roman" w:hAnsi="Times New Roman" w:cs="Times New Roman"/>
        </w:rPr>
        <w:t xml:space="preserve"> </w:t>
      </w:r>
      <w:r w:rsidR="00022F6F" w:rsidRPr="00E17A69">
        <w:rPr>
          <w:rFonts w:ascii="Times New Roman" w:hAnsi="Times New Roman" w:cs="Times New Roman"/>
        </w:rPr>
        <w:t xml:space="preserve">and </w:t>
      </w:r>
      <w:r w:rsidR="00B633A3" w:rsidRPr="00E17A69">
        <w:rPr>
          <w:rFonts w:ascii="Times New Roman" w:hAnsi="Times New Roman" w:cs="Times New Roman"/>
        </w:rPr>
        <w:t>2.7</w:t>
      </w:r>
      <w:r w:rsidRPr="00E17A69">
        <w:rPr>
          <w:rFonts w:ascii="Times New Roman" w:hAnsi="Times New Roman" w:cs="Times New Roman"/>
        </w:rPr>
        <w:t>-fold</w:t>
      </w:r>
      <w:r w:rsidR="00022F6F" w:rsidRPr="00E17A69">
        <w:rPr>
          <w:rFonts w:ascii="Times New Roman" w:hAnsi="Times New Roman" w:cs="Times New Roman"/>
        </w:rPr>
        <w:t>, respectively</w:t>
      </w:r>
      <w:r w:rsidRPr="00E17A69">
        <w:rPr>
          <w:rFonts w:ascii="Times New Roman" w:hAnsi="Times New Roman" w:cs="Times New Roman"/>
        </w:rPr>
        <w:t>.</w:t>
      </w:r>
      <w:r w:rsidR="00EF1D55" w:rsidRPr="00E17A69">
        <w:rPr>
          <w:rFonts w:ascii="Times New Roman" w:hAnsi="Times New Roman" w:cs="Times New Roman"/>
        </w:rPr>
        <w:t xml:space="preserve"> </w:t>
      </w:r>
      <w:r w:rsidR="000A1A90" w:rsidRPr="00E17A69">
        <w:rPr>
          <w:rFonts w:ascii="Times New Roman" w:hAnsi="Times New Roman" w:cs="Times New Roman"/>
        </w:rPr>
        <w:t xml:space="preserve"> </w:t>
      </w:r>
      <w:r w:rsidR="00E0673D" w:rsidRPr="00E17A69">
        <w:rPr>
          <w:rFonts w:ascii="Times New Roman" w:hAnsi="Times New Roman" w:cs="Times New Roman"/>
        </w:rPr>
        <w:t>T</w:t>
      </w:r>
      <w:r w:rsidR="00C64905" w:rsidRPr="00E17A69">
        <w:rPr>
          <w:rFonts w:ascii="Times New Roman" w:hAnsi="Times New Roman" w:cs="Times New Roman"/>
        </w:rPr>
        <w:t>here was a trend towards progressively reduced risk from 2012 through 2015.</w:t>
      </w:r>
    </w:p>
    <w:p w14:paraId="51BBA9B2" w14:textId="0AB7A321" w:rsidR="008139B6" w:rsidRPr="00E17A69" w:rsidRDefault="00BD3F2D" w:rsidP="00E0673D">
      <w:pPr>
        <w:spacing w:after="120" w:line="360" w:lineRule="auto"/>
        <w:rPr>
          <w:rFonts w:ascii="Times New Roman" w:hAnsi="Times New Roman" w:cs="Times New Roman"/>
        </w:rPr>
      </w:pPr>
      <w:r w:rsidRPr="00E17A69">
        <w:rPr>
          <w:rFonts w:ascii="Times New Roman" w:hAnsi="Times New Roman" w:cs="Times New Roman"/>
        </w:rPr>
        <w:lastRenderedPageBreak/>
        <w:t xml:space="preserve">In the </w:t>
      </w:r>
      <w:r w:rsidR="00E0673D" w:rsidRPr="00E17A69">
        <w:rPr>
          <w:rFonts w:ascii="Times New Roman" w:hAnsi="Times New Roman" w:cs="Times New Roman"/>
        </w:rPr>
        <w:t xml:space="preserve">multivariable </w:t>
      </w:r>
      <w:r w:rsidR="008139B6" w:rsidRPr="00E17A69">
        <w:rPr>
          <w:rFonts w:ascii="Times New Roman" w:hAnsi="Times New Roman" w:cs="Times New Roman"/>
        </w:rPr>
        <w:t>model</w:t>
      </w:r>
      <w:r w:rsidRPr="00E17A69">
        <w:rPr>
          <w:rFonts w:ascii="Times New Roman" w:hAnsi="Times New Roman" w:cs="Times New Roman"/>
        </w:rPr>
        <w:t xml:space="preserve"> </w:t>
      </w:r>
      <w:r w:rsidR="00D33431" w:rsidRPr="00E17A69">
        <w:rPr>
          <w:rFonts w:ascii="Times New Roman" w:hAnsi="Times New Roman" w:cs="Times New Roman"/>
        </w:rPr>
        <w:t>assessing whether</w:t>
      </w:r>
      <w:r w:rsidR="005A7B7D" w:rsidRPr="00E17A69">
        <w:rPr>
          <w:rFonts w:ascii="Times New Roman" w:hAnsi="Times New Roman" w:cs="Times New Roman"/>
        </w:rPr>
        <w:t xml:space="preserve"> ART duration modified </w:t>
      </w:r>
      <w:r w:rsidR="00412E11" w:rsidRPr="00E17A69">
        <w:rPr>
          <w:rFonts w:ascii="Times New Roman" w:hAnsi="Times New Roman" w:cs="Times New Roman"/>
        </w:rPr>
        <w:t>viraemia risk in each pregnancy and postpartum period</w:t>
      </w:r>
      <w:r w:rsidR="00EC702C" w:rsidRPr="00E17A69">
        <w:rPr>
          <w:rFonts w:ascii="Times New Roman" w:hAnsi="Times New Roman" w:cs="Times New Roman"/>
        </w:rPr>
        <w:t>,</w:t>
      </w:r>
      <w:r w:rsidR="00D33431" w:rsidRPr="00E17A69">
        <w:rPr>
          <w:rFonts w:ascii="Times New Roman" w:hAnsi="Times New Roman" w:cs="Times New Roman"/>
        </w:rPr>
        <w:t xml:space="preserve"> </w:t>
      </w:r>
      <w:r w:rsidR="00096D84" w:rsidRPr="00E17A69">
        <w:rPr>
          <w:rFonts w:ascii="Times New Roman" w:hAnsi="Times New Roman" w:cs="Times New Roman"/>
        </w:rPr>
        <w:t xml:space="preserve">with </w:t>
      </w:r>
      <w:r w:rsidR="00D33431" w:rsidRPr="00E17A69">
        <w:rPr>
          <w:rFonts w:ascii="Times New Roman" w:hAnsi="Times New Roman" w:cs="Times New Roman"/>
        </w:rPr>
        <w:t xml:space="preserve">variables from Table 3 </w:t>
      </w:r>
      <w:r w:rsidR="000A1A90" w:rsidRPr="00E17A69">
        <w:rPr>
          <w:rFonts w:ascii="Times New Roman" w:hAnsi="Times New Roman" w:cs="Times New Roman"/>
        </w:rPr>
        <w:t>(Table 4)</w:t>
      </w:r>
      <w:r w:rsidR="008139B6" w:rsidRPr="00E17A69">
        <w:rPr>
          <w:rFonts w:ascii="Times New Roman" w:hAnsi="Times New Roman" w:cs="Times New Roman"/>
        </w:rPr>
        <w:t xml:space="preserve">, </w:t>
      </w:r>
      <w:r w:rsidR="002B2188" w:rsidRPr="00E17A69">
        <w:rPr>
          <w:rFonts w:ascii="Times New Roman" w:hAnsi="Times New Roman" w:cs="Times New Roman"/>
        </w:rPr>
        <w:t>pregnancy, six</w:t>
      </w:r>
      <w:r w:rsidR="00A10426" w:rsidRPr="00E17A69">
        <w:rPr>
          <w:rFonts w:ascii="Times New Roman" w:hAnsi="Times New Roman" w:cs="Times New Roman"/>
        </w:rPr>
        <w:t xml:space="preserve"> and 24 month</w:t>
      </w:r>
      <w:r w:rsidR="004C27FA" w:rsidRPr="00E17A69">
        <w:rPr>
          <w:rFonts w:ascii="Times New Roman" w:hAnsi="Times New Roman" w:cs="Times New Roman"/>
        </w:rPr>
        <w:t xml:space="preserve"> postpartum </w:t>
      </w:r>
      <w:r w:rsidR="008139B6" w:rsidRPr="00E17A69">
        <w:rPr>
          <w:rFonts w:ascii="Times New Roman" w:hAnsi="Times New Roman" w:cs="Times New Roman"/>
        </w:rPr>
        <w:t>viremia risk sig</w:t>
      </w:r>
      <w:r w:rsidR="008C2ADE" w:rsidRPr="00E17A69">
        <w:rPr>
          <w:rFonts w:ascii="Times New Roman" w:hAnsi="Times New Roman" w:cs="Times New Roman"/>
        </w:rPr>
        <w:t>nificantly increased to 2.25, 1.</w:t>
      </w:r>
      <w:r w:rsidR="008139B6" w:rsidRPr="00E17A69">
        <w:rPr>
          <w:rFonts w:ascii="Times New Roman" w:hAnsi="Times New Roman" w:cs="Times New Roman"/>
        </w:rPr>
        <w:t xml:space="preserve">81 and 2.82, respectively.  </w:t>
      </w:r>
      <w:r w:rsidR="00EC702C" w:rsidRPr="00E17A69">
        <w:rPr>
          <w:rFonts w:ascii="Times New Roman" w:hAnsi="Times New Roman" w:cs="Times New Roman"/>
        </w:rPr>
        <w:t xml:space="preserve">Viraemia risk </w:t>
      </w:r>
      <w:r w:rsidR="00B442B9" w:rsidRPr="00E17A69">
        <w:rPr>
          <w:rFonts w:ascii="Times New Roman" w:hAnsi="Times New Roman" w:cs="Times New Roman"/>
        </w:rPr>
        <w:t>lowered during</w:t>
      </w:r>
      <w:r w:rsidR="00EC702C" w:rsidRPr="00E17A69">
        <w:rPr>
          <w:rFonts w:ascii="Times New Roman" w:hAnsi="Times New Roman" w:cs="Times New Roman"/>
        </w:rPr>
        <w:t xml:space="preserve"> </w:t>
      </w:r>
      <w:r w:rsidR="000A1476" w:rsidRPr="00E17A69">
        <w:rPr>
          <w:rFonts w:ascii="Times New Roman" w:hAnsi="Times New Roman" w:cs="Times New Roman"/>
        </w:rPr>
        <w:t>pregnancy and</w:t>
      </w:r>
      <w:r w:rsidR="00EC702C" w:rsidRPr="00E17A69">
        <w:rPr>
          <w:rFonts w:ascii="Times New Roman" w:hAnsi="Times New Roman" w:cs="Times New Roman"/>
        </w:rPr>
        <w:t xml:space="preserve"> </w:t>
      </w:r>
      <w:r w:rsidR="00A27845" w:rsidRPr="00E17A69">
        <w:rPr>
          <w:rFonts w:ascii="Times New Roman" w:hAnsi="Times New Roman" w:cs="Times New Roman"/>
        </w:rPr>
        <w:t>postpartum</w:t>
      </w:r>
      <w:r w:rsidR="00EC702C" w:rsidRPr="00E17A69">
        <w:rPr>
          <w:rFonts w:ascii="Times New Roman" w:hAnsi="Times New Roman" w:cs="Times New Roman"/>
        </w:rPr>
        <w:t xml:space="preserve"> if </w:t>
      </w:r>
      <w:r w:rsidR="00A10426" w:rsidRPr="00E17A69">
        <w:rPr>
          <w:rFonts w:ascii="Times New Roman" w:hAnsi="Times New Roman" w:cs="Times New Roman"/>
        </w:rPr>
        <w:t>on</w:t>
      </w:r>
      <w:r w:rsidR="00A27845" w:rsidRPr="00E17A69">
        <w:rPr>
          <w:rFonts w:ascii="Times New Roman" w:hAnsi="Times New Roman" w:cs="Times New Roman"/>
        </w:rPr>
        <w:t xml:space="preserve"> </w:t>
      </w:r>
      <w:r w:rsidRPr="00E17A69">
        <w:rPr>
          <w:rFonts w:ascii="Times New Roman" w:hAnsi="Times New Roman" w:cs="Times New Roman"/>
        </w:rPr>
        <w:t xml:space="preserve">ART for </w:t>
      </w:r>
      <w:r w:rsidR="004E6F07" w:rsidRPr="00E17A69">
        <w:rPr>
          <w:rFonts w:ascii="Times New Roman" w:hAnsi="Times New Roman" w:cs="Times New Roman"/>
        </w:rPr>
        <w:t>≥</w:t>
      </w:r>
      <w:r w:rsidR="00A10426" w:rsidRPr="00E17A69">
        <w:rPr>
          <w:rFonts w:ascii="Times New Roman" w:hAnsi="Times New Roman" w:cs="Times New Roman"/>
        </w:rPr>
        <w:t>3 years (12, 24 months)</w:t>
      </w:r>
      <w:r w:rsidRPr="00E17A69">
        <w:rPr>
          <w:rFonts w:ascii="Times New Roman" w:hAnsi="Times New Roman" w:cs="Times New Roman"/>
        </w:rPr>
        <w:t xml:space="preserve">.  Age </w:t>
      </w:r>
      <w:r w:rsidR="004E6F07" w:rsidRPr="00E17A69">
        <w:rPr>
          <w:rFonts w:ascii="Times New Roman" w:hAnsi="Times New Roman" w:cs="Times New Roman"/>
        </w:rPr>
        <w:t>&lt;</w:t>
      </w:r>
      <w:r w:rsidRPr="00E17A69">
        <w:rPr>
          <w:rFonts w:ascii="Times New Roman" w:hAnsi="Times New Roman" w:cs="Times New Roman"/>
        </w:rPr>
        <w:t xml:space="preserve">25 and </w:t>
      </w:r>
      <w:r w:rsidR="004E6F07" w:rsidRPr="00E17A69">
        <w:rPr>
          <w:rFonts w:ascii="Times New Roman" w:hAnsi="Times New Roman" w:cs="Times New Roman"/>
        </w:rPr>
        <w:t>&gt;</w:t>
      </w:r>
      <w:r w:rsidR="00A42933" w:rsidRPr="00E17A69">
        <w:rPr>
          <w:rFonts w:ascii="Times New Roman" w:hAnsi="Times New Roman" w:cs="Times New Roman"/>
        </w:rPr>
        <w:t xml:space="preserve">34 </w:t>
      </w:r>
      <w:r w:rsidRPr="00E17A69">
        <w:rPr>
          <w:rFonts w:ascii="Times New Roman" w:hAnsi="Times New Roman" w:cs="Times New Roman"/>
        </w:rPr>
        <w:t xml:space="preserve">also significantly </w:t>
      </w:r>
      <w:r w:rsidR="009C49CC" w:rsidRPr="00E17A69">
        <w:rPr>
          <w:rFonts w:ascii="Times New Roman" w:hAnsi="Times New Roman" w:cs="Times New Roman"/>
        </w:rPr>
        <w:t>affected</w:t>
      </w:r>
      <w:r w:rsidR="006D4598" w:rsidRPr="00E17A69">
        <w:rPr>
          <w:rFonts w:ascii="Times New Roman" w:hAnsi="Times New Roman" w:cs="Times New Roman"/>
        </w:rPr>
        <w:t xml:space="preserve"> viraemia risk</w:t>
      </w:r>
      <w:r w:rsidRPr="00E17A69">
        <w:rPr>
          <w:rFonts w:ascii="Times New Roman" w:hAnsi="Times New Roman" w:cs="Times New Roman"/>
        </w:rPr>
        <w:t xml:space="preserve"> </w:t>
      </w:r>
      <w:r w:rsidR="00710CDE" w:rsidRPr="00E17A69">
        <w:rPr>
          <w:rFonts w:ascii="Times New Roman" w:hAnsi="Times New Roman" w:cs="Times New Roman"/>
        </w:rPr>
        <w:t>(adjusted OR</w:t>
      </w:r>
      <w:r w:rsidR="006D4598" w:rsidRPr="00E17A69">
        <w:rPr>
          <w:rFonts w:ascii="Times New Roman" w:hAnsi="Times New Roman" w:cs="Times New Roman"/>
        </w:rPr>
        <w:t xml:space="preserve"> 2.19 and 0.33</w:t>
      </w:r>
      <w:r w:rsidR="009C49CC" w:rsidRPr="00E17A69">
        <w:rPr>
          <w:rFonts w:ascii="Times New Roman" w:hAnsi="Times New Roman" w:cs="Times New Roman"/>
        </w:rPr>
        <w:t>,</w:t>
      </w:r>
      <w:r w:rsidR="006D4598" w:rsidRPr="00E17A69">
        <w:rPr>
          <w:rFonts w:ascii="Times New Roman" w:hAnsi="Times New Roman" w:cs="Times New Roman"/>
        </w:rPr>
        <w:t xml:space="preserve"> </w:t>
      </w:r>
      <w:r w:rsidRPr="00E17A69">
        <w:rPr>
          <w:rFonts w:ascii="Times New Roman" w:hAnsi="Times New Roman" w:cs="Times New Roman"/>
        </w:rPr>
        <w:t>respectively</w:t>
      </w:r>
      <w:r w:rsidR="00E0673D" w:rsidRPr="00E17A69">
        <w:rPr>
          <w:rFonts w:ascii="Times New Roman" w:hAnsi="Times New Roman" w:cs="Times New Roman"/>
        </w:rPr>
        <w:t>)</w:t>
      </w:r>
      <w:r w:rsidRPr="00E17A69">
        <w:rPr>
          <w:rFonts w:ascii="Times New Roman" w:hAnsi="Times New Roman" w:cs="Times New Roman"/>
        </w:rPr>
        <w:t xml:space="preserve">.  </w:t>
      </w:r>
      <w:r w:rsidR="008C2ADE" w:rsidRPr="00E17A69">
        <w:rPr>
          <w:rFonts w:ascii="Times New Roman" w:hAnsi="Times New Roman" w:cs="Times New Roman"/>
        </w:rPr>
        <w:t>Although</w:t>
      </w:r>
      <w:r w:rsidR="004C27FA" w:rsidRPr="00E17A69">
        <w:rPr>
          <w:rFonts w:ascii="Times New Roman" w:hAnsi="Times New Roman" w:cs="Times New Roman"/>
        </w:rPr>
        <w:t xml:space="preserve"> </w:t>
      </w:r>
      <w:r w:rsidR="006D4598" w:rsidRPr="00E17A69">
        <w:rPr>
          <w:rFonts w:ascii="Times New Roman" w:hAnsi="Times New Roman" w:cs="Times New Roman"/>
        </w:rPr>
        <w:t>confidence inte</w:t>
      </w:r>
      <w:r w:rsidR="004E6F07" w:rsidRPr="00E17A69">
        <w:rPr>
          <w:rFonts w:ascii="Times New Roman" w:hAnsi="Times New Roman" w:cs="Times New Roman"/>
        </w:rPr>
        <w:t>rvals were wide, ART duration ≥</w:t>
      </w:r>
      <w:r w:rsidR="006D4598" w:rsidRPr="00E17A69">
        <w:rPr>
          <w:rFonts w:ascii="Times New Roman" w:hAnsi="Times New Roman" w:cs="Times New Roman"/>
        </w:rPr>
        <w:t>3 years remained signif</w:t>
      </w:r>
      <w:r w:rsidR="00A42933" w:rsidRPr="00E17A69">
        <w:rPr>
          <w:rFonts w:ascii="Times New Roman" w:hAnsi="Times New Roman" w:cs="Times New Roman"/>
        </w:rPr>
        <w:t>icant</w:t>
      </w:r>
      <w:r w:rsidR="006D4598" w:rsidRPr="00E17A69">
        <w:rPr>
          <w:rFonts w:ascii="Times New Roman" w:hAnsi="Times New Roman" w:cs="Times New Roman"/>
        </w:rPr>
        <w:t>.</w:t>
      </w:r>
    </w:p>
    <w:p w14:paraId="372E75CC" w14:textId="6AC7DB75" w:rsidR="009B30C3" w:rsidRPr="00E17A69" w:rsidRDefault="00D33431" w:rsidP="00210D3A">
      <w:pPr>
        <w:spacing w:after="120" w:line="360" w:lineRule="auto"/>
        <w:rPr>
          <w:rFonts w:ascii="Times New Roman" w:hAnsi="Times New Roman" w:cs="Times New Roman"/>
        </w:rPr>
      </w:pPr>
      <w:r w:rsidRPr="00E17A69">
        <w:rPr>
          <w:rFonts w:ascii="Times New Roman" w:hAnsi="Times New Roman" w:cs="Times New Roman"/>
        </w:rPr>
        <w:t>In the model assessing whether pregnancy start age modified</w:t>
      </w:r>
      <w:r w:rsidR="009B30C3" w:rsidRPr="00E17A69">
        <w:rPr>
          <w:rFonts w:ascii="Times New Roman" w:hAnsi="Times New Roman" w:cs="Times New Roman"/>
        </w:rPr>
        <w:t xml:space="preserve"> </w:t>
      </w:r>
      <w:r w:rsidR="00EC702C" w:rsidRPr="00E17A69">
        <w:rPr>
          <w:rFonts w:ascii="Times New Roman" w:hAnsi="Times New Roman" w:cs="Times New Roman"/>
        </w:rPr>
        <w:t xml:space="preserve">the association with </w:t>
      </w:r>
      <w:r w:rsidR="009B30C3" w:rsidRPr="00E17A69">
        <w:rPr>
          <w:rFonts w:ascii="Times New Roman" w:hAnsi="Times New Roman" w:cs="Times New Roman"/>
        </w:rPr>
        <w:t xml:space="preserve">pregnancy </w:t>
      </w:r>
      <w:r w:rsidR="0065119F" w:rsidRPr="00E17A69">
        <w:rPr>
          <w:rFonts w:ascii="Times New Roman" w:hAnsi="Times New Roman" w:cs="Times New Roman"/>
        </w:rPr>
        <w:t xml:space="preserve">period </w:t>
      </w:r>
      <w:r w:rsidR="00A10426" w:rsidRPr="00E17A69">
        <w:rPr>
          <w:rFonts w:ascii="Times New Roman" w:hAnsi="Times New Roman" w:cs="Times New Roman"/>
        </w:rPr>
        <w:t>(</w:t>
      </w:r>
      <w:r w:rsidR="0065119F" w:rsidRPr="00E17A69">
        <w:rPr>
          <w:rFonts w:ascii="Times New Roman" w:hAnsi="Times New Roman" w:cs="Times New Roman"/>
        </w:rPr>
        <w:t>Table 5</w:t>
      </w:r>
      <w:r w:rsidR="00A10426" w:rsidRPr="00E17A69">
        <w:rPr>
          <w:rFonts w:ascii="Times New Roman" w:hAnsi="Times New Roman" w:cs="Times New Roman"/>
        </w:rPr>
        <w:t>)</w:t>
      </w:r>
      <w:r w:rsidR="009B30C3" w:rsidRPr="00E17A69">
        <w:rPr>
          <w:rFonts w:ascii="Times New Roman" w:hAnsi="Times New Roman" w:cs="Times New Roman"/>
        </w:rPr>
        <w:t xml:space="preserve">, </w:t>
      </w:r>
      <w:r w:rsidR="00EC702C" w:rsidRPr="00E17A69">
        <w:rPr>
          <w:rFonts w:ascii="Times New Roman" w:hAnsi="Times New Roman" w:cs="Times New Roman"/>
        </w:rPr>
        <w:t>virae</w:t>
      </w:r>
      <w:r w:rsidR="00E328AF" w:rsidRPr="00E17A69">
        <w:rPr>
          <w:rFonts w:ascii="Times New Roman" w:hAnsi="Times New Roman" w:cs="Times New Roman"/>
        </w:rPr>
        <w:t xml:space="preserve">mia risk was 1.89 (95% CI 1.16-3.09) </w:t>
      </w:r>
      <w:r w:rsidR="00EC702C" w:rsidRPr="00E17A69">
        <w:rPr>
          <w:rFonts w:ascii="Times New Roman" w:hAnsi="Times New Roman" w:cs="Times New Roman"/>
        </w:rPr>
        <w:t xml:space="preserve">in </w:t>
      </w:r>
      <w:r w:rsidR="00BA0709" w:rsidRPr="00E17A69">
        <w:rPr>
          <w:rFonts w:ascii="Times New Roman" w:hAnsi="Times New Roman" w:cs="Times New Roman"/>
        </w:rPr>
        <w:t>pregnancy</w:t>
      </w:r>
      <w:r w:rsidR="000A1476" w:rsidRPr="00E17A69">
        <w:rPr>
          <w:rFonts w:ascii="Times New Roman" w:hAnsi="Times New Roman" w:cs="Times New Roman"/>
        </w:rPr>
        <w:t xml:space="preserve"> </w:t>
      </w:r>
      <w:r w:rsidR="00EC702C" w:rsidRPr="00E17A69">
        <w:rPr>
          <w:rFonts w:ascii="Times New Roman" w:hAnsi="Times New Roman" w:cs="Times New Roman"/>
        </w:rPr>
        <w:t>compared to pre-pregnancy</w:t>
      </w:r>
      <w:r w:rsidR="000A1476" w:rsidRPr="00E17A69">
        <w:rPr>
          <w:rFonts w:ascii="Times New Roman" w:hAnsi="Times New Roman" w:cs="Times New Roman"/>
        </w:rPr>
        <w:t>,</w:t>
      </w:r>
      <w:r w:rsidR="00EC702C" w:rsidRPr="00E17A69">
        <w:rPr>
          <w:rFonts w:ascii="Times New Roman" w:hAnsi="Times New Roman" w:cs="Times New Roman"/>
        </w:rPr>
        <w:t xml:space="preserve"> but the inc</w:t>
      </w:r>
      <w:r w:rsidR="00BA0709" w:rsidRPr="00E17A69">
        <w:rPr>
          <w:rFonts w:ascii="Times New Roman" w:hAnsi="Times New Roman" w:cs="Times New Roman"/>
        </w:rPr>
        <w:t>r</w:t>
      </w:r>
      <w:r w:rsidR="00EC702C" w:rsidRPr="00E17A69">
        <w:rPr>
          <w:rFonts w:ascii="Times New Roman" w:hAnsi="Times New Roman" w:cs="Times New Roman"/>
        </w:rPr>
        <w:t xml:space="preserve">eased viraemia risk </w:t>
      </w:r>
      <w:r w:rsidR="00A42933" w:rsidRPr="00E17A69">
        <w:rPr>
          <w:rFonts w:ascii="Times New Roman" w:hAnsi="Times New Roman" w:cs="Times New Roman"/>
        </w:rPr>
        <w:t>postpartum was not</w:t>
      </w:r>
      <w:r w:rsidR="00E0673D" w:rsidRPr="00E17A69">
        <w:rPr>
          <w:rFonts w:ascii="Times New Roman" w:hAnsi="Times New Roman" w:cs="Times New Roman"/>
        </w:rPr>
        <w:t xml:space="preserve"> </w:t>
      </w:r>
      <w:r w:rsidR="004C27FA" w:rsidRPr="00E17A69">
        <w:rPr>
          <w:rFonts w:ascii="Times New Roman" w:hAnsi="Times New Roman" w:cs="Times New Roman"/>
        </w:rPr>
        <w:t>s</w:t>
      </w:r>
      <w:r w:rsidR="009B30C3" w:rsidRPr="00E17A69">
        <w:rPr>
          <w:rFonts w:ascii="Times New Roman" w:hAnsi="Times New Roman" w:cs="Times New Roman"/>
        </w:rPr>
        <w:t>ignifican</w:t>
      </w:r>
      <w:r w:rsidR="00A42933" w:rsidRPr="00E17A69">
        <w:rPr>
          <w:rFonts w:ascii="Times New Roman" w:hAnsi="Times New Roman" w:cs="Times New Roman"/>
        </w:rPr>
        <w:t>t</w:t>
      </w:r>
      <w:r w:rsidR="009B30C3" w:rsidRPr="00E17A69">
        <w:rPr>
          <w:rFonts w:ascii="Times New Roman" w:hAnsi="Times New Roman" w:cs="Times New Roman"/>
        </w:rPr>
        <w:t xml:space="preserve">.  </w:t>
      </w:r>
      <w:r w:rsidR="00412A1D" w:rsidRPr="00E17A69">
        <w:rPr>
          <w:rFonts w:ascii="Times New Roman" w:hAnsi="Times New Roman" w:cs="Times New Roman"/>
        </w:rPr>
        <w:t xml:space="preserve">Although the </w:t>
      </w:r>
      <w:r w:rsidR="006840CD" w:rsidRPr="00E17A69">
        <w:rPr>
          <w:rFonts w:ascii="Times New Roman" w:hAnsi="Times New Roman" w:cs="Times New Roman"/>
        </w:rPr>
        <w:t xml:space="preserve">pregnancy and 12 month </w:t>
      </w:r>
      <w:r w:rsidRPr="00E17A69">
        <w:rPr>
          <w:rFonts w:ascii="Times New Roman" w:hAnsi="Times New Roman" w:cs="Times New Roman"/>
        </w:rPr>
        <w:t>interaction term were</w:t>
      </w:r>
      <w:r w:rsidR="00412A1D" w:rsidRPr="00E17A69">
        <w:rPr>
          <w:rFonts w:ascii="Times New Roman" w:hAnsi="Times New Roman" w:cs="Times New Roman"/>
        </w:rPr>
        <w:t xml:space="preserve"> significant</w:t>
      </w:r>
      <w:r w:rsidR="00B61D1A" w:rsidRPr="00E17A69">
        <w:rPr>
          <w:rFonts w:ascii="Times New Roman" w:hAnsi="Times New Roman" w:cs="Times New Roman"/>
        </w:rPr>
        <w:t xml:space="preserve"> in age</w:t>
      </w:r>
      <w:r w:rsidR="00096D84" w:rsidRPr="00E17A69">
        <w:rPr>
          <w:rFonts w:ascii="Times New Roman" w:hAnsi="Times New Roman" w:cs="Times New Roman"/>
        </w:rPr>
        <w:t xml:space="preserve"> </w:t>
      </w:r>
      <w:r w:rsidR="00EC702C" w:rsidRPr="00E17A69">
        <w:rPr>
          <w:rFonts w:ascii="Times New Roman" w:hAnsi="Times New Roman" w:cs="Times New Roman"/>
        </w:rPr>
        <w:t>&gt;</w:t>
      </w:r>
      <w:r w:rsidR="00A42933" w:rsidRPr="00E17A69">
        <w:rPr>
          <w:rFonts w:ascii="Times New Roman" w:hAnsi="Times New Roman" w:cs="Times New Roman"/>
        </w:rPr>
        <w:t>34</w:t>
      </w:r>
      <w:r w:rsidR="00412A1D" w:rsidRPr="00E17A69">
        <w:rPr>
          <w:rFonts w:ascii="Times New Roman" w:hAnsi="Times New Roman" w:cs="Times New Roman"/>
        </w:rPr>
        <w:t xml:space="preserve">, the aOR for other covariates </w:t>
      </w:r>
      <w:r w:rsidR="001F6C72" w:rsidRPr="00E17A69">
        <w:rPr>
          <w:rFonts w:ascii="Times New Roman" w:hAnsi="Times New Roman" w:cs="Times New Roman"/>
        </w:rPr>
        <w:t xml:space="preserve">were </w:t>
      </w:r>
      <w:r w:rsidR="00412A1D" w:rsidRPr="00E17A69">
        <w:rPr>
          <w:rFonts w:ascii="Times New Roman" w:hAnsi="Times New Roman" w:cs="Times New Roman"/>
        </w:rPr>
        <w:t>substantially</w:t>
      </w:r>
      <w:r w:rsidR="001F6C72" w:rsidRPr="00E17A69">
        <w:rPr>
          <w:rFonts w:ascii="Times New Roman" w:hAnsi="Times New Roman" w:cs="Times New Roman"/>
        </w:rPr>
        <w:t xml:space="preserve"> altered</w:t>
      </w:r>
      <w:r w:rsidR="00412A1D" w:rsidRPr="00E17A69">
        <w:rPr>
          <w:rFonts w:ascii="Times New Roman" w:hAnsi="Times New Roman" w:cs="Times New Roman"/>
        </w:rPr>
        <w:t>; the age aOR lost statistical significance.</w:t>
      </w:r>
    </w:p>
    <w:p w14:paraId="6429E0BB" w14:textId="2EE3D47E" w:rsidR="00A5261F" w:rsidRPr="00E17A69" w:rsidRDefault="00A5261F" w:rsidP="00210D3A">
      <w:pPr>
        <w:spacing w:after="120" w:line="360" w:lineRule="auto"/>
        <w:rPr>
          <w:rFonts w:ascii="Times New Roman" w:hAnsi="Times New Roman" w:cs="Times New Roman"/>
        </w:rPr>
      </w:pPr>
      <w:r w:rsidRPr="00E17A69">
        <w:rPr>
          <w:rFonts w:ascii="Times New Roman" w:hAnsi="Times New Roman" w:cs="Times New Roman"/>
        </w:rPr>
        <w:t xml:space="preserve">In subgroup analysis of 150 women with VLs before, </w:t>
      </w:r>
      <w:r w:rsidR="00630FB6" w:rsidRPr="00E17A69">
        <w:rPr>
          <w:rFonts w:ascii="Times New Roman" w:hAnsi="Times New Roman" w:cs="Times New Roman"/>
        </w:rPr>
        <w:t>during and after pregnancy (Table S1</w:t>
      </w:r>
      <w:r w:rsidR="008E306B" w:rsidRPr="00E17A69">
        <w:rPr>
          <w:rFonts w:ascii="Times New Roman" w:hAnsi="Times New Roman" w:cs="Times New Roman"/>
        </w:rPr>
        <w:t>)</w:t>
      </w:r>
      <w:r w:rsidR="00630FB6" w:rsidRPr="00E17A69">
        <w:rPr>
          <w:rFonts w:ascii="Times New Roman" w:hAnsi="Times New Roman" w:cs="Times New Roman"/>
        </w:rPr>
        <w:t>,</w:t>
      </w:r>
      <w:r w:rsidR="001508C9" w:rsidRPr="00E17A69">
        <w:rPr>
          <w:rFonts w:ascii="Times New Roman" w:hAnsi="Times New Roman" w:cs="Times New Roman"/>
        </w:rPr>
        <w:t xml:space="preserve"> pregnancy </w:t>
      </w:r>
      <w:r w:rsidR="00630FB6" w:rsidRPr="00E17A69">
        <w:rPr>
          <w:rFonts w:ascii="Times New Roman" w:hAnsi="Times New Roman" w:cs="Times New Roman"/>
        </w:rPr>
        <w:t xml:space="preserve">(aOR 1.28; 95% CI 0.50-3.28) </w:t>
      </w:r>
      <w:r w:rsidR="001508C9" w:rsidRPr="00E17A69">
        <w:rPr>
          <w:rFonts w:ascii="Times New Roman" w:hAnsi="Times New Roman" w:cs="Times New Roman"/>
        </w:rPr>
        <w:t xml:space="preserve">and postpartum </w:t>
      </w:r>
      <w:r w:rsidR="00630FB6" w:rsidRPr="00E17A69">
        <w:rPr>
          <w:rFonts w:ascii="Times New Roman" w:hAnsi="Times New Roman" w:cs="Times New Roman"/>
        </w:rPr>
        <w:t xml:space="preserve">(aOR 0.99; 95% CI 0.34-2.90) </w:t>
      </w:r>
      <w:r w:rsidR="001508C9" w:rsidRPr="00E17A69">
        <w:rPr>
          <w:rFonts w:ascii="Times New Roman" w:hAnsi="Times New Roman" w:cs="Times New Roman"/>
        </w:rPr>
        <w:t>w</w:t>
      </w:r>
      <w:r w:rsidR="00D33431" w:rsidRPr="00E17A69">
        <w:rPr>
          <w:rFonts w:ascii="Times New Roman" w:hAnsi="Times New Roman" w:cs="Times New Roman"/>
        </w:rPr>
        <w:t>ere</w:t>
      </w:r>
      <w:r w:rsidR="001508C9" w:rsidRPr="00E17A69">
        <w:rPr>
          <w:rFonts w:ascii="Times New Roman" w:hAnsi="Times New Roman" w:cs="Times New Roman"/>
        </w:rPr>
        <w:t xml:space="preserve"> not </w:t>
      </w:r>
      <w:r w:rsidR="0033458B" w:rsidRPr="00E17A69">
        <w:rPr>
          <w:rFonts w:ascii="Times New Roman" w:hAnsi="Times New Roman" w:cs="Times New Roman"/>
        </w:rPr>
        <w:t xml:space="preserve">significantly </w:t>
      </w:r>
      <w:r w:rsidR="001508C9" w:rsidRPr="00E17A69">
        <w:rPr>
          <w:rFonts w:ascii="Times New Roman" w:hAnsi="Times New Roman" w:cs="Times New Roman"/>
        </w:rPr>
        <w:t>associated with viraemia</w:t>
      </w:r>
      <w:r w:rsidRPr="00E17A69">
        <w:rPr>
          <w:rFonts w:ascii="Times New Roman" w:hAnsi="Times New Roman" w:cs="Times New Roman"/>
        </w:rPr>
        <w:t>.</w:t>
      </w:r>
    </w:p>
    <w:p w14:paraId="0D5A83B6" w14:textId="4CD24CFD" w:rsidR="00D916EF" w:rsidRPr="00E17A69" w:rsidRDefault="006E70F2" w:rsidP="00F50D70">
      <w:pPr>
        <w:spacing w:after="120" w:line="360" w:lineRule="auto"/>
        <w:rPr>
          <w:rFonts w:ascii="Times New Roman" w:hAnsi="Times New Roman" w:cs="Times New Roman"/>
          <w:b/>
        </w:rPr>
      </w:pPr>
      <w:r w:rsidRPr="00E17A69">
        <w:rPr>
          <w:rFonts w:ascii="Times New Roman" w:hAnsi="Times New Roman" w:cs="Times New Roman"/>
          <w:b/>
        </w:rPr>
        <w:t>Discussion</w:t>
      </w:r>
    </w:p>
    <w:p w14:paraId="2079652C" w14:textId="1EE83BCB" w:rsidR="00782A33" w:rsidRPr="00E17A69" w:rsidRDefault="00343BD5" w:rsidP="00F50D70">
      <w:pPr>
        <w:spacing w:after="120" w:line="360" w:lineRule="auto"/>
        <w:rPr>
          <w:rFonts w:ascii="Times New Roman" w:hAnsi="Times New Roman" w:cs="Times New Roman"/>
        </w:rPr>
      </w:pPr>
      <w:r w:rsidRPr="00E17A69">
        <w:rPr>
          <w:rFonts w:ascii="Times New Roman" w:hAnsi="Times New Roman" w:cs="Times New Roman"/>
        </w:rPr>
        <w:t xml:space="preserve">In this </w:t>
      </w:r>
      <w:r w:rsidR="00117C67" w:rsidRPr="00E17A69">
        <w:rPr>
          <w:rFonts w:ascii="Times New Roman" w:hAnsi="Times New Roman" w:cs="Times New Roman"/>
        </w:rPr>
        <w:t xml:space="preserve">rural setting where </w:t>
      </w:r>
      <w:r w:rsidRPr="00E17A69">
        <w:rPr>
          <w:rFonts w:ascii="Times New Roman" w:hAnsi="Times New Roman" w:cs="Times New Roman"/>
        </w:rPr>
        <w:t>HIV prevalen</w:t>
      </w:r>
      <w:r w:rsidR="00117C67" w:rsidRPr="00E17A69">
        <w:rPr>
          <w:rFonts w:ascii="Times New Roman" w:hAnsi="Times New Roman" w:cs="Times New Roman"/>
        </w:rPr>
        <w:t>ce is high</w:t>
      </w:r>
      <w:r w:rsidRPr="00E17A69">
        <w:rPr>
          <w:rFonts w:ascii="Times New Roman" w:hAnsi="Times New Roman" w:cs="Times New Roman"/>
        </w:rPr>
        <w:t xml:space="preserve">, </w:t>
      </w:r>
      <w:r w:rsidR="00444F17" w:rsidRPr="00E17A69">
        <w:rPr>
          <w:rFonts w:ascii="Times New Roman" w:hAnsi="Times New Roman" w:cs="Times New Roman"/>
        </w:rPr>
        <w:t>virologic</w:t>
      </w:r>
      <w:r w:rsidR="000F54EB" w:rsidRPr="00E17A69">
        <w:rPr>
          <w:rFonts w:ascii="Times New Roman" w:hAnsi="Times New Roman" w:cs="Times New Roman"/>
        </w:rPr>
        <w:t>al</w:t>
      </w:r>
      <w:r w:rsidR="00444F17" w:rsidRPr="00E17A69">
        <w:rPr>
          <w:rFonts w:ascii="Times New Roman" w:hAnsi="Times New Roman" w:cs="Times New Roman"/>
        </w:rPr>
        <w:t xml:space="preserve"> suppression </w:t>
      </w:r>
      <w:r w:rsidR="0039714F" w:rsidRPr="00E17A69">
        <w:rPr>
          <w:rFonts w:ascii="Times New Roman" w:hAnsi="Times New Roman" w:cs="Times New Roman"/>
        </w:rPr>
        <w:t>pre-</w:t>
      </w:r>
      <w:r w:rsidR="000700A1" w:rsidRPr="00E17A69">
        <w:rPr>
          <w:rFonts w:ascii="Times New Roman" w:hAnsi="Times New Roman" w:cs="Times New Roman"/>
        </w:rPr>
        <w:t>pregnancy through 24 months postpartum</w:t>
      </w:r>
      <w:r w:rsidR="00444F17" w:rsidRPr="00E17A69">
        <w:rPr>
          <w:rFonts w:ascii="Times New Roman" w:hAnsi="Times New Roman" w:cs="Times New Roman"/>
        </w:rPr>
        <w:t xml:space="preserve"> was relatively high</w:t>
      </w:r>
      <w:r w:rsidR="00924661" w:rsidRPr="00E17A69">
        <w:rPr>
          <w:rFonts w:ascii="Times New Roman" w:hAnsi="Times New Roman" w:cs="Times New Roman"/>
        </w:rPr>
        <w:t xml:space="preserve">.  </w:t>
      </w:r>
      <w:r w:rsidR="0028110D" w:rsidRPr="00E17A69">
        <w:rPr>
          <w:rFonts w:ascii="Times New Roman" w:hAnsi="Times New Roman" w:cs="Times New Roman"/>
        </w:rPr>
        <w:t>Although</w:t>
      </w:r>
      <w:r w:rsidR="00F50D70" w:rsidRPr="00E17A69">
        <w:rPr>
          <w:rFonts w:ascii="Times New Roman" w:hAnsi="Times New Roman" w:cs="Times New Roman"/>
        </w:rPr>
        <w:t xml:space="preserve"> crude viraemia risk was not associated with pregnancy period, </w:t>
      </w:r>
      <w:r w:rsidR="000F54EB" w:rsidRPr="00E17A69">
        <w:rPr>
          <w:rFonts w:ascii="Times New Roman" w:hAnsi="Times New Roman" w:cs="Times New Roman"/>
        </w:rPr>
        <w:t xml:space="preserve">in the model including </w:t>
      </w:r>
      <w:r w:rsidR="005C2D4F" w:rsidRPr="00E17A69">
        <w:rPr>
          <w:rFonts w:ascii="Times New Roman" w:hAnsi="Times New Roman" w:cs="Times New Roman"/>
        </w:rPr>
        <w:t xml:space="preserve">an </w:t>
      </w:r>
      <w:r w:rsidR="000F54EB" w:rsidRPr="00E17A69">
        <w:rPr>
          <w:rFonts w:ascii="Times New Roman" w:hAnsi="Times New Roman" w:cs="Times New Roman"/>
        </w:rPr>
        <w:t xml:space="preserve">ART duration- pregnancy period </w:t>
      </w:r>
      <w:r w:rsidR="005C2D4F" w:rsidRPr="00E17A69">
        <w:rPr>
          <w:rFonts w:ascii="Times New Roman" w:hAnsi="Times New Roman" w:cs="Times New Roman"/>
        </w:rPr>
        <w:t>interact</w:t>
      </w:r>
      <w:r w:rsidR="0090790A" w:rsidRPr="00E17A69">
        <w:rPr>
          <w:rFonts w:ascii="Times New Roman" w:hAnsi="Times New Roman" w:cs="Times New Roman"/>
        </w:rPr>
        <w:t>ion</w:t>
      </w:r>
      <w:r w:rsidR="004A276C" w:rsidRPr="00E17A69">
        <w:rPr>
          <w:rFonts w:ascii="Times New Roman" w:hAnsi="Times New Roman" w:cs="Times New Roman"/>
        </w:rPr>
        <w:t xml:space="preserve"> term</w:t>
      </w:r>
      <w:r w:rsidR="00924661" w:rsidRPr="00E17A69">
        <w:rPr>
          <w:rFonts w:ascii="Times New Roman" w:hAnsi="Times New Roman" w:cs="Times New Roman"/>
        </w:rPr>
        <w:t xml:space="preserve">, viraemia risk </w:t>
      </w:r>
      <w:r w:rsidR="00E00C13" w:rsidRPr="00E17A69">
        <w:rPr>
          <w:rFonts w:ascii="Times New Roman" w:hAnsi="Times New Roman" w:cs="Times New Roman"/>
        </w:rPr>
        <w:t xml:space="preserve">was </w:t>
      </w:r>
      <w:r w:rsidR="00924661" w:rsidRPr="00E17A69">
        <w:rPr>
          <w:rFonts w:ascii="Times New Roman" w:hAnsi="Times New Roman" w:cs="Times New Roman"/>
        </w:rPr>
        <w:t xml:space="preserve">increased </w:t>
      </w:r>
      <w:r w:rsidR="00E00C13" w:rsidRPr="00E17A69">
        <w:rPr>
          <w:rFonts w:ascii="Times New Roman" w:hAnsi="Times New Roman" w:cs="Times New Roman"/>
        </w:rPr>
        <w:t xml:space="preserve">in </w:t>
      </w:r>
      <w:r w:rsidR="00F50D70" w:rsidRPr="00E17A69">
        <w:rPr>
          <w:rFonts w:ascii="Times New Roman" w:hAnsi="Times New Roman" w:cs="Times New Roman"/>
        </w:rPr>
        <w:t>pregnancy and postpartum</w:t>
      </w:r>
      <w:r w:rsidR="00EB7DFC" w:rsidRPr="00E17A69">
        <w:rPr>
          <w:rFonts w:ascii="Times New Roman" w:hAnsi="Times New Roman" w:cs="Times New Roman"/>
        </w:rPr>
        <w:t>.</w:t>
      </w:r>
    </w:p>
    <w:p w14:paraId="04533FF0" w14:textId="5EA62268" w:rsidR="00D17F00" w:rsidRPr="00E17A69" w:rsidRDefault="00A27845" w:rsidP="00013182">
      <w:pPr>
        <w:spacing w:after="120" w:line="360" w:lineRule="auto"/>
        <w:rPr>
          <w:rFonts w:ascii="Times New Roman" w:hAnsi="Times New Roman" w:cs="Times New Roman"/>
        </w:rPr>
      </w:pPr>
      <w:r w:rsidRPr="00E17A69">
        <w:rPr>
          <w:rFonts w:ascii="Times New Roman" w:hAnsi="Times New Roman" w:cs="Times New Roman"/>
        </w:rPr>
        <w:t xml:space="preserve">In our study, </w:t>
      </w:r>
      <w:r w:rsidR="008C7A22" w:rsidRPr="00E17A69">
        <w:rPr>
          <w:rFonts w:ascii="Times New Roman" w:hAnsi="Times New Roman" w:cs="Times New Roman"/>
        </w:rPr>
        <w:t>pre-</w:t>
      </w:r>
      <w:r w:rsidR="008C2ADE" w:rsidRPr="00E17A69">
        <w:rPr>
          <w:rFonts w:ascii="Times New Roman" w:hAnsi="Times New Roman" w:cs="Times New Roman"/>
        </w:rPr>
        <w:t>pregnancy virologic</w:t>
      </w:r>
      <w:r w:rsidR="00E00C13" w:rsidRPr="00E17A69">
        <w:rPr>
          <w:rFonts w:ascii="Times New Roman" w:hAnsi="Times New Roman" w:cs="Times New Roman"/>
        </w:rPr>
        <w:t>al</w:t>
      </w:r>
      <w:r w:rsidR="00444F17" w:rsidRPr="00E17A69">
        <w:rPr>
          <w:rFonts w:ascii="Times New Roman" w:hAnsi="Times New Roman" w:cs="Times New Roman"/>
        </w:rPr>
        <w:t xml:space="preserve"> suppression</w:t>
      </w:r>
      <w:r w:rsidR="00A10426" w:rsidRPr="00E17A69">
        <w:rPr>
          <w:rFonts w:ascii="Times New Roman" w:hAnsi="Times New Roman" w:cs="Times New Roman"/>
        </w:rPr>
        <w:t xml:space="preserve"> reached</w:t>
      </w:r>
      <w:r w:rsidR="00F50D70" w:rsidRPr="00E17A69">
        <w:rPr>
          <w:rFonts w:ascii="Times New Roman" w:hAnsi="Times New Roman" w:cs="Times New Roman"/>
        </w:rPr>
        <w:t xml:space="preserve"> </w:t>
      </w:r>
      <w:r w:rsidR="00782A33" w:rsidRPr="00E17A69">
        <w:rPr>
          <w:rFonts w:ascii="Times New Roman" w:hAnsi="Times New Roman" w:cs="Times New Roman"/>
        </w:rPr>
        <w:t>82%</w:t>
      </w:r>
      <w:r w:rsidR="00E00C13" w:rsidRPr="00E17A69">
        <w:rPr>
          <w:rFonts w:ascii="Times New Roman" w:hAnsi="Times New Roman" w:cs="Times New Roman"/>
        </w:rPr>
        <w:t xml:space="preserve">, narrowly missing </w:t>
      </w:r>
      <w:r w:rsidR="00782A33" w:rsidRPr="00E17A69">
        <w:rPr>
          <w:rFonts w:ascii="Times New Roman" w:hAnsi="Times New Roman" w:cs="Times New Roman"/>
        </w:rPr>
        <w:t>the</w:t>
      </w:r>
      <w:r w:rsidR="00022F6F" w:rsidRPr="00E17A69">
        <w:rPr>
          <w:rFonts w:ascii="Times New Roman" w:hAnsi="Times New Roman" w:cs="Times New Roman"/>
        </w:rPr>
        <w:t xml:space="preserve"> 90%</w:t>
      </w:r>
      <w:r w:rsidR="00782A33" w:rsidRPr="00E17A69">
        <w:rPr>
          <w:rFonts w:ascii="Times New Roman" w:hAnsi="Times New Roman" w:cs="Times New Roman"/>
        </w:rPr>
        <w:t xml:space="preserve"> </w:t>
      </w:r>
      <w:r w:rsidR="00022F6F" w:rsidRPr="00E17A69">
        <w:rPr>
          <w:rFonts w:ascii="Times New Roman" w:hAnsi="Times New Roman" w:cs="Times New Roman"/>
        </w:rPr>
        <w:t>UNAIDS goal</w:t>
      </w:r>
      <w:r w:rsidR="00782A33" w:rsidRPr="00E17A69">
        <w:rPr>
          <w:rFonts w:ascii="Times New Roman" w:hAnsi="Times New Roman" w:cs="Times New Roman"/>
        </w:rPr>
        <w:t xml:space="preserve">.  </w:t>
      </w:r>
      <w:r w:rsidR="006630C7" w:rsidRPr="00E17A69">
        <w:rPr>
          <w:rFonts w:ascii="Times New Roman" w:hAnsi="Times New Roman" w:cs="Times New Roman"/>
        </w:rPr>
        <w:t>In prior research including South Africa</w:t>
      </w:r>
      <w:r w:rsidR="006840CD" w:rsidRPr="00E17A69">
        <w:rPr>
          <w:rFonts w:ascii="Times New Roman" w:hAnsi="Times New Roman" w:cs="Times New Roman"/>
        </w:rPr>
        <w:t xml:space="preserve">, </w:t>
      </w:r>
      <w:r w:rsidR="006630C7" w:rsidRPr="00E17A69">
        <w:rPr>
          <w:rFonts w:ascii="Times New Roman" w:hAnsi="Times New Roman" w:cs="Times New Roman"/>
        </w:rPr>
        <w:t xml:space="preserve">viral suppression among pregnant or breastfeeding women ranged from 27 to 78% </w:t>
      </w:r>
      <w:r w:rsidR="006630C7"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author" : [ { "dropping-particle" : "", "family" : "Maman D", "given" : "", "non-dropping-particle" : "", "parse-names" : false, "suffix" : "" }, { "dropping-particle" : "", "family" : "Huerga H", "given" : "", "non-dropping-particle" : "", "parse-names" : false, "suffix" : "" }, { "dropping-particle" : "", "family" : "Etard JF", "given" : "", "non-dropping-particle" : "", "parse-names" : false, "suffix" : "" }, { "dropping-particle" : "", "family" : "Chilima B", "given" : "", "non-dropping-particle" : "", "parse-names" : false, "suffix" : "" }, { "dropping-particle" : "", "family" : "Ellman T", "given" : "", "non-dropping-particle" : "", "parse-names" : false, "suffix" : "" }, { "dropping-particle" : "", "family" : "Mukui I", "given" : "", "non-dropping-particle" : "", "parse-names" : false, "suffix" : "" }, { "dropping-particle" : "", "family" : "Kirubi B", "given" : "", "non-dropping-particle" : "", "parse-names" : false, "suffix" : "" }, { "dropping-particle" : "", "family" : "Cutsem G", "given" : "", "non-dropping-particle" : "Van", "parse-names" : false, "suffix" : "" }, { "dropping-particle" : "", "family" : "Masiku C", "given" : "", "non-dropping-particle" : "", "parse-names" : false, "suffix" : "" }, { "dropping-particle" : "", "family" : "Szumilin E", "given" : "", "non-dropping-particle" : "", "parse-names" : false, "suffix" : "" } ], "container-title" : "Conference on Retroviruses and Opportunistic Infections", "id" : "ITEM-1", "issued" : { "date-parts" : [ [ "2015" ] ] }, "publisher-place" : "Seattle, Washington,", "title" : "Most breastfeeding women with high viral load are still undiagnosed in sub-Saharan Africa", "type" : "article-journal" }, "uris" : [ "http://www.mendeley.com/documents/?uuid=f6b494c7-15cf-4714-a66e-19a2fee35c8a" ] }, { "id" : "ITEM-2", "itemData" : { "DOI" : "10.7448/ias.18.1.20045", "ISSN" : "1758-2652", "PMID" : "26154734", "abstract" : "INTRODUCTION Plasma HIV viral load (VL) is the principle determinant of mother-to-child HIV transmission (MTCT), yet there are few data on VL in populations of pregnant women in sub-Saharan Africa. We examined the distribution and determinants of VL in HIV-positive women seeking antenatal care (ANC) in Cape Town, South Africa. METHODS Consecutive HIV-positive pregnant women making their first antenatal clinic visit were recruited into a cross-sectional study of viraemia in pregnancy, including a brief questionnaire and specimens for VL testing and CD4 cell enumeration. RESULTS &amp; DISCUSSION Overall 5551 pregnant women sought ANC during the study period, of whom 1839 (33%) were HIV positive and 1521 (85%) were included. Approximately two-thirds of HIV-positive women in the sample (n=947) were not on antiretrovirals at the time of the first ANC visit, and the remainder (38%, n=574) had initiated antiretroviral therapy (ART) prior to conception. For women not on ART, the median VL was 3.98 log10 copies/mL; in this group, the sensitivity of CD4 cell counts \u2264350 cells/\u00b5L in detecting VL&gt;10,000 copies/mL was 64% and this increased to 78% with a CD4 threshold of \u2264500 cells/\u00b5L. Among women on ART, 78% had VL&lt;50 copies/mL and 13% had VL &gt;1000 copies/mL at the time of their ANC visit. CONCLUSIONS VL &gt;10,000 copies/mL was commonly observed in women not on ART with CD4 cell counts &gt;350 cells/\u00b5L, suggesting that CD4 cell counts may not be adequately sensitive in identifying women at greatest risk of MTCT. A large proportion of women entering ANC initiated ART before conception, and in this group more than 10% had VL&gt;1000 copies/mL despite ART use. VL monitoring during pregnancy may help to identify pregnancies that require additional clinical attention to minimize MTCT risk and improve maternal and child health outcomes.", "author" : [ { "dropping-particle" : "", "family" : "Myer", "given" : "Landon", "non-dropping-particle" : "", "parse-names" : false, "suffix" : "" }, { "dropping-particle" : "", "family" : "Phillips", "given" : "Tamsin K", "non-dropping-particle" : "", "parse-names" : false, "suffix" : "" }, { "dropping-particle" : "", "family" : "Hsiao", "given" : "Nei-Yuan", "non-dropping-particle" : "", "parse-names" : false, "suffix" : "" }, { "dropping-particle" : "", "family" : "Zerbe", "given" : "Allison", "non-dropping-particle" : "", "parse-names" : false, "suffix" : "" }, { "dropping-particle" : "", "family" : "Petro", "given" : "Gregory", "non-dropping-particle" : "", "parse-names" : false, "suffix" : "" }, { "dropping-particle" : "", "family" : "Bekker", "given" : "Linda-Gail", "non-dropping-particle" : "", "parse-names" : false, "suffix" : "" }, { "dropping-particle" : "", "family" : "McIntyre", "given" : "James A", "non-dropping-particle" : "", "parse-names" : false, "suffix" : "" }, { "dropping-particle" : "", "family" : "Abrams", "given" : "Elaine J", "non-dropping-particle" : "", "parse-names" : false, "suffix" : "" } ], "container-title" : "J Int AIDS Soc", "id" : "ITEM-2", "issued" : { "date-parts" : [ [ "2015", "7", "6" ] ] }, "page" : "20045", "publisher" : "The International AIDS Society", "title" : "Plasma viraemia in HIV-positive pregnant women entering antenatal care in South Africa", "type" : "article-journal", "volume" : "18" }, "uris" : [ "http://www.mendeley.com/documents/?uuid=405a447b-6f91-4439-8e5a-1da81159c4cd" ] }, { "id" : "ITEM-3", "itemData" : { "DOI" : "10.1371/journal.pone.0168671", "ISSN" : "1932-6203", "author" : [ { "dropping-particle" : "", "family" : "Gill", "given" : "Michelle M.", "non-dropping-particle" : "", "parse-names" : false, "suffix" : "" }, { "dropping-particle" : "", "family" : "Hoffman", "given" : "Heather J.", "non-dropping-particle" : "", "parse-names" : false, "suffix" : "" }, { "dropping-particle" : "", "family" : "Bobrow", "given" : "Emily A.", "non-dropping-particle" : "", "parse-names" : false, "suffix" : "" }, { "dropping-particle" : "", "family" : "Mugwaneza", "given" : "Placidie", "non-dropping-particle" : "", "parse-names" : false, "suffix" : "" }, { "dropping-particle" : "", "family" : "Ndatimana", "given" : "Dieudonne", "non-dropping-particle" : "", "parse-names" : false, "suffix" : "" }, { "dropping-particle" : "", "family" : "Ndayisaba", "given" : "Gilles F.", "non-dropping-particle" : "", "parse-names" : false, "suffix" : "" }, { "dropping-particle" : "", "family" : "Baribwira", "given" : "Cyprien", "non-dropping-particle" : "", "parse-names" : false, "suffix" : "" }, { "dropping-particle" : "", "family" : "Guay", "given" : "Laura", "non-dropping-particle" : "", "parse-names" : false, "suffix" : "" }, { "dropping-particle" : "", "family" : "Asiimwe", "given" : "Anita", "non-dropping-particle" : "", "parse-names" : false, "suffix" : "" } ], "container-title" : "PLoS ONE", "editor" : [ { "dropping-particle" : "", "family" : "Blackard", "given" : "Jason", "non-dropping-particle" : "", "parse-names" : false, "suffix" : "" } ], "id" : "ITEM-3", "issue" : "12", "issued" : { "date-parts" : [ [ "2016", "12", "22" ] ] }, "page" : "e0168671", "publisher" : "WHO Department of HIV/AIDS", "title" : "Detectable Viral Load in Late Pregnancy among Women in the Rwanda Option B+ PMTCT Program: Enrollment Results from the Kabeho Study", "type" : "article-journal", "volume" : "11" }, "uris" : [ "http://www.mendeley.com/documents/?uuid=4457ea1b-f8ed-455d-8f7a-2f61547d680c" ] } ], "mendeley" : { "formattedCitation" : "(22,38,39)", "plainTextFormattedCitation" : "(22,38,39)", "previouslyFormattedCitation" : "(22,38,39)" }, "properties" : { "noteIndex" : 0 }, "schema" : "https://github.com/citation-style-language/schema/raw/master/csl-citation.json" }</w:instrText>
      </w:r>
      <w:r w:rsidR="006630C7" w:rsidRPr="00E17A69">
        <w:rPr>
          <w:rFonts w:ascii="Times New Roman" w:hAnsi="Times New Roman" w:cs="Times New Roman"/>
        </w:rPr>
        <w:fldChar w:fldCharType="separate"/>
      </w:r>
      <w:r w:rsidR="00096D84" w:rsidRPr="00E17A69">
        <w:rPr>
          <w:rFonts w:ascii="Times New Roman" w:hAnsi="Times New Roman" w:cs="Times New Roman"/>
          <w:noProof/>
        </w:rPr>
        <w:t>(22,38,39)</w:t>
      </w:r>
      <w:r w:rsidR="006630C7" w:rsidRPr="00E17A69">
        <w:rPr>
          <w:rFonts w:ascii="Times New Roman" w:hAnsi="Times New Roman" w:cs="Times New Roman"/>
        </w:rPr>
        <w:fldChar w:fldCharType="end"/>
      </w:r>
      <w:r w:rsidR="006630C7" w:rsidRPr="00E17A69">
        <w:rPr>
          <w:rFonts w:ascii="Times New Roman" w:hAnsi="Times New Roman" w:cs="Times New Roman"/>
        </w:rPr>
        <w:t>.</w:t>
      </w:r>
      <w:r w:rsidR="00A10426" w:rsidRPr="00E17A69">
        <w:rPr>
          <w:rFonts w:ascii="Times New Roman" w:hAnsi="Times New Roman" w:cs="Times New Roman"/>
        </w:rPr>
        <w:t xml:space="preserve"> </w:t>
      </w:r>
      <w:r w:rsidR="00BA0709" w:rsidRPr="00E17A69">
        <w:rPr>
          <w:rFonts w:ascii="Times New Roman" w:hAnsi="Times New Roman" w:cs="Times New Roman"/>
        </w:rPr>
        <w:t xml:space="preserve"> </w:t>
      </w:r>
      <w:r w:rsidR="006630C7" w:rsidRPr="00E17A69">
        <w:rPr>
          <w:rFonts w:ascii="Times New Roman" w:hAnsi="Times New Roman" w:cs="Times New Roman"/>
        </w:rPr>
        <w:t>Conversely,</w:t>
      </w:r>
      <w:r w:rsidR="00013182" w:rsidRPr="00E17A69">
        <w:rPr>
          <w:rFonts w:ascii="Times New Roman" w:hAnsi="Times New Roman" w:cs="Times New Roman"/>
        </w:rPr>
        <w:t xml:space="preserve"> </w:t>
      </w:r>
      <w:r w:rsidR="00F12C8C" w:rsidRPr="00E17A69">
        <w:rPr>
          <w:rFonts w:ascii="Times New Roman" w:hAnsi="Times New Roman" w:cs="Times New Roman"/>
        </w:rPr>
        <w:t>in</w:t>
      </w:r>
      <w:r w:rsidR="00754FBA" w:rsidRPr="00E17A69">
        <w:rPr>
          <w:rFonts w:ascii="Times New Roman" w:hAnsi="Times New Roman" w:cs="Times New Roman"/>
        </w:rPr>
        <w:t xml:space="preserve"> Malawi</w:t>
      </w:r>
      <w:r w:rsidR="00C11465" w:rsidRPr="00E17A69">
        <w:rPr>
          <w:rFonts w:ascii="Times New Roman" w:hAnsi="Times New Roman" w:cs="Times New Roman"/>
        </w:rPr>
        <w:t xml:space="preserve"> and Uganda,</w:t>
      </w:r>
      <w:r w:rsidR="00754FBA" w:rsidRPr="00E17A69">
        <w:rPr>
          <w:rFonts w:ascii="Times New Roman" w:hAnsi="Times New Roman" w:cs="Times New Roman"/>
        </w:rPr>
        <w:t xml:space="preserve"> over 90% were suppressed</w:t>
      </w:r>
      <w:r w:rsidR="00A76794" w:rsidRPr="00E17A69">
        <w:rPr>
          <w:rFonts w:ascii="Times New Roman" w:hAnsi="Times New Roman" w:cs="Times New Roman"/>
        </w:rPr>
        <w:t xml:space="preserve"> </w:t>
      </w:r>
      <w:r w:rsidR="00A76794"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DOI" : "10.1093/cid/ciw500", "ISSN" : "15376591", "PMID" : "27461920", "abstract" : "BACKGROUND Adherence to antiretroviral therapy (ART) is crucial to preventing mother-to-child transmission of human immunodeficiency virus (HIV) and ensuring the long-term effectiveness of ART, yet data are sparse from African routine care programs on maternal adherence to triple ART. METHODS We analyzed data from women who started ART at 13 large health facilities in Malawi between September 2011 and October 2013. We defined adherence as the percentage of days \"covered\" by pharmacy claims. Adherence of \u226590% was deemed adequate. We calculated inverse probability of censoring weights to adjust adherence estimates for informative censoring. We used descriptive statistics, survival analysis, and pooled logistic regression to compare adherence between pregnant and breastfeeding women eligible for ART under Option B+, and nonpregnant and nonbreastfeeding women who started ART with low CD4 cell counts or World Health Organization clinical stage 3/4 disease. RESULTS Adherence was adequate for 73% of the women during pregnancy, for 66% in the first 3 months post partum, and for about 75% during months 4-21 post partum. About 70% of women who started ART during pregnancy and breastfeeding adhered adequately during the first 2 years of ART, but only about 30% of them had maintained adequate adherence at every visit. Risk factors for inadequate adherence included starting ART with an Option B+ indication, at a younger age, or at a district hospital or health center. CONCLUSIONS One-third of women retained in the Option B+ program adhered inadequately during pregnancy and breastfeeding, especially soon after delivery. Effective interventions to improve adherence among women in this program should be implemented.", "author" : [ { "dropping-particle" : "", "family" : "Haas", "given" : "Andreas D.", "non-dropping-particle" : "", "parse-names" : false, "suffix" : "" }, { "dropping-particle" : "", "family" : "Msukwa", "given" : "Malango T.", "non-dropping-particle" : "", "parse-names" : false, "suffix" : "" }, { "dropping-particle" : "", "family" : "Egger", "given" : "Matthias", "non-dropping-particle" : "", "parse-names" : false, "suffix" : "" }, { "dropping-particle" : "", "family" : "Tenthani", "given" : "Lyson", "non-dropping-particle" : "", "parse-names" : false, "suffix" : "" }, { "dropping-particle" : "", "family" : "Tweya", "given" : "Hannock", "non-dropping-particle" : "", "parse-names" : false, "suffix" : "" }, { "dropping-particle" : "", "family" : "Jahn", "given" : "Andreas", "non-dropping-particle" : "", "parse-names" : false, "suffix" : "" }, { "dropping-particle" : "", "family" : "Gadabu", "given" : "Oliver J.", "non-dropping-particle" : "", "parse-names" : false, "suffix" : "" }, { "dropping-particle" : "", "family" : "Tal", "given" : "Kali", "non-dropping-particle" : "", "parse-names" : false, "suffix" : "" }, { "dropping-particle" : "", "family" : "Salazar-Vizcaya", "given" : "Luisa", "non-dropping-particle" : "", "parse-names" : false, "suffix" : "" }, { "dropping-particle" : "", "family" : "Estill", "given" : "Janne", "non-dropping-particle" : "", "parse-names" : false, "suffix" : "" }, { "dropping-particle" : "", "family" : "Spoerri", "given" : "Adrian", "non-dropping-particle" : "", "parse-names" : false, "suffix" : "" }, { "dropping-particle" : "", "family" : "Phiri", "given" : "Nozgechi", "non-dropping-particle" : "", "parse-names" : false, "suffix" : "" }, { "dropping-particle" : "", "family" : "Chimbwandira", "given" : "Frank", "non-dropping-particle" : "", "parse-names" : false, "suffix" : "" }, { "dropping-particle" : "", "family" : "Oosterhout", "given" : "Joep J.", "non-dropping-particle" : "Van", "parse-names" : false, "suffix" : "" }, { "dropping-particle" : "", "family" : "Keiser", "given" : "Olivia", "non-dropping-particle" : "", "parse-names" : false, "suffix" : "" } ], "container-title" : "Clin Infect Dis", "id" : "ITEM-1", "issue" : "9", "issued" : { "date-parts" : [ [ "2016" ] ] }, "note" : "NULL", "title" : "Adherence to Antiretroviral Therapy during and after Pregnancy: Cohort Study on Women Receiving Care in Malawi's Option B+ Program", "type" : "article-journal", "volume" : "63" }, "uris" : [ "http://www.mendeley.com/documents/?uuid=34ea10b7-c7a4-362e-b228-264819755b75" ] }, { "id" : "ITEM-2", "itemData" : { "DOI" : "10.1097/QAI.0000000000000874", "ISBN" : "1944-7884 (Electronic)\\r1525-4135 (Linking)", "ISSN" : "1525-4135", "PMID" : "26495883", "abstract" : "BACKGROUND HIV-infected women risk sexual and perinatal HIV transmission during conception, pregnancy, childbirth, and breastfeeding. We compared HIV-1 RNA suppression and medication adherence across periconception, pregnancy, and postpartum periods, among women on antiretroviral therapy (ART) in Uganda. METHODS We analyzed data from women in a prospective cohort study, aged 18-49 years, enrolled at ART initiation and with \u22651 pregnancy between 2005 and 2011. Participants were seen quarterly. The primary exposure of interest was pregnancy period, including periconception (3 quarters before pregnancy), pregnancy, postpartum (6 months after pregnancy outcome), or nonpregnancy related. Regression models using generalized estimating equations compared the likelihood of HIV-1 RNA \u2264400 copies per milliliter, &lt;80% average adherence based on electronic pill caps (medication event monitoring system), and likelihood of 72-hour medication gaps across each period. RESULTS One hundred eleven women contributed 486 person-years of follow-up. Viral suppression was present at 89% of nonpregnancy, 97% of periconception, 93% of pregnancy, and 89% of postpartum visits, and was more likely during periconception (adjusted odds ratio, 2.15) compared with nonpregnant periods. Average ART adherence was 90% [interquartile range (IQR), 70%-98%], 93% (IQR, 82%-98%), 92% (IQR, 72%-98%), and 88% (IQR, 63%-97%) during nonpregnant, periconception, pregnant, and postpartum periods, respectively. Average adherence &lt;80% was less likely during periconception (adjusted odds ratio, 0.68), and 72-hour gaps per 90 days were less frequent during periconception (adjusted relative risk, 0.72) and more frequent during postpartum (adjusted relative risk, 1.40). CONCLUSIONS Women with pregnancy were virologically suppressed at most visits, with an increased likelihood of suppression and high adherence during periconception follow-up. Increased frequency of 72-hour gaps suggests a need for increased adherence support during postpartum periods.", "author" : [ { "dropping-particle" : "", "family" : "Matthews", "given" : "Lynn T.", "non-dropping-particle" : "", "parse-names" : false, "suffix" : "" }, { "dropping-particle" : "", "family" : "Ribaudo", "given" : "Heather B.", "non-dropping-particle" : "", "parse-names" : false, "suffix" : "" }, { "dropping-particle" : "", "family" : "Kaida", "given" : "Angela", "non-dropping-particle" : "", "parse-names" : false, "suffix" : "" }, { "dropping-particle" : "", "family" : "Bennett", "given" : "Kara", "non-dropping-particle" : "", "parse-names" : false, "suffix" : "" }, { "dropping-particle" : "", "family" : "Musinguzi", "given" : "Nicholas", "non-dropping-particle" : "", "parse-names" : false, "suffix" : "" }, { "dropping-particle" : "", "family" : "Siedner", "given" : "Mark J.", "non-dropping-particle" : "", "parse-names" : false, "suffix" : "" }, { "dropping-particle" : "", "family" : "Kabakyenga", "given" : "Jerome", "non-dropping-particle" : "", "parse-names" : false, "suffix" : "" }, { "dropping-particle" : "", "family" : "Hunt", "given" : "Peter W.", "non-dropping-particle" : "", "parse-names" : false, "suffix" : "" }, { "dropping-particle" : "", "family" : "Martin", "given" : "Jeffrey N.", "non-dropping-particle" : "", "parse-names" : false, "suffix" : "" }, { "dropping-particle" : "", "family" : "Boum", "given" : "Yap", "non-dropping-particle" : "", "parse-names" : false, "suffix" : "" }, { "dropping-particle" : "", "family" : "Haberer", "given" : "Jessica E.", "non-dropping-particle" : "", "parse-names" : false, "suffix" : "" }, { "dropping-particle" : "", "family" : "Bangsberg", "given" : "David R.", "non-dropping-particle" : "", "parse-names" : false, "suffix" : "" } ], "container-title" : "J Acq Immune Defic Syndr", "id" : "ITEM-2", "issue" : "4", "issued" : { "date-parts" : [ [ "2016", "4", "1" ] ] }, "page" : "399-406", "title" : "HIV-Infected Ugandan Women on Antiretroviral Therapy Maintain HIV-1 RNA Suppression Across Periconception, Pregnancy, and Postpartum Periods", "type" : "article-journal", "volume" : "71" }, "uris" : [ "http://www.mendeley.com/documents/?uuid=9627dfb9-c921-4c64-952a-63bb536aafc7" ] } ], "mendeley" : { "formattedCitation" : "(40,41)", "plainTextFormattedCitation" : "(40,41)", "previouslyFormattedCitation" : "(40,41)" }, "properties" : { "noteIndex" : 0 }, "schema" : "https://github.com/citation-style-language/schema/raw/master/csl-citation.json" }</w:instrText>
      </w:r>
      <w:r w:rsidR="00A76794" w:rsidRPr="00E17A69">
        <w:rPr>
          <w:rFonts w:ascii="Times New Roman" w:hAnsi="Times New Roman" w:cs="Times New Roman"/>
        </w:rPr>
        <w:fldChar w:fldCharType="separate"/>
      </w:r>
      <w:r w:rsidR="00096D84" w:rsidRPr="00E17A69">
        <w:rPr>
          <w:rFonts w:ascii="Times New Roman" w:hAnsi="Times New Roman" w:cs="Times New Roman"/>
          <w:noProof/>
        </w:rPr>
        <w:t>(40,41)</w:t>
      </w:r>
      <w:r w:rsidR="00A76794" w:rsidRPr="00E17A69">
        <w:rPr>
          <w:rFonts w:ascii="Times New Roman" w:hAnsi="Times New Roman" w:cs="Times New Roman"/>
        </w:rPr>
        <w:fldChar w:fldCharType="end"/>
      </w:r>
      <w:r w:rsidR="006630C7" w:rsidRPr="00E17A69">
        <w:rPr>
          <w:rFonts w:ascii="Times New Roman" w:hAnsi="Times New Roman" w:cs="Times New Roman"/>
        </w:rPr>
        <w:t>.</w:t>
      </w:r>
      <w:r w:rsidR="0001087F" w:rsidRPr="00E17A69">
        <w:rPr>
          <w:rFonts w:ascii="Times New Roman" w:hAnsi="Times New Roman" w:cs="Times New Roman"/>
        </w:rPr>
        <w:t xml:space="preserve">  </w:t>
      </w:r>
    </w:p>
    <w:p w14:paraId="78A9A132" w14:textId="1181E0DA" w:rsidR="0012181B" w:rsidRPr="00E17A69" w:rsidRDefault="004B63CD" w:rsidP="00013182">
      <w:pPr>
        <w:spacing w:after="120" w:line="360" w:lineRule="auto"/>
        <w:rPr>
          <w:rFonts w:ascii="Times New Roman" w:hAnsi="Times New Roman" w:cs="Times New Roman"/>
        </w:rPr>
      </w:pPr>
      <w:r w:rsidRPr="00E17A69">
        <w:rPr>
          <w:rFonts w:ascii="Times New Roman" w:hAnsi="Times New Roman" w:cs="Times New Roman"/>
        </w:rPr>
        <w:t xml:space="preserve">Consistent with </w:t>
      </w:r>
      <w:r w:rsidR="0012181B" w:rsidRPr="00E17A69">
        <w:rPr>
          <w:rFonts w:ascii="Times New Roman" w:hAnsi="Times New Roman" w:cs="Times New Roman"/>
        </w:rPr>
        <w:t xml:space="preserve">increased </w:t>
      </w:r>
      <w:r w:rsidR="00146690" w:rsidRPr="00E17A69">
        <w:rPr>
          <w:rFonts w:ascii="Times New Roman" w:hAnsi="Times New Roman" w:cs="Times New Roman"/>
        </w:rPr>
        <w:t>pregnancy viraemia risk</w:t>
      </w:r>
      <w:r w:rsidRPr="00E17A69">
        <w:rPr>
          <w:rFonts w:ascii="Times New Roman" w:hAnsi="Times New Roman" w:cs="Times New Roman"/>
        </w:rPr>
        <w:t xml:space="preserve"> in our study</w:t>
      </w:r>
      <w:r w:rsidR="0012181B" w:rsidRPr="00E17A69">
        <w:rPr>
          <w:rFonts w:ascii="Times New Roman" w:hAnsi="Times New Roman" w:cs="Times New Roman"/>
        </w:rPr>
        <w:t xml:space="preserve">, in a </w:t>
      </w:r>
      <w:r w:rsidR="00146690" w:rsidRPr="00E17A69">
        <w:rPr>
          <w:rFonts w:ascii="Times New Roman" w:hAnsi="Times New Roman" w:cs="Times New Roman"/>
        </w:rPr>
        <w:t xml:space="preserve">South African </w:t>
      </w:r>
      <w:r w:rsidR="0012181B" w:rsidRPr="00E17A69">
        <w:rPr>
          <w:rFonts w:ascii="Times New Roman" w:hAnsi="Times New Roman" w:cs="Times New Roman"/>
        </w:rPr>
        <w:t>study of 541</w:t>
      </w:r>
      <w:r w:rsidR="00146690" w:rsidRPr="00E17A69">
        <w:rPr>
          <w:rFonts w:ascii="Times New Roman" w:hAnsi="Times New Roman" w:cs="Times New Roman"/>
        </w:rPr>
        <w:t xml:space="preserve"> pregnancies </w:t>
      </w:r>
      <w:r w:rsidR="00E00C13" w:rsidRPr="00E17A69">
        <w:rPr>
          <w:rFonts w:ascii="Times New Roman" w:hAnsi="Times New Roman" w:cs="Times New Roman"/>
        </w:rPr>
        <w:t>in</w:t>
      </w:r>
      <w:r w:rsidR="00146690" w:rsidRPr="00E17A69">
        <w:rPr>
          <w:rFonts w:ascii="Times New Roman" w:hAnsi="Times New Roman" w:cs="Times New Roman"/>
        </w:rPr>
        <w:t xml:space="preserve"> 5954 women</w:t>
      </w:r>
      <w:r w:rsidR="0012181B" w:rsidRPr="00E17A69">
        <w:rPr>
          <w:rFonts w:ascii="Times New Roman" w:hAnsi="Times New Roman" w:cs="Times New Roman"/>
        </w:rPr>
        <w:t>, pregnancy after ART i</w:t>
      </w:r>
      <w:r w:rsidR="00146690" w:rsidRPr="00E17A69">
        <w:rPr>
          <w:rFonts w:ascii="Times New Roman" w:hAnsi="Times New Roman" w:cs="Times New Roman"/>
        </w:rPr>
        <w:t>nitiation modestly</w:t>
      </w:r>
      <w:r w:rsidR="0012181B" w:rsidRPr="00E17A69">
        <w:rPr>
          <w:rFonts w:ascii="Times New Roman" w:hAnsi="Times New Roman" w:cs="Times New Roman"/>
        </w:rPr>
        <w:t xml:space="preserve"> increase</w:t>
      </w:r>
      <w:r w:rsidR="00146690" w:rsidRPr="00E17A69">
        <w:rPr>
          <w:rFonts w:ascii="Times New Roman" w:hAnsi="Times New Roman" w:cs="Times New Roman"/>
        </w:rPr>
        <w:t>d</w:t>
      </w:r>
      <w:r w:rsidR="0012181B" w:rsidRPr="00E17A69">
        <w:rPr>
          <w:rFonts w:ascii="Times New Roman" w:hAnsi="Times New Roman" w:cs="Times New Roman"/>
        </w:rPr>
        <w:t xml:space="preserve"> virologic</w:t>
      </w:r>
      <w:r w:rsidR="00E00C13" w:rsidRPr="00E17A69">
        <w:rPr>
          <w:rFonts w:ascii="Times New Roman" w:hAnsi="Times New Roman" w:cs="Times New Roman"/>
        </w:rPr>
        <w:t>al</w:t>
      </w:r>
      <w:r w:rsidR="0012181B" w:rsidRPr="00E17A69">
        <w:rPr>
          <w:rFonts w:ascii="Times New Roman" w:hAnsi="Times New Roman" w:cs="Times New Roman"/>
        </w:rPr>
        <w:t xml:space="preserve"> failure </w:t>
      </w:r>
      <w:r w:rsidR="00444F17" w:rsidRPr="00E17A69">
        <w:rPr>
          <w:rFonts w:ascii="Times New Roman" w:hAnsi="Times New Roman" w:cs="Times New Roman"/>
        </w:rPr>
        <w:t xml:space="preserve">risk </w:t>
      </w:r>
      <w:r w:rsidR="008C2ADE" w:rsidRPr="00E17A69">
        <w:rPr>
          <w:rFonts w:ascii="Times New Roman" w:hAnsi="Times New Roman" w:cs="Times New Roman"/>
        </w:rPr>
        <w:t>[</w:t>
      </w:r>
      <w:r w:rsidR="0012181B" w:rsidRPr="00E17A69">
        <w:rPr>
          <w:rFonts w:ascii="Times New Roman" w:hAnsi="Times New Roman" w:cs="Times New Roman"/>
        </w:rPr>
        <w:t>aHR</w:t>
      </w:r>
      <w:r w:rsidR="008C2ADE" w:rsidRPr="00E17A69">
        <w:rPr>
          <w:rFonts w:ascii="Times New Roman" w:hAnsi="Times New Roman" w:cs="Times New Roman"/>
        </w:rPr>
        <w:t xml:space="preserve"> 1.34; 95% CI</w:t>
      </w:r>
      <w:r w:rsidR="0012181B" w:rsidRPr="00E17A69">
        <w:rPr>
          <w:rFonts w:ascii="Times New Roman" w:hAnsi="Times New Roman" w:cs="Times New Roman"/>
        </w:rPr>
        <w:t xml:space="preserve"> 1.02 </w:t>
      </w:r>
      <w:r w:rsidR="008C2ADE" w:rsidRPr="00E17A69">
        <w:rPr>
          <w:rFonts w:ascii="Times New Roman" w:hAnsi="Times New Roman" w:cs="Times New Roman"/>
        </w:rPr>
        <w:t>to 1.78]</w:t>
      </w:r>
      <w:r w:rsidR="00E32D6A" w:rsidRPr="00E17A69">
        <w:rPr>
          <w:rFonts w:ascii="Times New Roman" w:hAnsi="Times New Roman" w:cs="Times New Roman"/>
        </w:rPr>
        <w:t xml:space="preserve"> </w:t>
      </w:r>
      <w:r w:rsidR="00E32D6A"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DOI" : "10.1371/journal.pone.0022778", "author" : [ { "dropping-particle" : "", "family" : "Westreich D", "given" : "", "non-dropping-particle" : "", "parse-names" : false, "suffix" : "" }, { "dropping-particle" : "", "family" : "Cole SR", "given" : "", "non-dropping-particle" : "", "parse-names" : false, "suffix" : "" }, { "dropping-particle" : "", "family" : "Nagar S", "given" : "", "non-dropping-particle" : "", "parse-names" : false, "suffix" : "" }, { "dropping-particle" : "", "family" : "Maskew M", "given" : "", "non-dropping-particle" : "", "parse-names" : false, "suffix" : "" }, { "dropping-particle" : "", "family" : "Horst C", "given" : "", "non-dropping-particle" : "Van der", "parse-names" : false, "suffix" : "" }, { "dropping-particle" : "", "family" : "Sanne I", "given" : "", "non-dropping-particle" : "", "parse-names" : false, "suffix" : "" } ], "container-title" : "PLoS ONE", "id" : "ITEM-1", "issue" : "8", "issued" : { "date-parts" : [ [ "2011" ] ] }, "page" : "e22778", "title" : "Pregnancy and Virologic Response to Antiretroviral Therapy in South Africa", "type" : "article-journal", "volume" : "6" }, "uris" : [ "http://www.mendeley.com/documents/?uuid=0d627ecb-61b1-4a13-a571-bb31a5ab2824" ] } ], "mendeley" : { "formattedCitation" : "(42)", "plainTextFormattedCitation" : "(42)", "previouslyFormattedCitation" : "(42)" }, "properties" : { "noteIndex" : 0 }, "schema" : "https://github.com/citation-style-language/schema/raw/master/csl-citation.json" }</w:instrText>
      </w:r>
      <w:r w:rsidR="00E32D6A" w:rsidRPr="00E17A69">
        <w:rPr>
          <w:rFonts w:ascii="Times New Roman" w:hAnsi="Times New Roman" w:cs="Times New Roman"/>
        </w:rPr>
        <w:fldChar w:fldCharType="separate"/>
      </w:r>
      <w:r w:rsidR="00096D84" w:rsidRPr="00E17A69">
        <w:rPr>
          <w:rFonts w:ascii="Times New Roman" w:hAnsi="Times New Roman" w:cs="Times New Roman"/>
          <w:noProof/>
        </w:rPr>
        <w:t>(42)</w:t>
      </w:r>
      <w:r w:rsidR="00E32D6A" w:rsidRPr="00E17A69">
        <w:rPr>
          <w:rFonts w:ascii="Times New Roman" w:hAnsi="Times New Roman" w:cs="Times New Roman"/>
        </w:rPr>
        <w:fldChar w:fldCharType="end"/>
      </w:r>
      <w:r w:rsidR="0012181B" w:rsidRPr="00E17A69">
        <w:rPr>
          <w:rFonts w:ascii="Times New Roman" w:hAnsi="Times New Roman" w:cs="Times New Roman"/>
        </w:rPr>
        <w:t xml:space="preserve">.  </w:t>
      </w:r>
      <w:r w:rsidR="00E00C13" w:rsidRPr="00E17A69">
        <w:rPr>
          <w:rFonts w:ascii="Times New Roman" w:hAnsi="Times New Roman" w:cs="Times New Roman"/>
        </w:rPr>
        <w:t>F</w:t>
      </w:r>
      <w:r w:rsidR="008C7A22" w:rsidRPr="00E17A69">
        <w:rPr>
          <w:rFonts w:ascii="Times New Roman" w:hAnsi="Times New Roman" w:cs="Times New Roman"/>
        </w:rPr>
        <w:t>indings were</w:t>
      </w:r>
      <w:r w:rsidR="0012181B" w:rsidRPr="00E17A69">
        <w:rPr>
          <w:rFonts w:ascii="Times New Roman" w:hAnsi="Times New Roman" w:cs="Times New Roman"/>
        </w:rPr>
        <w:t xml:space="preserve"> based on </w:t>
      </w:r>
      <w:r w:rsidR="00444F17" w:rsidRPr="00E17A69">
        <w:rPr>
          <w:rFonts w:ascii="Times New Roman" w:hAnsi="Times New Roman" w:cs="Times New Roman"/>
        </w:rPr>
        <w:t xml:space="preserve">observational data </w:t>
      </w:r>
      <w:r w:rsidR="0012181B" w:rsidRPr="00E17A69">
        <w:rPr>
          <w:rFonts w:ascii="Times New Roman" w:hAnsi="Times New Roman" w:cs="Times New Roman"/>
        </w:rPr>
        <w:t xml:space="preserve">from </w:t>
      </w:r>
      <w:r w:rsidR="00BA0709" w:rsidRPr="00E17A69">
        <w:rPr>
          <w:rFonts w:ascii="Times New Roman" w:hAnsi="Times New Roman" w:cs="Times New Roman"/>
        </w:rPr>
        <w:t xml:space="preserve">one clinic </w:t>
      </w:r>
      <w:r w:rsidR="00C32A31" w:rsidRPr="00E17A69">
        <w:rPr>
          <w:rFonts w:ascii="Times New Roman" w:hAnsi="Times New Roman" w:cs="Times New Roman"/>
        </w:rPr>
        <w:t>without pre-initiation</w:t>
      </w:r>
      <w:r w:rsidR="00977D79" w:rsidRPr="00E17A69">
        <w:rPr>
          <w:rFonts w:ascii="Times New Roman" w:hAnsi="Times New Roman" w:cs="Times New Roman"/>
        </w:rPr>
        <w:t xml:space="preserve"> VL</w:t>
      </w:r>
      <w:r w:rsidR="00E00C13" w:rsidRPr="00E17A69">
        <w:rPr>
          <w:rFonts w:ascii="Times New Roman" w:hAnsi="Times New Roman" w:cs="Times New Roman"/>
        </w:rPr>
        <w:t>,</w:t>
      </w:r>
      <w:r w:rsidR="00977D79" w:rsidRPr="00E17A69">
        <w:rPr>
          <w:rFonts w:ascii="Times New Roman" w:hAnsi="Times New Roman" w:cs="Times New Roman"/>
        </w:rPr>
        <w:t xml:space="preserve"> </w:t>
      </w:r>
      <w:r w:rsidR="0012181B" w:rsidRPr="00E17A69">
        <w:rPr>
          <w:rFonts w:ascii="Times New Roman" w:hAnsi="Times New Roman" w:cs="Times New Roman"/>
        </w:rPr>
        <w:t>and confounding cannot be ruled out</w:t>
      </w:r>
      <w:r w:rsidR="003C6D8C" w:rsidRPr="00E17A69">
        <w:rPr>
          <w:rFonts w:ascii="Times New Roman" w:hAnsi="Times New Roman" w:cs="Times New Roman"/>
        </w:rPr>
        <w:t xml:space="preserve">.  </w:t>
      </w:r>
      <w:r w:rsidR="00BA0709" w:rsidRPr="00E17A69">
        <w:rPr>
          <w:rFonts w:ascii="Times New Roman" w:hAnsi="Times New Roman" w:cs="Times New Roman"/>
        </w:rPr>
        <w:t>P</w:t>
      </w:r>
      <w:r w:rsidR="009325C5" w:rsidRPr="00E17A69">
        <w:rPr>
          <w:rFonts w:ascii="Times New Roman" w:hAnsi="Times New Roman" w:cs="Times New Roman"/>
        </w:rPr>
        <w:t xml:space="preserve">regnancy </w:t>
      </w:r>
      <w:r w:rsidR="006630C7" w:rsidRPr="00E17A69">
        <w:rPr>
          <w:rFonts w:ascii="Times New Roman" w:hAnsi="Times New Roman" w:cs="Times New Roman"/>
        </w:rPr>
        <w:t>viraemia was not observed</w:t>
      </w:r>
      <w:r w:rsidR="009325C5" w:rsidRPr="00E17A69">
        <w:rPr>
          <w:rFonts w:ascii="Times New Roman" w:hAnsi="Times New Roman" w:cs="Times New Roman"/>
        </w:rPr>
        <w:t xml:space="preserve"> in </w:t>
      </w:r>
      <w:r w:rsidR="0012181B" w:rsidRPr="00E17A69">
        <w:rPr>
          <w:rFonts w:ascii="Times New Roman" w:hAnsi="Times New Roman" w:cs="Times New Roman"/>
        </w:rPr>
        <w:t xml:space="preserve">1041 women </w:t>
      </w:r>
      <w:r w:rsidR="009325C5" w:rsidRPr="00E17A69">
        <w:rPr>
          <w:rFonts w:ascii="Times New Roman" w:hAnsi="Times New Roman" w:cs="Times New Roman"/>
        </w:rPr>
        <w:t xml:space="preserve">on pre-pregnancy ART </w:t>
      </w:r>
      <w:r w:rsidR="0012181B" w:rsidRPr="00E17A69">
        <w:rPr>
          <w:rFonts w:ascii="Times New Roman" w:hAnsi="Times New Roman" w:cs="Times New Roman"/>
        </w:rPr>
        <w:t>from seven African countries</w:t>
      </w:r>
      <w:r w:rsidR="00E32D6A" w:rsidRPr="00E17A69">
        <w:rPr>
          <w:rFonts w:ascii="Times New Roman" w:hAnsi="Times New Roman" w:cs="Times New Roman"/>
        </w:rPr>
        <w:t xml:space="preserve"> </w:t>
      </w:r>
      <w:r w:rsidR="00E32D6A"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DOI" : "10.1097/QAI.0000000000001199", "ISSN" : "1944-7884", "PMID" : "27787340", "abstract" : "BACKGROUND While most recent evidence does not support a role for pregnancy in accelerating HIV disease progression, very little information is available on the effects of incident pregnancy in response to antiretroviral therapy (ART). Hormonal, immune, and behavioral changes during pregnancy may influence response to ART. We sought to explore the effects of incident pregnancy (after ART initiation) on virologic, immunologic, and clinical response to ART. METHODS Data were collected from HIV-infected women participating in 3 prospective studies (Partners in Prevention Herpes simplex virus/HIV Transmission Study, Couples Observational Study, and Partners Preexposure Prophylaxis Study) from 7 countries in Africa from 2004 to 2012. Women were included in this analysis if they were \u226445 years of age, were started on ART during the study and were not pregnant at ART initiation. Pregnancy was treated as a time-dependent exposure variable covering the duration of pregnancy, including all pregnancies occurring after ART initiation. Virologic failure was defined as a viral load (VL) greater than 400 copies per milliliter \u22656 months after ART initiation and viral suppression was defined as VL \u2264400 copies per milliliter. Multivariable Cox proportional hazards models were used to assess the association between pregnancy and time to viral suppression, virologic failure, World Health Organization clinical stage III/IV, and death. Linear mixed-effects models were used to assess the association between pregnancy and CD4 count and VL. All analyses were adjusted for confounders, including pre-ART CD4 count and plasma VL. RESULTS A total of 1041 women were followed, contributing 1196.1 person-years of follow-up. Median CD4 count before ART initiation was 276 cells per cubic millimeter (interquartile range, 209-375); median pre-ART VL was 17,511 copies per milliliter (interquartile range, 2480-69,286). One hundred ten women became pregnant after ART initiation. Pregnancy was not associated with time to viral suppression (adjusted hazard ratio [aHR], 1.20, 95% confidence interval [CI]: 0.82 to 1.77), time to virologic failure (aHR, 0.67, 95% CI: 0.37 to 1.22), time to World Health Organization clinical stage III or IV (aHR, 0.79, 95% CI: 0.19 to 3.30), or time to death (aHR, 2.04, 95% CI: 0.25 to 16.8). Incident pregnancy was associated with an adjusted mean decrease in CD4 T-cell count of 47.3 cells per cubic millimeter (P &lt; 0.001), but not with difference in VL (P = 0.06). \u2026", "author" : [ { "dropping-particle" : "", "family" : "Kourtis", "given" : "Athena P", "non-dropping-particle" : "", "parse-names" : false, "suffix" : "" }, { "dropping-particle" : "", "family" : "Wiener", "given" : "Jeffrey", "non-dropping-particle" : "", "parse-names" : false, "suffix" : "" }, { "dropping-particle" : "", "family" : "King", "given" : "Caroline C", "non-dropping-particle" : "", "parse-names" : false, "suffix" : "" }, { "dropping-particle" : "", "family" : "Heffron", "given" : "Renee", "non-dropping-particle" : "", "parse-names" : false, "suffix" : "" }, { "dropping-particle" : "", "family" : "Mugo", "given" : "Nelly R", "non-dropping-particle" : "", "parse-names" : false, "suffix" : "" }, { "dropping-particle" : "", "family" : "Nanda", "given" : "Kavita", "non-dropping-particle" : "", "parse-names" : false, "suffix" : "" }, { "dropping-particle" : "", "family" : "Pyra", "given" : "Maria", "non-dropping-particle" : "", "parse-names" : false, "suffix" : "" }, { "dropping-particle" : "", "family" : "Donnell", "given" : "Deborah", "non-dropping-particle" : "", "parse-names" : false, "suffix" : "" }, { "dropping-particle" : "", "family" : "Celum", "given" : "Connie", "non-dropping-particle" : "", "parse-names" : false, "suffix" : "" }, { "dropping-particle" : "", "family" : "Lingappa", "given" : "Jairam R", "non-dropping-particle" : "", "parse-names" : false, "suffix" : "" }, { "dropping-particle" : "", "family" : "Baeten", "given" : "Jared M", "non-dropping-particle" : "", "parse-names" : false, "suffix" : "" }, { "dropping-particle" : "", "family" : "Partners in Prevention HSVHIV Transmission Study and Partners PrEP Study Teams", "given" : "", "non-dropping-particle" : "", "parse-names" : false, "suffix" : "" } ], "container-title" : "J Acq Immune Defic Syndr", "id" : "ITEM-1", "issue" : "1", "issued" : { "date-parts" : [ [ "2017", "1", "1" ] ] }, "page" : "38-43", "publisher" : "Wolters Kluwer Health", "title" : "Effect of Pregnancy on Response to Antiretroviral Therapy in HIV-Infected African Women.", "type" : "article-journal", "volume" : "74" }, "uris" : [ "http://www.mendeley.com/documents/?uuid=8e82c7f6-7ff4-4e08-aa4e-6bbc3ba2d5fb" ] } ], "mendeley" : { "formattedCitation" : "(43)", "plainTextFormattedCitation" : "(43)", "previouslyFormattedCitation" : "(43)" }, "properties" : { "noteIndex" : 0 }, "schema" : "https://github.com/citation-style-language/schema/raw/master/csl-citation.json" }</w:instrText>
      </w:r>
      <w:r w:rsidR="00E32D6A" w:rsidRPr="00E17A69">
        <w:rPr>
          <w:rFonts w:ascii="Times New Roman" w:hAnsi="Times New Roman" w:cs="Times New Roman"/>
        </w:rPr>
        <w:fldChar w:fldCharType="separate"/>
      </w:r>
      <w:r w:rsidR="00096D84" w:rsidRPr="00E17A69">
        <w:rPr>
          <w:rFonts w:ascii="Times New Roman" w:hAnsi="Times New Roman" w:cs="Times New Roman"/>
          <w:noProof/>
        </w:rPr>
        <w:t>(43)</w:t>
      </w:r>
      <w:r w:rsidR="00E32D6A" w:rsidRPr="00E17A69">
        <w:rPr>
          <w:rFonts w:ascii="Times New Roman" w:hAnsi="Times New Roman" w:cs="Times New Roman"/>
        </w:rPr>
        <w:fldChar w:fldCharType="end"/>
      </w:r>
      <w:r w:rsidR="006630C7" w:rsidRPr="00E17A69">
        <w:rPr>
          <w:rFonts w:ascii="Times New Roman" w:hAnsi="Times New Roman" w:cs="Times New Roman"/>
        </w:rPr>
        <w:t xml:space="preserve"> or in </w:t>
      </w:r>
      <w:r w:rsidR="00333170" w:rsidRPr="00E17A69">
        <w:rPr>
          <w:rFonts w:ascii="Times New Roman" w:hAnsi="Times New Roman" w:cs="Times New Roman"/>
        </w:rPr>
        <w:t>three</w:t>
      </w:r>
      <w:r w:rsidR="0012181B" w:rsidRPr="00E17A69">
        <w:rPr>
          <w:rFonts w:ascii="Times New Roman" w:hAnsi="Times New Roman" w:cs="Times New Roman"/>
        </w:rPr>
        <w:t xml:space="preserve"> </w:t>
      </w:r>
      <w:r w:rsidR="006630C7" w:rsidRPr="00E17A69">
        <w:rPr>
          <w:rFonts w:ascii="Times New Roman" w:hAnsi="Times New Roman" w:cs="Times New Roman"/>
        </w:rPr>
        <w:t xml:space="preserve">other </w:t>
      </w:r>
      <w:r w:rsidR="0012181B" w:rsidRPr="00E17A69">
        <w:rPr>
          <w:rFonts w:ascii="Times New Roman" w:hAnsi="Times New Roman" w:cs="Times New Roman"/>
        </w:rPr>
        <w:t>studies</w:t>
      </w:r>
      <w:r w:rsidR="00333170" w:rsidRPr="00E17A69">
        <w:rPr>
          <w:rFonts w:ascii="Times New Roman" w:hAnsi="Times New Roman" w:cs="Times New Roman"/>
        </w:rPr>
        <w:t xml:space="preserve"> with smaller sample sizes</w:t>
      </w:r>
      <w:r w:rsidR="001D0269" w:rsidRPr="00E17A69">
        <w:rPr>
          <w:rFonts w:ascii="Times New Roman" w:hAnsi="Times New Roman" w:cs="Times New Roman"/>
        </w:rPr>
        <w:t xml:space="preserve"> </w:t>
      </w:r>
      <w:r w:rsidR="001D0269"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DOI" : "doi: 10.1371/journal.pone.0006961", "ISSN" : "1932-6203", "PMID" : "19742315", "abstract" : "BACKGROUND: Pregnancy has been associated with a decreased risk of HIV disease progression in the highly active antiretroviral therapy (HAART) era. The effect of timing of HAART initiation relative to pregnancy on maternal virologic, immunologic and clinical outcomes has not been assessed. METHODS: We conducted a retrospective cohort study from 1997-2005 among 112 pregnant HIV-infected women who started HAART before (N = 12), during (N = 70) or after pregnancy (N = 30). RESULTS: Women initiating HAART before pregnancy had lower CD4+ nadir and higher baseline HIV-1 RNA. Women initiating HAART after pregnancy were more likely to receive triple-nucleoside reverse transcriptase inhibitors. Multivariable analyses adjusted for baseline CD4+ lymphocytes, baseline HIV-1 RNA, age, race, CD4+ lymphocyte count nadir, history of ADE, prior use of non-HAART ART, type of HAART regimen, prior pregnancies, and date of HAART start. In these models, women initiating HAART during pregnancy had better 6-month HIV-1 RNA and CD4+ changes than those initiating HAART after pregnancy (-0.35 vs. 0.10 log(10) copies/mL, P = 0.03 and 183.8 vs. -70.8 cells/mm(3), P = 0.03, respectively) but similar to those initiating HAART before pregnancy (-0.32 log(10) copies/mL, P = 0.96 and 155.8 cells/mm(3), P = 0.81, respectively). There were 3 (25%) AIDS-defining events or deaths in women initiating HAART before pregnancy, 3 (4%) in those initiating HAART during pregnancy, and 5 (17%) in those initiating after pregnancy (P = 0.01). There were no statistical differences in rates of HIV disease progression between groups. CONCLUSIONS: HAART initiation during pregnancy was associated with better immunologic and virologic responses than initiation after pregnancy.", "author" : [ { "dropping-particle" : "V.", "family" : "Melekhin", "given" : "Vlada", "non-dropping-particle" : "", "parse-names" : false, "suffix" : "" }, { "dropping-particle" : "", "family" : "Shepherd", "given" : "Bryan E.", "non-dropping-particle" : "", "parse-names" : false, "suffix" : "" }, { "dropping-particle" : "", "family" : "Stinnette", "given" : "Samuel E.", "non-dropping-particle" : "", "parse-names" : false, "suffix" : "" }, { "dropping-particle" : "", "family" : "Rebeiro", "given" : "Peter F.", "non-dropping-particle" : "", "parse-names" : false, "suffix" : "" }, { "dropping-particle" : "", "family" : "Barkanic", "given" : "Gema", "non-dropping-particle" : "", "parse-names" : false, "suffix" : "" }, { "dropping-particle" : "", "family" : "Raffanti", "given" : "Stephen P.", "non-dropping-particle" : "", "parse-names" : false, "suffix" : "" }, { "dropping-particle" : "", "family" : "Sterling", "given" : "Timothy R.", "non-dropping-particle" : "", "parse-names" : false, "suffix" : "" }, { "dropping-particle" : "", "family" : "Melekhin VV", "given" : "", "non-dropping-particle" : "", "parse-names" : false, "suffix" : "" }, { "dropping-particle" : "", "family" : "Shepherd BE", "given" : "", "non-dropping-particle" : "", "parse-names" : false, "suffix" : "" }, { "dropping-particle" : "", "family" : "Stinnette SE", "given" : "", "non-dropping-particle" : "", "parse-names" : false, "suffix" : "" }, { "dropping-particle" : "", "family" : "Rebeiro PF", "given" : "", "non-dropping-particle" : "", "parse-names" : false, "suffix" : "" }, { "dropping-particle" : "", "family" : "Barkanic G", "given" : "", "non-dropping-particle" : "", "parse-names" : false, "suffix" : "" }, { "dropping-particle" : "", "family" : "Raffanti SP", "given" : "", "non-dropping-particle" : "", "parse-names" : false, "suffix" : "" }, { "dropping-particle" : "", "family" : "Sterling TR", "given" : "", "non-dropping-particle" : "", "parse-names" : false, "suffix" : "" }, { "dropping-particle" : "V.", "family" : "Melekhin", "given" : "Vlada", "non-dropping-particle" : "", "parse-names" : false, "suffix" : "" }, { "dropping-particle" : "", "family" : "Shepherd", "given" : "Bryan E.", "non-dropping-particle" : "", "parse-names" : false, "suffix" : "" }, { "dropping-particle" : "", "family" : "Stinnette", "given" : "Samuel E.", "non-dropping-particle" : "", "parse-names" : false, "suffix" : "" }, { "dropping-particle" : "", "family" : "Rebeiro", "given" : "Peter F.", "non-dropping-particle" : "", "parse-names" : false, "suffix" : "" }, { "dropping-particle" : "", "family" : "Barkanic", "given" : "Gema", "non-dropping-particle" : "", "parse-names" : false, "suffix" : "" }, { "dropping-particle" : "", "family" : "Raffanti", "given" : "Stephen P.", "non-dropping-particle" : "", "parse-names" : false, "suffix" : "" }, { "dropping-particle" : "", "family" : "Sterling", "given" : "Timothy R.", "non-dropping-particle" : "", "parse-names" : false, "suffix" : "" } ], "container-title" : "PLoS ONE", "editor" : [ { "dropping-particle" : "", "family" : "Myer", "given" : "Landon", "non-dropping-particle" : "", "parse-names" : false, "suffix" : "" } ], "id" : "ITEM-1", "issue" : "9", "issued" : { "date-parts" : [ [ "2009", "1", "9" ] ] }, "page" : "e6961", "publisher" : "Public Library of Science", "title" : "Antiretroviral therapy initiation before, during, or after pregnancy in HIV-1-infected women: maternal virologic, immunologic, and clinical response", "type" : "article-journal", "volume" : "4" }, "uris" : [ "http://www.mendeley.com/documents/?uuid=0b8dfa54-3980-47dd-a528-1e38859cc452" ] }, { "id" : "ITEM-2", "itemData" : { "DOI" : "10.1111/j.1365-3156.2011.02921.x", "PMID" : "22212561", "abstract" : "OBJECTIVES Before antiretroviral therapy (ART) introduction, pregnancy was associated with a sustained drop in CD4 cell count in HIV-infected women. We examined the effects of pregnancy on immunological and virological ART outcomes. METHODS Between January 2004 and March 2009, we studied HIV-infected women receiving ART in a prospective open cohort study in rural Uganda. We used random effects regression models to compare the CD4 counts of women who became pregnant and those who did not, and among the pregnant women before and after pregnancy. CD4 count and proportions with detectable viral load (\u2265400 copies/ml) were compared between the two groups using the Mann-Whitney rank sum test and logistic regression respectively. RESULTS Of 88 women aged 20-40 years receiving ART, 23 became pregnant. At ART initiation, there were no significant differences between those who became pregnant and those who did not in clinical, immunological and virological parameters. Among women who became pregnant, CD4 cell count increased before pregnancy (average 75.9 cells/mm(3) per year), declined during pregnancy (average 106.0) but rose again in the first year after delivery (average 88.6). Among women who did not become pregnant, the average CD4 cell count rise per year for the first 3 years was 88.5. There was no significant difference in the proportions of women with detectable viral load at last clinic visit among those who became pregnant (8.7%) and those who did not (16.1%), P = 0.499. CONCLUSION Pregnancy had no lasting effect on the immunological and virological outcomes of HIV-infected women on ART.", "author" : [ { "dropping-particle" : "", "family" : "Mayanja", "given" : "Billy N.", "non-dropping-particle" : "", "parse-names" : false, "suffix" : "" }, { "dropping-particle" : "", "family" : "Shafer", "given" : "Leigh Anne", "non-dropping-particle" : "", "parse-names" : false, "suffix" : "" }, { "dropping-particle" : "", "family" : "Paal", "given" : "Lieve", "non-dropping-particle" : "Van der", "parse-names" : false, "suffix" : "" }, { "dropping-particle" : "", "family" : "Kyakuwa", "given" : "Nassim", "non-dropping-particle" : "", "parse-names" : false, "suffix" : "" }, { "dropping-particle" : "", "family" : "Ndembi", "given" : "Nicaise", "non-dropping-particle" : "", "parse-names" : false, "suffix" : "" }, { "dropping-particle" : "", "family" : "Hughes", "given" : "Peter", "non-dropping-particle" : "", "parse-names" : false, "suffix" : "" }, { "dropping-particle" : "", "family" : "Maher", "given" : "Dermot", "non-dropping-particle" : "", "parse-names" : false, "suffix" : "" }, { "dropping-particle" : "", "family" : "Grosskurth", "given" : "Heiner", "non-dropping-particle" : "", "parse-names" : false, "suffix" : "" } ], "container-title" : "Trop Med Int Health", "id" : "ITEM-2", "issue" : "3", "issued" : { "date-parts" : [ [ "2012", "3" ] ] }, "page" : "343-52", "title" : "Effect of pregnancy on immunological and virological outcomes of women on ART: a prospective cohort study in rural Uganda, 2004-2009", "type" : "article-journal", "volume" : "17" }, "uris" : [ "http://www.mendeley.com/documents/?uuid=15c73077-fbf3-3a72-8c84-9d20615f3894" ] }, { "id" : "ITEM-3", "itemData" : { "DOI" : "10.1097/QAD.0b013e3283189bf1", "ISSN" : "1473-5571", "PMID" : "18981771", "abstract" : "OBJECTIVE: Virologic failure of HIV-positive patients is of special concern during pregnancy. We compared virologic failure and the frequency of treatment changes in pregnant and non-pregnant women of the Swiss HIV Cohort Study. METHODS: Using data on 372 pregnancies in 324 women we describe antiretroviral therapy during pregnancy. Pregnant women on HAART at conception (n = 131) were matched to 228 non-pregnant women (interindividual comparison) and to a time period of equal length before and after pregnancy (intraindividual comparison). Women starting HAART during pregnancy (n = 145) were compared with 578 non-pregnant women starting HAART. FINDINGS: The median age at conception was 31 years, 16% (n = 50) were infected through injecting drug use and the median CD4 cell count was 489 cells/microl. In the majority of pregnancies (n = 220, 59%), women had started ART before conception. When ART was started during pregnancy (n = 145, 39%), it was mainly during the second trimester (n = 100, 69%). Two thirds (n = 26) of 35 women starting in the third trimester were diagnosed with HIV during pregnancy. The risk of virologic failure tended to be lower in pregnant than in non-pregnant women [adjusted odds ratio 0.52 (95% confidence interval 0.25-1.09, P = 0.08)], but was similar in the intraindividual comparison (adjusted odds ratio 1.04, 95% confidence interval 0.48-2.28). Women starting HAART during pregnancy changed the treatment less often than non-pregnant women. CONCLUSION: Despite the physiological changes occurring during pregnancy, HIV infected pregnant women are not at higher risk of virologic failure.", "author" : [ { "dropping-particle" : "", "family" : "Keiser", "given" : "Olivia", "non-dropping-particle" : "", "parse-names" : false, "suffix" : "" }, { "dropping-particle" : "", "family" : "Gayet-Ageron", "given" : "Ang?le Ang\u00e8le", "non-dropping-particle" : "", "parse-names" : false, "suffix" : "" }, { "dropping-particle" : "", "family" : "Rudin", "given" : "Christoph", "non-dropping-particle" : "", "parse-names" : false, "suffix" : "" }, { "dropping-particle" : "", "family" : "Brinkhof", "given" : "Martin WG G", "non-dropping-particle" : "", "parse-names" : false, "suffix" : "" }, { "dropping-particle" : "", "family" : "Gremlich", "given" : "Erika", "non-dropping-particle" : "", "parse-names" : false, "suffix" : "" }, { "dropping-particle" : "", "family" : "Wunder", "given" : "Dorothea", "non-dropping-particle" : "", "parse-names" : false, "suffix" : "" }, { "dropping-particle" : "", "family" : "Drack", "given" : "Gero", "non-dropping-particle" : "", "parse-names" : false, "suffix" : "" }, { "dropping-particle" : "", "family" : "Hirschel", "given" : "Bernard", "non-dropping-particle" : "", "parse-names" : false, "suffix" : "" }, { "dropping-particle" : "", "family" : "Tejada", "given" : "Bego?a Martinez Bego\u00f1a Martinez", "non-dropping-particle" : "de", "parse-names" : false, "suffix" : "" }, { "dropping-particle" : "", "family" : "Swiss HIV Cohort Study (SHCS)", "given" : "", "non-dropping-particle" : "", "parse-names" : false, "suffix" : "" }, { "dropping-particle" : "", "family" : "Swiss Mother &amp; Child HIV Cohort Study (MoCHiV)", "given" : "", "non-dropping-particle" : "", "parse-names" : false, "suffix" : "" } ], "container-title" : "AIDS", "id" : "ITEM-3", "issue" : "17", "issued" : { "date-parts" : [ [ "2008", "11", "12" ] ] }, "page" : "2323-30", "title" : "Antiretroviral treatment during pregnancy", "type" : "article-journal", "volume" : "22" }, "uris" : [ "http://www.mendeley.com/documents/?uuid=bb1b5061-1c90-4eb6-ac25-c934e481e211" ] } ], "mendeley" : { "formattedCitation" : "(44\u201346)", "plainTextFormattedCitation" : "(44\u201346)", "previouslyFormattedCitation" : "(44\u201346)" }, "properties" : { "noteIndex" : 0 }, "schema" : "https://github.com/citation-style-language/schema/raw/master/csl-citation.json" }</w:instrText>
      </w:r>
      <w:r w:rsidR="001D0269" w:rsidRPr="00E17A69">
        <w:rPr>
          <w:rFonts w:ascii="Times New Roman" w:hAnsi="Times New Roman" w:cs="Times New Roman"/>
        </w:rPr>
        <w:fldChar w:fldCharType="separate"/>
      </w:r>
      <w:r w:rsidR="00096D84" w:rsidRPr="00E17A69">
        <w:rPr>
          <w:rFonts w:ascii="Times New Roman" w:hAnsi="Times New Roman" w:cs="Times New Roman"/>
          <w:noProof/>
        </w:rPr>
        <w:t>(44–46)</w:t>
      </w:r>
      <w:r w:rsidR="001D0269" w:rsidRPr="00E17A69">
        <w:rPr>
          <w:rFonts w:ascii="Times New Roman" w:hAnsi="Times New Roman" w:cs="Times New Roman"/>
        </w:rPr>
        <w:fldChar w:fldCharType="end"/>
      </w:r>
      <w:r w:rsidR="0012181B" w:rsidRPr="00E17A69">
        <w:rPr>
          <w:rFonts w:ascii="Times New Roman" w:hAnsi="Times New Roman" w:cs="Times New Roman"/>
        </w:rPr>
        <w:t xml:space="preserve">.  </w:t>
      </w:r>
      <w:r w:rsidR="00E32D6A" w:rsidRPr="00E17A69">
        <w:rPr>
          <w:rFonts w:ascii="Times New Roman" w:hAnsi="Times New Roman" w:cs="Times New Roman"/>
        </w:rPr>
        <w:t xml:space="preserve">Notably, these cohort </w:t>
      </w:r>
      <w:r w:rsidR="00194B64" w:rsidRPr="00E17A69">
        <w:rPr>
          <w:rFonts w:ascii="Times New Roman" w:hAnsi="Times New Roman" w:cs="Times New Roman"/>
        </w:rPr>
        <w:t xml:space="preserve">studies </w:t>
      </w:r>
      <w:r w:rsidR="00096D84" w:rsidRPr="00E17A69">
        <w:rPr>
          <w:rFonts w:ascii="Times New Roman" w:hAnsi="Times New Roman" w:cs="Times New Roman"/>
        </w:rPr>
        <w:t>had</w:t>
      </w:r>
      <w:r w:rsidR="00194B64" w:rsidRPr="00E17A69">
        <w:rPr>
          <w:rFonts w:ascii="Times New Roman" w:hAnsi="Times New Roman" w:cs="Times New Roman"/>
        </w:rPr>
        <w:t xml:space="preserve"> rigorous </w:t>
      </w:r>
      <w:r w:rsidR="00977D79" w:rsidRPr="00E17A69">
        <w:rPr>
          <w:rFonts w:ascii="Times New Roman" w:hAnsi="Times New Roman" w:cs="Times New Roman"/>
        </w:rPr>
        <w:t xml:space="preserve">study </w:t>
      </w:r>
      <w:r w:rsidR="00194B64" w:rsidRPr="00E17A69">
        <w:rPr>
          <w:rFonts w:ascii="Times New Roman" w:hAnsi="Times New Roman" w:cs="Times New Roman"/>
        </w:rPr>
        <w:t xml:space="preserve">procedures which may have </w:t>
      </w:r>
      <w:r w:rsidR="00013182" w:rsidRPr="00E17A69">
        <w:rPr>
          <w:rFonts w:ascii="Times New Roman" w:hAnsi="Times New Roman" w:cs="Times New Roman"/>
        </w:rPr>
        <w:t xml:space="preserve">positively </w:t>
      </w:r>
      <w:r w:rsidR="00194B64" w:rsidRPr="00E17A69">
        <w:rPr>
          <w:rFonts w:ascii="Times New Roman" w:hAnsi="Times New Roman" w:cs="Times New Roman"/>
        </w:rPr>
        <w:t>affected ART adherence</w:t>
      </w:r>
      <w:r w:rsidR="00013182" w:rsidRPr="00E17A69">
        <w:rPr>
          <w:rFonts w:ascii="Times New Roman" w:hAnsi="Times New Roman" w:cs="Times New Roman"/>
        </w:rPr>
        <w:t xml:space="preserve">, </w:t>
      </w:r>
      <w:r w:rsidR="00194B64" w:rsidRPr="00E17A69">
        <w:rPr>
          <w:rFonts w:ascii="Times New Roman" w:hAnsi="Times New Roman" w:cs="Times New Roman"/>
        </w:rPr>
        <w:t>f</w:t>
      </w:r>
      <w:r w:rsidR="00D73CDC" w:rsidRPr="00E17A69">
        <w:rPr>
          <w:rFonts w:ascii="Times New Roman" w:hAnsi="Times New Roman" w:cs="Times New Roman"/>
        </w:rPr>
        <w:t>ollow-up</w:t>
      </w:r>
      <w:r w:rsidR="00013182" w:rsidRPr="00E17A69">
        <w:rPr>
          <w:rFonts w:ascii="Times New Roman" w:hAnsi="Times New Roman" w:cs="Times New Roman"/>
        </w:rPr>
        <w:t xml:space="preserve"> and </w:t>
      </w:r>
      <w:r w:rsidR="00194B64" w:rsidRPr="00E17A69">
        <w:rPr>
          <w:rFonts w:ascii="Times New Roman" w:hAnsi="Times New Roman" w:cs="Times New Roman"/>
        </w:rPr>
        <w:t xml:space="preserve">VL outcome.  As </w:t>
      </w:r>
      <w:r w:rsidR="008C7A22" w:rsidRPr="00E17A69">
        <w:rPr>
          <w:rFonts w:ascii="Times New Roman" w:hAnsi="Times New Roman" w:cs="Times New Roman"/>
        </w:rPr>
        <w:t xml:space="preserve">our and the prior </w:t>
      </w:r>
      <w:r w:rsidR="00194B64" w:rsidRPr="00E17A69">
        <w:rPr>
          <w:rFonts w:ascii="Times New Roman" w:hAnsi="Times New Roman" w:cs="Times New Roman"/>
        </w:rPr>
        <w:t>South African study were part of ongoing HIV programmes</w:t>
      </w:r>
      <w:r w:rsidR="00CF381C" w:rsidRPr="00E17A69">
        <w:rPr>
          <w:rFonts w:ascii="Times New Roman" w:hAnsi="Times New Roman" w:cs="Times New Roman"/>
        </w:rPr>
        <w:t>,</w:t>
      </w:r>
      <w:r w:rsidR="00194B64" w:rsidRPr="00E17A69">
        <w:rPr>
          <w:rFonts w:ascii="Times New Roman" w:hAnsi="Times New Roman" w:cs="Times New Roman"/>
        </w:rPr>
        <w:t xml:space="preserve"> </w:t>
      </w:r>
      <w:r w:rsidR="00013182" w:rsidRPr="00E17A69">
        <w:rPr>
          <w:rFonts w:ascii="Times New Roman" w:hAnsi="Times New Roman" w:cs="Times New Roman"/>
        </w:rPr>
        <w:t xml:space="preserve">findings </w:t>
      </w:r>
      <w:r w:rsidR="00194B64" w:rsidRPr="00E17A69">
        <w:rPr>
          <w:rFonts w:ascii="Times New Roman" w:hAnsi="Times New Roman" w:cs="Times New Roman"/>
        </w:rPr>
        <w:t xml:space="preserve">may reflect more closely </w:t>
      </w:r>
      <w:r w:rsidR="001D0269" w:rsidRPr="00E17A69">
        <w:rPr>
          <w:rFonts w:ascii="Times New Roman" w:hAnsi="Times New Roman" w:cs="Times New Roman"/>
        </w:rPr>
        <w:t>a real world setting</w:t>
      </w:r>
      <w:r w:rsidR="00CF381C" w:rsidRPr="00E17A69">
        <w:rPr>
          <w:rFonts w:ascii="Times New Roman" w:hAnsi="Times New Roman" w:cs="Times New Roman"/>
        </w:rPr>
        <w:t xml:space="preserve"> </w:t>
      </w:r>
      <w:r w:rsidR="00CF381C" w:rsidRPr="00E17A69">
        <w:rPr>
          <w:rFonts w:ascii="Times New Roman" w:hAnsi="Times New Roman" w:cs="Times New Roman"/>
        </w:rPr>
        <w:fldChar w:fldCharType="begin" w:fldLock="1"/>
      </w:r>
      <w:r w:rsidR="003A7A44" w:rsidRPr="00E17A69">
        <w:rPr>
          <w:rFonts w:ascii="Times New Roman" w:hAnsi="Times New Roman" w:cs="Times New Roman"/>
        </w:rPr>
        <w:instrText>ADDIN CSL_CITATION { "citationItems" : [ { "id" : "ITEM-1", "itemData" : { "DOI" : "10.1097/QAD.0b013e328359590f", "ISSN" : "1473-5571", "PMID" : "22951634", "abstract" : "OBJECTIVE: To estimate antiretroviral therapy (ART) adherence rates during pregnancy and postpartum in high-income, middle-income, and low-income countries. DESIGN: Systematic review and meta-analysis. METHODS: MEDLINE, EMBASE, SCI Web of Science, NLM Gateway, and Google scholar databases were searched. We included all studies reporting adherence rates as a primary or secondary outcome among HIV-infected pregnant women. Two independent reviewers extracted data on adherence and study characteristics. A random-effects model was used to pool adherence rates; sensitivity, heterogeneity, and publication bias were assessed. RESULTS: Of 72 eligible articles, 51 studies involving 20 153 HIV-infected pregnant women were included. Most studies were from United States (n = 14, 27%) followed by Kenya (n = 6, 12%), South Africa (n = 5, 10%), and Zambia (n = 5, 10%). The threshold defining good adherence to ART varied across studies (&gt;80, &gt;90, &gt;95, 100%). A pooled analysis of all studies indicated a pooled estimate of 73.5% [95% confidence interval (CI) 69.3-77.5%] of pregnant women who had adequate (&gt;80%) ART adherence. The pooled proportion of women with adequate adherence levels was higher during the antepartum (75.7%, 95% CI 71.5-79.7%) than during postpartum (53.0%, 95% CI 32.8-72.7%; P = 0.005). Selected reported barriers for nonadherence included physical, economic and emotional stresses, depression (especially postdelivery), alcohol or drug use, and ART dosing frequency or pill burden. CONCLUSION: Our findings indicate that only 73.5% of pregnant women achieved optimal ART adherence. Reaching adequate ART adherence levels was a challenge in pregnancy, but especially during the postpartum period. Further research to investigate specific barriers and interventions to address them is urgently needed globally.", "author" : [ { "dropping-particle" : "", "family" : "Nachega", "given" : "Jean B", "non-dropping-particle" : "", "parse-names" : false, "suffix" : "" }, { "dropping-particle" : "", "family" : "Uthman", "given" : "Olalekan A", "non-dropping-particle" : "", "parse-names" : false, "suffix" : "" }, { "dropping-particle" : "", "family" : "Anderson", "given" : "Jean", "non-dropping-particle" : "", "parse-names" : false, "suffix" : "" }, { "dropping-particle" : "", "family" : "Peltzer", "given" : "Karl", "non-dropping-particle" : "", "parse-names" : false, "suffix" : "" }, { "dropping-particle" : "", "family" : "Wampold", "given" : "Sarah", "non-dropping-particle" : "", "parse-names" : false, "suffix" : "" }, { "dropping-particle" : "", "family" : "Cotton", "given" : "Mark F", "non-dropping-particle" : "", "parse-names" : false, "suffix" : "" }, { "dropping-particle" : "", "family" : "Mills", "given" : "Edward J", "non-dropping-particle" : "", "parse-names" : false, "suffix" : "" }, { "dropping-particle" : "", "family" : "Ho", "given" : "Yuh-Shan", "non-dropping-particle" : "", "parse-names" : false, "suffix" : "" }, { "dropping-particle" : "", "family" : "Stringer", "given" : "Jeffrey S A", "non-dropping-particle" : "", "parse-names" : false, "suffix" : "" }, { "dropping-particle" : "", "family" : "McIntyre", "given" : "James A", "non-dropping-particle" : "", "parse-names" : false, "suffix" : "" }, { "dropping-particle" : "", "family" : "Mofenson", "given" : "Lynne M", "non-dropping-particle" : "", "parse-names" : false, "suffix" : "" } ], "container-title" : "AIDS", "id" : "ITEM-1", "issue" : "16", "issued" : { "date-parts" : [ [ "2012", "10", "23" ] ] }, "page" : "2039-52", "publisher" : "NIH Public Access", "title" : "Adherence to antiretroviral therapy during and after pregnancy in low-income, middle-income, and high-income countries: a systematic review and meta-analysis.", "type" : "article-journal", "volume" : "26" }, "uris" : [ "http://www.mendeley.com/documents/?uuid=42678311-9860-4375-b128-a6ef4397297d" ] } ], "mendeley" : { "formattedCitation" : "(17)", "plainTextFormattedCitation" : "(17)", "previouslyFormattedCitation" : "(17)" }, "properties" : { "noteIndex" : 0 }, "schema" : "https://github.com/citation-style-language/schema/raw/master/csl-citation.json" }</w:instrText>
      </w:r>
      <w:r w:rsidR="00CF381C" w:rsidRPr="00E17A69">
        <w:rPr>
          <w:rFonts w:ascii="Times New Roman" w:hAnsi="Times New Roman" w:cs="Times New Roman"/>
        </w:rPr>
        <w:fldChar w:fldCharType="separate"/>
      </w:r>
      <w:r w:rsidR="003A7A44" w:rsidRPr="00E17A69">
        <w:rPr>
          <w:rFonts w:ascii="Times New Roman" w:hAnsi="Times New Roman" w:cs="Times New Roman"/>
          <w:noProof/>
        </w:rPr>
        <w:t>(17)</w:t>
      </w:r>
      <w:r w:rsidR="00CF381C" w:rsidRPr="00E17A69">
        <w:rPr>
          <w:rFonts w:ascii="Times New Roman" w:hAnsi="Times New Roman" w:cs="Times New Roman"/>
        </w:rPr>
        <w:fldChar w:fldCharType="end"/>
      </w:r>
      <w:r w:rsidR="001D0269" w:rsidRPr="00E17A69">
        <w:rPr>
          <w:rFonts w:ascii="Times New Roman" w:hAnsi="Times New Roman" w:cs="Times New Roman"/>
        </w:rPr>
        <w:t>.</w:t>
      </w:r>
    </w:p>
    <w:p w14:paraId="057790C1" w14:textId="3858D960" w:rsidR="004F58C4" w:rsidRPr="00E17A69" w:rsidRDefault="00444F17" w:rsidP="00013182">
      <w:pPr>
        <w:spacing w:after="240" w:line="360" w:lineRule="auto"/>
        <w:rPr>
          <w:rFonts w:ascii="Times New Roman" w:hAnsi="Times New Roman" w:cs="Times New Roman"/>
          <w:szCs w:val="24"/>
        </w:rPr>
      </w:pPr>
      <w:r w:rsidRPr="00E17A69">
        <w:rPr>
          <w:rFonts w:ascii="Times New Roman" w:hAnsi="Times New Roman" w:cs="Times New Roman"/>
        </w:rPr>
        <w:lastRenderedPageBreak/>
        <w:t>Postpartum viraemia risk in our study</w:t>
      </w:r>
      <w:r w:rsidR="00213EB6" w:rsidRPr="00E17A69">
        <w:rPr>
          <w:rFonts w:ascii="Times New Roman" w:hAnsi="Times New Roman" w:cs="Times New Roman"/>
        </w:rPr>
        <w:t xml:space="preserve"> cor</w:t>
      </w:r>
      <w:r w:rsidR="004C27FA" w:rsidRPr="00E17A69">
        <w:rPr>
          <w:rFonts w:ascii="Times New Roman" w:hAnsi="Times New Roman" w:cs="Times New Roman"/>
        </w:rPr>
        <w:t xml:space="preserve">roborates </w:t>
      </w:r>
      <w:r w:rsidR="00B442B9" w:rsidRPr="00E17A69">
        <w:rPr>
          <w:rFonts w:ascii="Times New Roman" w:hAnsi="Times New Roman" w:cs="Times New Roman"/>
        </w:rPr>
        <w:t xml:space="preserve">a </w:t>
      </w:r>
      <w:r w:rsidR="00213EB6" w:rsidRPr="00E17A69">
        <w:rPr>
          <w:rFonts w:ascii="Times New Roman" w:hAnsi="Times New Roman" w:cs="Times New Roman"/>
        </w:rPr>
        <w:t xml:space="preserve">UK </w:t>
      </w:r>
      <w:r w:rsidR="00B442B9" w:rsidRPr="00E17A69">
        <w:rPr>
          <w:rFonts w:ascii="Times New Roman" w:hAnsi="Times New Roman" w:cs="Times New Roman"/>
        </w:rPr>
        <w:t xml:space="preserve">study </w:t>
      </w:r>
      <w:r w:rsidR="00213EB6" w:rsidRPr="00E17A69">
        <w:rPr>
          <w:rFonts w:ascii="Times New Roman" w:hAnsi="Times New Roman" w:cs="Times New Roman"/>
        </w:rPr>
        <w:t>of 19 HIV clinics w</w:t>
      </w:r>
      <w:r w:rsidR="004C27FA" w:rsidRPr="00E17A69">
        <w:rPr>
          <w:rFonts w:ascii="Times New Roman" w:hAnsi="Times New Roman" w:cs="Times New Roman"/>
        </w:rPr>
        <w:t xml:space="preserve">here 623 women on preconception </w:t>
      </w:r>
      <w:r w:rsidR="00213EB6" w:rsidRPr="00E17A69">
        <w:rPr>
          <w:rFonts w:ascii="Times New Roman" w:hAnsi="Times New Roman" w:cs="Times New Roman"/>
        </w:rPr>
        <w:t xml:space="preserve">ART </w:t>
      </w:r>
      <w:r w:rsidR="00A42933" w:rsidRPr="00E17A69">
        <w:rPr>
          <w:rFonts w:ascii="Times New Roman" w:hAnsi="Times New Roman" w:cs="Times New Roman"/>
        </w:rPr>
        <w:t>had higher</w:t>
      </w:r>
      <w:r w:rsidR="00213EB6" w:rsidRPr="00E17A69">
        <w:rPr>
          <w:rFonts w:ascii="Times New Roman" w:hAnsi="Times New Roman" w:cs="Times New Roman"/>
        </w:rPr>
        <w:t xml:space="preserve"> rebound</w:t>
      </w:r>
      <w:r w:rsidR="00F12C8C" w:rsidRPr="00E17A69">
        <w:rPr>
          <w:rFonts w:ascii="Times New Roman" w:hAnsi="Times New Roman" w:cs="Times New Roman"/>
        </w:rPr>
        <w:t xml:space="preserve"> postpartum</w:t>
      </w:r>
      <w:r w:rsidR="006630C7" w:rsidRPr="00E17A69">
        <w:rPr>
          <w:rFonts w:ascii="Times New Roman" w:hAnsi="Times New Roman" w:cs="Times New Roman"/>
        </w:rPr>
        <w:t xml:space="preserve"> </w:t>
      </w:r>
      <w:r w:rsidR="00F12C8C" w:rsidRPr="00E17A69">
        <w:rPr>
          <w:rFonts w:ascii="Times New Roman" w:hAnsi="Times New Roman" w:cs="Times New Roman"/>
        </w:rPr>
        <w:t xml:space="preserve">than non-pregnant controls </w:t>
      </w:r>
      <w:r w:rsidR="008C2ADE" w:rsidRPr="00E17A69">
        <w:rPr>
          <w:rFonts w:ascii="Times New Roman" w:hAnsi="Times New Roman" w:cs="Times New Roman"/>
        </w:rPr>
        <w:t>(</w:t>
      </w:r>
      <w:r w:rsidR="00213EB6" w:rsidRPr="00E17A69">
        <w:rPr>
          <w:rFonts w:ascii="Times New Roman" w:hAnsi="Times New Roman" w:cs="Times New Roman"/>
        </w:rPr>
        <w:t>&lt;3 months: aHR 6.63; 95% CI 3.58–12.29; 3–12 months: aHR 4.05; 95% CI 2.03–8.09</w:t>
      </w:r>
      <w:r w:rsidR="008C2ADE" w:rsidRPr="00E17A69">
        <w:rPr>
          <w:rFonts w:ascii="Times New Roman" w:hAnsi="Times New Roman" w:cs="Times New Roman"/>
        </w:rPr>
        <w:t>)</w:t>
      </w:r>
      <w:r w:rsidR="00C32A31" w:rsidRPr="00E17A69">
        <w:rPr>
          <w:rFonts w:ascii="Times New Roman" w:hAnsi="Times New Roman" w:cs="Times New Roman"/>
        </w:rPr>
        <w:t xml:space="preserve"> </w:t>
      </w:r>
      <w:r w:rsidR="00C32A31" w:rsidRPr="00E17A69">
        <w:rPr>
          <w:rFonts w:ascii="Times New Roman" w:hAnsi="Times New Roman" w:cs="Times New Roman"/>
        </w:rPr>
        <w:fldChar w:fldCharType="begin" w:fldLock="1"/>
      </w:r>
      <w:r w:rsidR="003A7A44" w:rsidRPr="00E17A69">
        <w:rPr>
          <w:rFonts w:ascii="Times New Roman" w:hAnsi="Times New Roman" w:cs="Times New Roman"/>
        </w:rPr>
        <w:instrText>ADDIN CSL_CITATION { "citationItems" : [ { "id" : "ITEM-1", "itemData" : { "DOI" : "10.1097/QAD.0000000000000826", "ISBN" : "0000000000000", "ISSN" : "0269-9370", "author" : [ { "dropping-particle" : "", "family" : "Huntington", "given" : "Susie", "non-dropping-particle" : "", "parse-names" : false, "suffix" : "" }, { "dropping-particle" : "", "family" : "Thorne", "given" : "Claire", "non-dropping-particle" : "", "parse-names" : false, "suffix" : "" }, { "dropping-particle" : "", "family" : "Newell", "given" : "Marie-Louise", "non-dropping-particle" : "", "parse-names" : false, "suffix" : "" }, { "dropping-particle" : "", "family" : "Anderson", "given" : "Jane", "non-dropping-particle" : "", "parse-names" : false, "suffix" : "" }, { "dropping-particle" : "", "family" : "Taylor", "given" : "Graham P.", "non-dropping-particle" : "", "parse-names" : false, "suffix" : "" }, { "dropping-particle" : "", "family" : "Pillay", "given" : "Deenan", "non-dropping-particle" : "", "parse-names" : false, "suffix" : "" }, { "dropping-particle" : "", "family" : "Hill", "given" : "Teresa", "non-dropping-particle" : "", "parse-names" : false, "suffix" : "" }, { "dropping-particle" : "", "family" : "Tookey", "given" : "Pat A.", "non-dropping-particle" : "", "parse-names" : false, "suffix" : "" }, { "dropping-particle" : "", "family" : "Sabin", "given" : "Caroline", "non-dropping-particle" : "", "parse-names" : false, "suffix" : "" } ], "container-title" : "AIDS", "id" : "ITEM-1", "issue" : "17", "issued" : { "date-parts" : [ [ "2015" ] ] }, "page" : "2269-2278", "title" : "The risk of viral rebound in the year after delivery in women remaining on antiretroviral therapy", "type" : "article-journal", "volume" : "29" }, "uris" : [ "http://www.mendeley.com/documents/?uuid=03d5ac01-5754-4860-84df-252d132efe41" ] } ], "mendeley" : { "formattedCitation" : "(23)", "plainTextFormattedCitation" : "(23)", "previouslyFormattedCitation" : "(23)" }, "properties" : { "noteIndex" : 10 }, "schema" : "https://github.com/citation-style-language/schema/raw/master/csl-citation.json" }</w:instrText>
      </w:r>
      <w:r w:rsidR="00C32A31" w:rsidRPr="00E17A69">
        <w:rPr>
          <w:rFonts w:ascii="Times New Roman" w:hAnsi="Times New Roman" w:cs="Times New Roman"/>
        </w:rPr>
        <w:fldChar w:fldCharType="separate"/>
      </w:r>
      <w:r w:rsidR="003A7A44" w:rsidRPr="00E17A69">
        <w:rPr>
          <w:rFonts w:ascii="Times New Roman" w:hAnsi="Times New Roman" w:cs="Times New Roman"/>
          <w:noProof/>
        </w:rPr>
        <w:t>(23)</w:t>
      </w:r>
      <w:r w:rsidR="00C32A31" w:rsidRPr="00E17A69">
        <w:rPr>
          <w:rFonts w:ascii="Times New Roman" w:hAnsi="Times New Roman" w:cs="Times New Roman"/>
        </w:rPr>
        <w:fldChar w:fldCharType="end"/>
      </w:r>
      <w:r w:rsidR="00213EB6" w:rsidRPr="00E17A69">
        <w:rPr>
          <w:rFonts w:ascii="Times New Roman" w:hAnsi="Times New Roman" w:cs="Times New Roman"/>
        </w:rPr>
        <w:t>.</w:t>
      </w:r>
      <w:r w:rsidR="005603C3" w:rsidRPr="00E17A69">
        <w:rPr>
          <w:rFonts w:ascii="Times New Roman" w:hAnsi="Times New Roman" w:cs="Times New Roman"/>
        </w:rPr>
        <w:t xml:space="preserve">  </w:t>
      </w:r>
      <w:r w:rsidR="006630C7" w:rsidRPr="00E17A69">
        <w:rPr>
          <w:rFonts w:ascii="Times New Roman" w:hAnsi="Times New Roman" w:cs="Times New Roman"/>
        </w:rPr>
        <w:t xml:space="preserve">Similar results were reported in </w:t>
      </w:r>
      <w:r w:rsidR="00213EB6" w:rsidRPr="00E17A69">
        <w:rPr>
          <w:rFonts w:ascii="Times New Roman" w:hAnsi="Times New Roman" w:cs="Times New Roman"/>
        </w:rPr>
        <w:t xml:space="preserve">Tanzanian women starting </w:t>
      </w:r>
      <w:r w:rsidR="001C0084" w:rsidRPr="00E17A69">
        <w:rPr>
          <w:rFonts w:ascii="Times New Roman" w:hAnsi="Times New Roman" w:cs="Times New Roman"/>
        </w:rPr>
        <w:t xml:space="preserve">ART in late </w:t>
      </w:r>
      <w:r w:rsidR="00303823" w:rsidRPr="00E17A69">
        <w:rPr>
          <w:rFonts w:ascii="Times New Roman" w:hAnsi="Times New Roman" w:cs="Times New Roman"/>
        </w:rPr>
        <w:t xml:space="preserve">pregnancy where </w:t>
      </w:r>
      <w:r w:rsidR="001C0084" w:rsidRPr="00E17A69">
        <w:rPr>
          <w:rFonts w:ascii="Times New Roman" w:hAnsi="Times New Roman" w:cs="Times New Roman"/>
        </w:rPr>
        <w:t>over</w:t>
      </w:r>
      <w:r w:rsidR="00213EB6" w:rsidRPr="00E17A69">
        <w:rPr>
          <w:rFonts w:ascii="Times New Roman" w:hAnsi="Times New Roman" w:cs="Times New Roman"/>
        </w:rPr>
        <w:t xml:space="preserve"> 10</w:t>
      </w:r>
      <w:r w:rsidR="00D73CDC" w:rsidRPr="00E17A69">
        <w:rPr>
          <w:rFonts w:ascii="Times New Roman" w:hAnsi="Times New Roman" w:cs="Times New Roman"/>
        </w:rPr>
        <w:t xml:space="preserve">% (n=73) had </w:t>
      </w:r>
      <w:r w:rsidR="00303823" w:rsidRPr="00E17A69">
        <w:rPr>
          <w:rFonts w:ascii="Times New Roman" w:hAnsi="Times New Roman" w:cs="Times New Roman"/>
        </w:rPr>
        <w:t xml:space="preserve">postpartum </w:t>
      </w:r>
      <w:r w:rsidR="00D73CDC" w:rsidRPr="00E17A69">
        <w:rPr>
          <w:rFonts w:ascii="Times New Roman" w:hAnsi="Times New Roman" w:cs="Times New Roman"/>
        </w:rPr>
        <w:t>VL</w:t>
      </w:r>
      <w:r w:rsidR="00303823" w:rsidRPr="00E17A69">
        <w:rPr>
          <w:rFonts w:ascii="Times New Roman" w:hAnsi="Times New Roman" w:cs="Times New Roman"/>
        </w:rPr>
        <w:t>s</w:t>
      </w:r>
      <w:r w:rsidR="004E6F07" w:rsidRPr="00E17A69">
        <w:rPr>
          <w:rFonts w:ascii="Times New Roman" w:hAnsi="Times New Roman" w:cs="Times New Roman"/>
        </w:rPr>
        <w:t xml:space="preserve"> &gt;</w:t>
      </w:r>
      <w:r w:rsidR="00213EB6" w:rsidRPr="00E17A69">
        <w:rPr>
          <w:rFonts w:ascii="Times New Roman" w:hAnsi="Times New Roman" w:cs="Times New Roman"/>
        </w:rPr>
        <w:t>400 copies/ml betw</w:t>
      </w:r>
      <w:r w:rsidR="00A42933" w:rsidRPr="00E17A69">
        <w:rPr>
          <w:rFonts w:ascii="Times New Roman" w:hAnsi="Times New Roman" w:cs="Times New Roman"/>
        </w:rPr>
        <w:t>een 3-</w:t>
      </w:r>
      <w:r w:rsidR="00213EB6" w:rsidRPr="00E17A69">
        <w:rPr>
          <w:rFonts w:ascii="Times New Roman" w:hAnsi="Times New Roman" w:cs="Times New Roman"/>
        </w:rPr>
        <w:t xml:space="preserve">24 months </w:t>
      </w:r>
      <w:r w:rsidR="00213EB6"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DOI" : "10.1186/s12879-015-0914-z", "ISSN" : "1471-2334", "PMID" : "25886277", "abstract" : "BACKGROUND: In the Mitra plus study of prevention of mother-to-child transmission of HIV-1, which included 501 women in Dar es Salaam, Tanzania, triple antiretroviral therapy (ART) was given from late pregnancy throughout breastfeeding up to 6 months postnatally. Here we report findings in a sub-cohort of women with \u2264200 CD4cells/\u03bcL at enrolment who were continued on ART for life and followed up during 24 months after delivery to determine virologic and immunologic responses, drug resistance and mortality. METHODS: Blood samples for viral load and CD4 counts testing were collected at enrolment and at 3, 6, 12 and 24 months postpartum. HIV drug resistance testing was performed at 12 months. Data analysis included descriptive statistics and multivariate analysis using Generalized Estimated Equations of 73 women with at least two postpartum assessments. The mortality analysis included 84 women who had delivered. RESULTS: The proportion of women with a viral load\u2265400 copies/mL was 97% (71/73) at enrolment, 16% (11/67), 22% (15/69), 61% (36/59) and 86% (48/56) at 3, 6, 12 and 24 months postpartum, respectively. The proportion of women with immunologic failure was 12% (8/69), 25% (15/60) and 41% (24/58) at 6, 12 and 24 months, respectively. At 12 months, drug resistance was demonstrated in 34% (20/59), including 12 with dual-class resistance. Self-report on drug adherence was 95% (64/68), 85% (56/66), 74% (39/53) and 65% (30/46) at 3, 6, 12 and 24 months, respectively. The mortality rate was 5.9% (95% CI 2.5-13.7%) at 24 months. The probability of virologic and immunologic failure was significantly higher among women who reported non-perfect adherence to ART at month 24 postpartum. CONCLUSIONS: Following an initial decline of viral load, virologic failure was common at 12 and 24 months postpartum among women initiated on ART for life during pregnancy because of low CD4 cell counts. A high proportion of viremic mothers also had resistance mutations. However, at 24 months follow-up, the mortality rate was still fairly low. Continuous adherence counseling and affordable means of monitoring of the virologic response are crucial for successful implementation of the WHO Option B+ guidelines to start all HIV-infected pregnant women on ART for life.", "author" : [ { "dropping-particle" : "", "family" : "Ngarina", "given" : "Matilda", "non-dropping-particle" : "", "parse-names" : false, "suffix" : "" }, { "dropping-particle" : "", "family" : "Kilewo", "given" : "Charles", "non-dropping-particle" : "", "parse-names" : false, "suffix" : "" }, { "dropping-particle" : "", "family" : "Karlsson", "given" : "Katarina", "non-dropping-particle" : "", "parse-names" : false, "suffix" : "" }, { "dropping-particle" : "", "family" : "Aboud", "given" : "Said", "non-dropping-particle" : "", "parse-names" : false, "suffix" : "" }, { "dropping-particle" : "", "family" : "Karlsson", "given" : "Annika", "non-dropping-particle" : "", "parse-names" : false, "suffix" : "" }, { "dropping-particle" : "", "family" : "Marrone", "given" : "Gaetano", "non-dropping-particle" : "", "parse-names" : false, "suffix" : "" }, { "dropping-particle" : "", "family" : "Leyna", "given" : "Germana", "non-dropping-particle" : "", "parse-names" : false, "suffix" : "" }, { "dropping-particle" : "", "family" : "Ekstr\u00f6m", "given" : "Anna Mia", "non-dropping-particle" : "", "parse-names" : false, "suffix" : "" }, { "dropping-particle" : "", "family" : "Biberfeld", "given" : "Gunnel", "non-dropping-particle" : "", "parse-names" : false, "suffix" : "" } ], "container-title" : "BMC Infect Dis", "id" : "ITEM-1", "issued" : { "date-parts" : [ [ "2015", "1" ] ] }, "page" : "175", "title" : "Virologic and immunologic failure, drug resistance and mortality during the first 24 months postpartum among HIV-infected women initiated on antiretroviral therapy for life in the Mitra plus Study, Dar es Salaam, Tanzania.", "type" : "article-journal", "volume" : "15" }, "uris" : [ "http://www.mendeley.com/documents/?uuid=5e8379d3-b614-4048-b0a9-72f424657dff" ] } ], "mendeley" : { "formattedCitation" : "(47)", "plainTextFormattedCitation" : "(47)", "previouslyFormattedCitation" : "(47)" }, "properties" : { "noteIndex" : 0 }, "schema" : "https://github.com/citation-style-language/schema/raw/master/csl-citation.json" }</w:instrText>
      </w:r>
      <w:r w:rsidR="00213EB6" w:rsidRPr="00E17A69">
        <w:rPr>
          <w:rFonts w:ascii="Times New Roman" w:hAnsi="Times New Roman" w:cs="Times New Roman"/>
        </w:rPr>
        <w:fldChar w:fldCharType="separate"/>
      </w:r>
      <w:r w:rsidR="00096D84" w:rsidRPr="00E17A69">
        <w:rPr>
          <w:rFonts w:ascii="Times New Roman" w:hAnsi="Times New Roman" w:cs="Times New Roman"/>
          <w:noProof/>
        </w:rPr>
        <w:t>(47)</w:t>
      </w:r>
      <w:r w:rsidR="00213EB6" w:rsidRPr="00E17A69">
        <w:rPr>
          <w:rFonts w:ascii="Times New Roman" w:hAnsi="Times New Roman" w:cs="Times New Roman"/>
        </w:rPr>
        <w:fldChar w:fldCharType="end"/>
      </w:r>
      <w:r w:rsidR="00213EB6" w:rsidRPr="00E17A69">
        <w:rPr>
          <w:rFonts w:ascii="Times New Roman" w:hAnsi="Times New Roman" w:cs="Times New Roman"/>
        </w:rPr>
        <w:t xml:space="preserve">.  </w:t>
      </w:r>
      <w:r w:rsidR="005603C3" w:rsidRPr="00E17A69">
        <w:rPr>
          <w:rFonts w:ascii="Times New Roman" w:hAnsi="Times New Roman" w:cs="Times New Roman"/>
        </w:rPr>
        <w:t>While d</w:t>
      </w:r>
      <w:r w:rsidR="00F36D6C" w:rsidRPr="00E17A69">
        <w:rPr>
          <w:rFonts w:ascii="Times New Roman" w:hAnsi="Times New Roman" w:cs="Times New Roman"/>
        </w:rPr>
        <w:t xml:space="preserve">iffering </w:t>
      </w:r>
      <w:r w:rsidR="00D95CC8" w:rsidRPr="00E17A69">
        <w:rPr>
          <w:rFonts w:ascii="Times New Roman" w:hAnsi="Times New Roman" w:cs="Times New Roman"/>
        </w:rPr>
        <w:t>designs, ART regimens and study populations complicate interpretation</w:t>
      </w:r>
      <w:r w:rsidR="00F140F7" w:rsidRPr="00E17A69">
        <w:rPr>
          <w:rFonts w:ascii="Times New Roman" w:hAnsi="Times New Roman" w:cs="Times New Roman"/>
        </w:rPr>
        <w:t xml:space="preserve">, a </w:t>
      </w:r>
      <w:r w:rsidR="00F12C8C" w:rsidRPr="00E17A69">
        <w:rPr>
          <w:rFonts w:ascii="Times New Roman" w:hAnsi="Times New Roman" w:cs="Times New Roman"/>
        </w:rPr>
        <w:t xml:space="preserve">commonality between studies are </w:t>
      </w:r>
      <w:r w:rsidR="00F140F7" w:rsidRPr="00E17A69">
        <w:rPr>
          <w:rFonts w:ascii="Times New Roman" w:hAnsi="Times New Roman" w:cs="Times New Roman"/>
        </w:rPr>
        <w:t>postpartum</w:t>
      </w:r>
      <w:r w:rsidR="00F12C8C" w:rsidRPr="00E17A69">
        <w:rPr>
          <w:rFonts w:ascii="Times New Roman" w:hAnsi="Times New Roman" w:cs="Times New Roman"/>
        </w:rPr>
        <w:t xml:space="preserve"> issues</w:t>
      </w:r>
      <w:r w:rsidR="00303823" w:rsidRPr="00E17A69">
        <w:rPr>
          <w:rFonts w:ascii="Times New Roman" w:hAnsi="Times New Roman" w:cs="Times New Roman"/>
        </w:rPr>
        <w:t xml:space="preserve"> which </w:t>
      </w:r>
      <w:r w:rsidR="00A42933" w:rsidRPr="00E17A69">
        <w:rPr>
          <w:rFonts w:ascii="Times New Roman" w:hAnsi="Times New Roman" w:cs="Times New Roman"/>
        </w:rPr>
        <w:t>limit</w:t>
      </w:r>
      <w:r w:rsidR="00303823" w:rsidRPr="00E17A69">
        <w:rPr>
          <w:rFonts w:ascii="Times New Roman" w:hAnsi="Times New Roman" w:cs="Times New Roman"/>
        </w:rPr>
        <w:t xml:space="preserve"> </w:t>
      </w:r>
      <w:r w:rsidR="005603C3" w:rsidRPr="00E17A69">
        <w:rPr>
          <w:rFonts w:ascii="Times New Roman" w:hAnsi="Times New Roman" w:cs="Times New Roman"/>
        </w:rPr>
        <w:t xml:space="preserve">viral control </w:t>
      </w:r>
      <w:r w:rsidR="005603C3"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DOI" : "10.1097/QAI.0000000000001343", "ISBN" : "1944-7884 (Electronic)\r1525-4135 (Linking)", "ISSN" : "10779450", "PMID" : "28498180", "abstract" : "Background: Several studies from sub-Saharan Africa have highlighted significant challenges in providing antiretroviral therapy (ART) to pregnant and postpartum women, with specific concerns around maintaining optimal levels of adherence to ART and/or retaining women in long-term services. However, there are few conceptual frameworks to help understand nonadherence and non-retention, as well as the drivers of these, among HIV-infected women, particularly in the postpartum period. Methods: This review provides an overview of the key issues involved in thinking about ART adherence, retention in care and engagement in ART services among pregnant and postpartum women. Results: The related behaviors of adherence and retention may be understood as components of effective engagement of patients in ART services, which share the goal of achieving and maintaining suppressed maternal viral load on ART. Under this framework, the existing literature indicates that disengagement from care is widespread among postpartum women, with strikingly similar data emerging from ART services around the globe and indications that similar challenges may be encountered by postpartum care services outside the context of HIV. However, the drivers of disengagement require further research, and evidence-based intervention strategies are limited. Conclusions: The challenges of engaging women in ART services during pregnancy and the postpartum period seem pervasive, although the determinants of these are poorly understood. Looking forward, a host of innovative intervention approaches are needed to help improve women's engagement, and in turn, promote maternal and child health in the context of HIV.", "author" : [ { "dropping-particle" : "", "family" : "Myer", "given" : "Landon", "non-dropping-particle" : "", "parse-names" : false, "suffix" : "" }, { "dropping-particle" : "", "family" : "Phillips", "given" : "Tamsin K", "non-dropping-particle" : "", "parse-names" : false, "suffix" : "" } ], "container-title" : "J Acquir Immune Defic Syndr", "id" : "ITEM-1", "issued" : { "date-parts" : [ [ "2017" ] ] }, "page" : "115-122", "title" : "Beyond &amp;quot; Option B+ &amp;quot; : Understanding Antiretroviral Therapy (ART) Adherence, Retention in Care and Engagement in ART Services Among Pregnant and Postpartum Women Initiating Therapy in Sub-Saharan Africa", "type" : "article-journal", "volume" : "75" }, "uris" : [ "http://www.mendeley.com/documents/?uuid=05d28ac0-53cd-48b1-b55c-908385042cfe" ] } ], "mendeley" : { "formattedCitation" : "(48)", "plainTextFormattedCitation" : "(48)", "previouslyFormattedCitation" : "(48)" }, "properties" : { "noteIndex" : 0 }, "schema" : "https://github.com/citation-style-language/schema/raw/master/csl-citation.json" }</w:instrText>
      </w:r>
      <w:r w:rsidR="005603C3" w:rsidRPr="00E17A69">
        <w:rPr>
          <w:rFonts w:ascii="Times New Roman" w:hAnsi="Times New Roman" w:cs="Times New Roman"/>
        </w:rPr>
        <w:fldChar w:fldCharType="separate"/>
      </w:r>
      <w:r w:rsidR="00096D84" w:rsidRPr="00E17A69">
        <w:rPr>
          <w:rFonts w:ascii="Times New Roman" w:hAnsi="Times New Roman" w:cs="Times New Roman"/>
          <w:noProof/>
        </w:rPr>
        <w:t>(48)</w:t>
      </w:r>
      <w:r w:rsidR="005603C3" w:rsidRPr="00E17A69">
        <w:rPr>
          <w:rFonts w:ascii="Times New Roman" w:hAnsi="Times New Roman" w:cs="Times New Roman"/>
        </w:rPr>
        <w:fldChar w:fldCharType="end"/>
      </w:r>
      <w:r w:rsidR="00D95CC8" w:rsidRPr="00E17A69">
        <w:rPr>
          <w:rFonts w:ascii="Times New Roman" w:hAnsi="Times New Roman" w:cs="Times New Roman"/>
        </w:rPr>
        <w:t>.</w:t>
      </w:r>
    </w:p>
    <w:p w14:paraId="76543D63" w14:textId="3A1389FE" w:rsidR="00F3715D" w:rsidRPr="00E17A69" w:rsidRDefault="00013182" w:rsidP="00013182">
      <w:pPr>
        <w:spacing w:after="120" w:line="360" w:lineRule="auto"/>
        <w:rPr>
          <w:rFonts w:ascii="Times New Roman" w:hAnsi="Times New Roman" w:cs="Times New Roman"/>
        </w:rPr>
      </w:pPr>
      <w:r w:rsidRPr="00E17A69">
        <w:rPr>
          <w:rFonts w:ascii="Times New Roman" w:hAnsi="Times New Roman" w:cs="Times New Roman"/>
        </w:rPr>
        <w:t xml:space="preserve">We </w:t>
      </w:r>
      <w:r w:rsidR="00D95CC8" w:rsidRPr="00E17A69">
        <w:rPr>
          <w:rFonts w:ascii="Times New Roman" w:hAnsi="Times New Roman" w:cs="Times New Roman"/>
        </w:rPr>
        <w:t xml:space="preserve">showed increased pregnancy and postpartum viraemia risk </w:t>
      </w:r>
      <w:r w:rsidRPr="00E17A69">
        <w:rPr>
          <w:rFonts w:ascii="Times New Roman" w:hAnsi="Times New Roman" w:cs="Times New Roman"/>
        </w:rPr>
        <w:t xml:space="preserve">only </w:t>
      </w:r>
      <w:r w:rsidR="00D95CC8" w:rsidRPr="00E17A69">
        <w:rPr>
          <w:rFonts w:ascii="Times New Roman" w:hAnsi="Times New Roman" w:cs="Times New Roman"/>
        </w:rPr>
        <w:t xml:space="preserve">when ART duration and age were included as </w:t>
      </w:r>
      <w:r w:rsidR="00091A58" w:rsidRPr="00E17A69">
        <w:rPr>
          <w:rFonts w:ascii="Times New Roman" w:hAnsi="Times New Roman" w:cs="Times New Roman"/>
        </w:rPr>
        <w:t xml:space="preserve">effect </w:t>
      </w:r>
      <w:r w:rsidR="00D95CC8" w:rsidRPr="00E17A69">
        <w:rPr>
          <w:rFonts w:ascii="Times New Roman" w:hAnsi="Times New Roman" w:cs="Times New Roman"/>
        </w:rPr>
        <w:t>m</w:t>
      </w:r>
      <w:r w:rsidR="00C32A31" w:rsidRPr="00E17A69">
        <w:rPr>
          <w:rFonts w:ascii="Times New Roman" w:hAnsi="Times New Roman" w:cs="Times New Roman"/>
        </w:rPr>
        <w:t>odifying covariates.</w:t>
      </w:r>
      <w:r w:rsidR="00D95CC8" w:rsidRPr="00E17A69">
        <w:rPr>
          <w:rFonts w:ascii="Times New Roman" w:hAnsi="Times New Roman" w:cs="Times New Roman"/>
        </w:rPr>
        <w:t xml:space="preserve">  </w:t>
      </w:r>
      <w:r w:rsidR="00CB6282" w:rsidRPr="00E17A69">
        <w:rPr>
          <w:rFonts w:ascii="Times New Roman" w:hAnsi="Times New Roman" w:cs="Times New Roman"/>
        </w:rPr>
        <w:t>Longer ART duration should reduce</w:t>
      </w:r>
      <w:r w:rsidR="006D5341" w:rsidRPr="00E17A69">
        <w:rPr>
          <w:rFonts w:ascii="Times New Roman" w:hAnsi="Times New Roman" w:cs="Times New Roman"/>
        </w:rPr>
        <w:t xml:space="preserve"> </w:t>
      </w:r>
      <w:r w:rsidR="00CB6282" w:rsidRPr="00E17A69">
        <w:rPr>
          <w:rFonts w:ascii="Times New Roman" w:hAnsi="Times New Roman" w:cs="Times New Roman"/>
        </w:rPr>
        <w:t xml:space="preserve">viraemia risk as viral reservoirs decline over time </w:t>
      </w:r>
      <w:r w:rsidR="00CB6282"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DOI" : "10.1128/AAC.00076-14", "ISSN" : "1098-6596", "PMID" : "24733471", "abstract" : "A goal of HIV therapy is to sustain suppression of the plasma viral load below the detection limits of clinical assays. However, widely followed treatment guidelines diverge in their interpretation and recommended management of persistent viremia of low magnitude, reflecting the limited evidence base for this common clinical finding. Here, we review the incidence, risk factors, and potential consequences of low-level HIV viremia (LLV; defined in this review as a viremia level of 50 to 500 copies/ml) and very-low-level viremia (VLLV; defined as a viremia level of &lt;50 copies/ml detected by clinical assays that have quantification cutoffs of &lt;50 copies/ml). Using this framework, we discuss practical issues related to the diagnosis and management of patients experiencing persistent LLV and VLLV. Compared to viral suppression at &lt;50 or 40 copies/ml, persistent LLV is associated with increased risk of antiretroviral drug resistance and overt virologic failure. Higher immune activation and HIV transmission may be additional undesirable consequences in this population. It is uncertain whether LLV of &lt;200 copies/ml confers independent risks, as this level of viremia may reflect assay-dependent artifacts or biologically meaningful events during suppression. Resistance genotyping should be considered in patients with persistent LLV when feasible, and treatment should be modified if resistance is detected. There is a dearth of clinical evidence to guide management when genotyping is not feasible. Increased availability of genotypic assays for samples with viral loads of &lt;400 copies/ml is needed.", "author" : [ { "dropping-particle" : "", "family" : "Ryscavage", "given" : "Patrick", "non-dropping-particle" : "", "parse-names" : false, "suffix" : "" }, { "dropping-particle" : "", "family" : "Kelly", "given" : "Sean", "non-dropping-particle" : "", "parse-names" : false, "suffix" : "" }, { "dropping-particle" : "", "family" : "Li", "given" : "Jonathan Z", "non-dropping-particle" : "", "parse-names" : false, "suffix" : "" }, { "dropping-particle" : "", "family" : "Harrigan", "given" : "P Richard", "non-dropping-particle" : "", "parse-names" : false, "suffix" : "" }, { "dropping-particle" : "", "family" : "Taiwo", "given" : "Babafemi", "non-dropping-particle" : "", "parse-names" : false, "suffix" : "" } ], "container-title" : "Antimicrobial agents and chemotherapy", "id" : "ITEM-1", "issue" : "7", "issued" : { "date-parts" : [ [ "2014", "7", "1" ] ] }, "page" : "3585-98", "publisher" : "American Society for Microbiology", "title" : "Significance and clinical management of persistent low-level viremia and very-low-level viremia in HIV-1-infected patients.", "type" : "article-journal", "volume" : "58" }, "uris" : [ "http://www.mendeley.com/documents/?uuid=37cdc44b-e37f-31d7-90c5-7a348ddd19f7" ] } ], "mendeley" : { "formattedCitation" : "(37)", "plainTextFormattedCitation" : "(37)", "previouslyFormattedCitation" : "(37)" }, "properties" : { "noteIndex" : 0 }, "schema" : "https://github.com/citation-style-language/schema/raw/master/csl-citation.json" }</w:instrText>
      </w:r>
      <w:r w:rsidR="00CB6282" w:rsidRPr="00E17A69">
        <w:rPr>
          <w:rFonts w:ascii="Times New Roman" w:hAnsi="Times New Roman" w:cs="Times New Roman"/>
        </w:rPr>
        <w:fldChar w:fldCharType="separate"/>
      </w:r>
      <w:r w:rsidR="00096D84" w:rsidRPr="00E17A69">
        <w:rPr>
          <w:rFonts w:ascii="Times New Roman" w:hAnsi="Times New Roman" w:cs="Times New Roman"/>
          <w:noProof/>
        </w:rPr>
        <w:t>(37)</w:t>
      </w:r>
      <w:r w:rsidR="00CB6282" w:rsidRPr="00E17A69">
        <w:rPr>
          <w:rFonts w:ascii="Times New Roman" w:hAnsi="Times New Roman" w:cs="Times New Roman"/>
        </w:rPr>
        <w:fldChar w:fldCharType="end"/>
      </w:r>
      <w:r w:rsidR="00CB6282" w:rsidRPr="00E17A69">
        <w:rPr>
          <w:rFonts w:ascii="Times New Roman" w:hAnsi="Times New Roman" w:cs="Times New Roman"/>
        </w:rPr>
        <w:t xml:space="preserve">.  In this study, </w:t>
      </w:r>
      <w:r w:rsidR="00B6411B" w:rsidRPr="00E17A69">
        <w:rPr>
          <w:rFonts w:ascii="Times New Roman" w:hAnsi="Times New Roman" w:cs="Times New Roman"/>
        </w:rPr>
        <w:t xml:space="preserve">longer ART duration independently increased </w:t>
      </w:r>
      <w:r w:rsidR="00CB6282" w:rsidRPr="00E17A69">
        <w:rPr>
          <w:rFonts w:ascii="Times New Roman" w:hAnsi="Times New Roman" w:cs="Times New Roman"/>
        </w:rPr>
        <w:t>the risk of viraemia</w:t>
      </w:r>
      <w:r w:rsidR="00935789" w:rsidRPr="00E17A69">
        <w:rPr>
          <w:rFonts w:ascii="Times New Roman" w:hAnsi="Times New Roman" w:cs="Times New Roman"/>
        </w:rPr>
        <w:t>,</w:t>
      </w:r>
      <w:r w:rsidR="00091A58" w:rsidRPr="00E17A69">
        <w:rPr>
          <w:rFonts w:ascii="Times New Roman" w:hAnsi="Times New Roman" w:cs="Times New Roman"/>
        </w:rPr>
        <w:t xml:space="preserve"> consistent with </w:t>
      </w:r>
      <w:r w:rsidR="00CA338D" w:rsidRPr="00E17A69">
        <w:rPr>
          <w:rFonts w:ascii="Times New Roman" w:hAnsi="Times New Roman" w:cs="Times New Roman"/>
        </w:rPr>
        <w:t xml:space="preserve">the higher viraemia </w:t>
      </w:r>
      <w:r w:rsidR="008C7A22" w:rsidRPr="00E17A69">
        <w:rPr>
          <w:rFonts w:ascii="Times New Roman" w:hAnsi="Times New Roman" w:cs="Times New Roman"/>
        </w:rPr>
        <w:t xml:space="preserve">trend </w:t>
      </w:r>
      <w:r w:rsidR="00CA338D" w:rsidRPr="00E17A69">
        <w:rPr>
          <w:rFonts w:ascii="Times New Roman" w:hAnsi="Times New Roman" w:cs="Times New Roman"/>
        </w:rPr>
        <w:t xml:space="preserve">around delivery among Rwandan women on ART for </w:t>
      </w:r>
      <w:r w:rsidR="00820DE4" w:rsidRPr="00E17A69">
        <w:rPr>
          <w:rFonts w:ascii="Times New Roman" w:hAnsi="Times New Roman" w:cs="Times New Roman"/>
        </w:rPr>
        <w:t>&gt;</w:t>
      </w:r>
      <w:r w:rsidR="003C6D8C" w:rsidRPr="00E17A69">
        <w:rPr>
          <w:rFonts w:ascii="Times New Roman" w:hAnsi="Times New Roman" w:cs="Times New Roman"/>
        </w:rPr>
        <w:t>3</w:t>
      </w:r>
      <w:r w:rsidR="00CA338D" w:rsidRPr="00E17A69">
        <w:rPr>
          <w:rFonts w:ascii="Times New Roman" w:hAnsi="Times New Roman" w:cs="Times New Roman"/>
        </w:rPr>
        <w:t xml:space="preserve"> years </w:t>
      </w:r>
      <w:r w:rsidR="00CA5E8C" w:rsidRPr="00E17A69">
        <w:rPr>
          <w:rFonts w:ascii="Times New Roman" w:hAnsi="Times New Roman" w:cs="Times New Roman"/>
        </w:rPr>
        <w:fldChar w:fldCharType="begin" w:fldLock="1"/>
      </w:r>
      <w:r w:rsidR="003A7A44" w:rsidRPr="00E17A69">
        <w:rPr>
          <w:rFonts w:ascii="Times New Roman" w:hAnsi="Times New Roman" w:cs="Times New Roman"/>
        </w:rPr>
        <w:instrText>ADDIN CSL_CITATION { "citationItems" : [ { "id" : "ITEM-1", "itemData" : { "DOI" : "10.1371/journal.pone.0168671", "ISSN" : "1932-6203", "author" : [ { "dropping-particle" : "", "family" : "Gill", "given" : "Michelle M.", "non-dropping-particle" : "", "parse-names" : false, "suffix" : "" }, { "dropping-particle" : "", "family" : "Hoffman", "given" : "Heather J.", "non-dropping-particle" : "", "parse-names" : false, "suffix" : "" }, { "dropping-particle" : "", "family" : "Bobrow", "given" : "Emily A.", "non-dropping-particle" : "", "parse-names" : false, "suffix" : "" }, { "dropping-particle" : "", "family" : "Mugwaneza", "given" : "Placidie", "non-dropping-particle" : "", "parse-names" : false, "suffix" : "" }, { "dropping-particle" : "", "family" : "Ndatimana", "given" : "Dieudonne", "non-dropping-particle" : "", "parse-names" : false, "suffix" : "" }, { "dropping-particle" : "", "family" : "Ndayisaba", "given" : "Gilles F.", "non-dropping-particle" : "", "parse-names" : false, "suffix" : "" }, { "dropping-particle" : "", "family" : "Baribwira", "given" : "Cyprien", "non-dropping-particle" : "", "parse-names" : false, "suffix" : "" }, { "dropping-particle" : "", "family" : "Guay", "given" : "Laura", "non-dropping-particle" : "", "parse-names" : false, "suffix" : "" }, { "dropping-particle" : "", "family" : "Asiimwe", "given" : "Anita", "non-dropping-particle" : "", "parse-names" : false, "suffix" : "" } ], "container-title" : "PLoS ONE", "editor" : [ { "dropping-particle" : "", "family" : "Blackard", "given" : "Jason", "non-dropping-particle" : "", "parse-names" : false, "suffix" : "" } ], "id" : "ITEM-1", "issue" : "12", "issued" : { "date-parts" : [ [ "2016", "12", "22" ] ] }, "page" : "e0168671", "publisher" : "WHO Department of HIV/AIDS", "title" : "Detectable Viral Load in Late Pregnancy among Women in the Rwanda Option B+ PMTCT Program: Enrollment Results from the Kabeho Study", "type" : "article-journal", "volume" : "11" }, "uris" : [ "http://www.mendeley.com/documents/?uuid=4457ea1b-f8ed-455d-8f7a-2f61547d680c" ] } ], "mendeley" : { "formattedCitation" : "(22)", "plainTextFormattedCitation" : "(22)", "previouslyFormattedCitation" : "(22)" }, "properties" : { "noteIndex" : 0 }, "schema" : "https://github.com/citation-style-language/schema/raw/master/csl-citation.json" }</w:instrText>
      </w:r>
      <w:r w:rsidR="00CA5E8C" w:rsidRPr="00E17A69">
        <w:rPr>
          <w:rFonts w:ascii="Times New Roman" w:hAnsi="Times New Roman" w:cs="Times New Roman"/>
        </w:rPr>
        <w:fldChar w:fldCharType="separate"/>
      </w:r>
      <w:r w:rsidR="003A7A44" w:rsidRPr="00E17A69">
        <w:rPr>
          <w:rFonts w:ascii="Times New Roman" w:hAnsi="Times New Roman" w:cs="Times New Roman"/>
          <w:noProof/>
        </w:rPr>
        <w:t>(22)</w:t>
      </w:r>
      <w:r w:rsidR="00CA5E8C" w:rsidRPr="00E17A69">
        <w:rPr>
          <w:rFonts w:ascii="Times New Roman" w:hAnsi="Times New Roman" w:cs="Times New Roman"/>
        </w:rPr>
        <w:fldChar w:fldCharType="end"/>
      </w:r>
      <w:r w:rsidR="007C0EFE" w:rsidRPr="00E17A69">
        <w:rPr>
          <w:rFonts w:ascii="Times New Roman" w:hAnsi="Times New Roman" w:cs="Times New Roman"/>
        </w:rPr>
        <w:t xml:space="preserve">.  </w:t>
      </w:r>
      <w:r w:rsidR="00B6411B" w:rsidRPr="00E17A69">
        <w:rPr>
          <w:rFonts w:ascii="Times New Roman" w:hAnsi="Times New Roman" w:cs="Times New Roman"/>
        </w:rPr>
        <w:t>However, w</w:t>
      </w:r>
      <w:r w:rsidR="00CA338D" w:rsidRPr="00E17A69">
        <w:rPr>
          <w:rFonts w:ascii="Times New Roman" w:hAnsi="Times New Roman" w:cs="Times New Roman"/>
        </w:rPr>
        <w:t xml:space="preserve">hen ART duration was combined with </w:t>
      </w:r>
      <w:r w:rsidR="00B442B9" w:rsidRPr="00E17A69">
        <w:rPr>
          <w:rFonts w:ascii="Times New Roman" w:hAnsi="Times New Roman" w:cs="Times New Roman"/>
        </w:rPr>
        <w:t xml:space="preserve">viraemia risk through the </w:t>
      </w:r>
      <w:r w:rsidR="00CA338D" w:rsidRPr="00E17A69">
        <w:rPr>
          <w:rFonts w:ascii="Times New Roman" w:hAnsi="Times New Roman" w:cs="Times New Roman"/>
        </w:rPr>
        <w:t xml:space="preserve">pregnancy period, </w:t>
      </w:r>
      <w:r w:rsidR="008045FB" w:rsidRPr="00E17A69">
        <w:rPr>
          <w:rFonts w:ascii="Times New Roman" w:hAnsi="Times New Roman" w:cs="Times New Roman"/>
        </w:rPr>
        <w:t xml:space="preserve">longer </w:t>
      </w:r>
      <w:r w:rsidR="00751093" w:rsidRPr="00E17A69">
        <w:rPr>
          <w:rFonts w:ascii="Times New Roman" w:hAnsi="Times New Roman" w:cs="Times New Roman"/>
        </w:rPr>
        <w:t xml:space="preserve">ART duration in </w:t>
      </w:r>
      <w:r w:rsidR="0039714F" w:rsidRPr="00E17A69">
        <w:rPr>
          <w:rFonts w:ascii="Times New Roman" w:hAnsi="Times New Roman" w:cs="Times New Roman"/>
        </w:rPr>
        <w:t xml:space="preserve">pregnancy and postpartum </w:t>
      </w:r>
      <w:r w:rsidR="008045FB" w:rsidRPr="00E17A69">
        <w:rPr>
          <w:rFonts w:ascii="Times New Roman" w:hAnsi="Times New Roman" w:cs="Times New Roman"/>
        </w:rPr>
        <w:t xml:space="preserve">reduced viraemia risk </w:t>
      </w:r>
      <w:r w:rsidR="00CA338D" w:rsidRPr="00E17A69">
        <w:rPr>
          <w:rFonts w:ascii="Times New Roman" w:hAnsi="Times New Roman" w:cs="Times New Roman"/>
        </w:rPr>
        <w:t>in our study</w:t>
      </w:r>
      <w:r w:rsidR="00F36D6C" w:rsidRPr="00E17A69">
        <w:rPr>
          <w:rFonts w:ascii="Times New Roman" w:hAnsi="Times New Roman" w:cs="Times New Roman"/>
        </w:rPr>
        <w:t xml:space="preserve">, </w:t>
      </w:r>
      <w:r w:rsidR="00B6411B" w:rsidRPr="00E17A69">
        <w:rPr>
          <w:rFonts w:ascii="Times New Roman" w:hAnsi="Times New Roman" w:cs="Times New Roman"/>
        </w:rPr>
        <w:t xml:space="preserve">confirming diminishing VL over time and </w:t>
      </w:r>
      <w:r w:rsidR="00B12BBB" w:rsidRPr="00E17A69">
        <w:rPr>
          <w:rFonts w:ascii="Times New Roman" w:hAnsi="Times New Roman" w:cs="Times New Roman"/>
        </w:rPr>
        <w:t xml:space="preserve">consistent with a small study in Benin where ART was started in pregnancy </w:t>
      </w:r>
      <w:r w:rsidR="00B12BBB"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DOI" : "10.1371/journal.pone.0059446", "ISSN" : "1932-6203", "PMID" : "23555035", "abstract" : "OBJECTIVE: To investigate the factors associated with HIV1 RNA plasma viral load (pVL) below 40 copies/mL at the third trimester of pregnancy, as part of prevention of mother-to-child transmission (PMTCT) in Benin. DESIGN: Sub study of the PACOME clinical trial of malaria prophylaxis in HIV-infected pregnant women, conducted before and after the implementation of the WHO 2009 revised guidelines for PMTCT. METHODS: HIV-infected women were enrolled in the second trimester of pregnancy. Socio-economic characteristics, HIV history, clinical and biological characteristics were recorded. Malaria prevention and PMTCT involving antiretroviral therapy (ART) for mothers and infants were provided. Logistic regression helped identifying factors associated with virologic suppression at the end of pregnancy. RESULTS: Overall 217 third trimester pVLs were available, and 71% showed undetectability. Virologic suppression was more frequent in women enrolled after the change in PMTCT recommendations, advising to start ART at 14 weeks instead of 28 weeks of pregnancy. In multivariate analysis, Fon ethnic group (the predominant ethnic group in the study area), regular job, first and second pregnancy, higher baseline pVL and impaired adherence to ART were negative factors whereas higher weight, higher antenatal care attendance and longer ART duration were favorable factors to achieve virologic suppression. CONCLUSIONS: This study provides more evidence that ART has to be initiated before the last trimester of pregnancy to achieve an undetectable pVL before delivery. In Benin, new recommendations supporting early initiation were well implemented and, together with a high antenatal care attendance, led to high rate of virologic control.", "author" : [ { "dropping-particle" : "", "family" : "Denoeud-Ndam", "given" : "Lise", "non-dropping-particle" : "", "parse-names" : false, "suffix" : "" }, { "dropping-particle" : "", "family" : "Fourcade", "given" : "Camille", "non-dropping-particle" : "", "parse-names" : false, "suffix" : "" }, { "dropping-particle" : "", "family" : "Ogouyemi-Hounto", "given" : "Aurore", "non-dropping-particle" : "", "parse-names" : false, "suffix" : "" }, { "dropping-particle" : "", "family" : "Azon-Kouanou", "given" : "Ang?le Ang\u00e8le", "non-dropping-particle" : "", "parse-names" : false, "suffix" : "" }, { "dropping-particle" : "", "family" : "D'Almeida", "given" : "Marcelline", "non-dropping-particle" : "", "parse-names" : false, "suffix" : "" }, { "dropping-particle" : "", "family" : "Azond?kon", "given" : "Alain", "non-dropping-particle" : "", "parse-names" : false, "suffix" : "" }, { "dropping-particle" : "", "family" : "Alao", "given" : "Marouf J.", "non-dropping-particle" : "", "parse-names" : false, "suffix" : "" }, { "dropping-particle" : "", "family" : "Dossou-Gb?t?", "given" : "V?ronique", "non-dropping-particle" : "", "parse-names" : false, "suffix" : "" }, { "dropping-particle" : "", "family" : "Afangnihoun", "given" : "Aldric", "non-dropping-particle" : "", "parse-names" : false, "suffix" : "" }, { "dropping-particle" : "", "family" : "Girard", "given" : "Pierre-Marie", "non-dropping-particle" : "", "parse-names" : false, "suffix" : "" }, { "dropping-particle" : "", "family" : "Cot", "given" : "Michel", "non-dropping-particle" : "", "parse-names" : false, "suffix" : "" }, { "dropping-particle" : "", "family" : "Zannou", "given" : "Djimon-Marcel", "non-dropping-particle" : "", "parse-names" : false, "suffix" : "" }, { "dropping-particle" : "", "family" : "Azond\u00e9kon", "given" : "Alain", "non-dropping-particle" : "", "parse-names" : false, "suffix" : "" }, { "dropping-particle" : "", "family" : "Alao", "given" : "Marouf J.", "non-dropping-particle" : "", "parse-names" : false, "suffix" : "" }, { "dropping-particle" : "", "family" : "Dossou-Gb\u00e9t\u00e9", "given" : "V\u00e9ronique", "non-dropping-particle" : "", "parse-names" : false, "suffix" : "" }, { "dropping-particle" : "", "family" : "Afangnihoun", "given" : "Aldric", "non-dropping-particle" : "", "parse-names" : false, "suffix" : "" }, { "dropping-particle" : "", "family" : "Girard", "given" : "Pierre-Marie", "non-dropping-particle" : "", "parse-names" : false, "suffix" : "" }, { "dropping-particle" : "", "family" : "Cot", "given" : "Michel", "non-dropping-particle" : "", "parse-names" : false, "suffix" : "" }, { "dropping-particle" : "", "family" : "Zannou", "given" : "Djimon-Marcel", "non-dropping-particle" : "", "parse-names" : false, "suffix" : "" } ], "container-title" : "PloS One", "editor" : [ { "dropping-particle" : "", "family" : "Tang", "given" : "Julian W.", "non-dropping-particle" : "", "parse-names" : false, "suffix" : "" } ], "id" : "ITEM-1", "issue" : "3", "issued" : { "date-parts" : [ [ "2013", "1", "15" ] ] }, "page" : "e59446", "publisher" : "Public Library of Science", "title" : "Predictive factors of plasma HIV suppression during pregnancy: a prospective cohort study in Benin", "type" : "article-journal", "volume" : "8" }, "uris" : [ "http://www.mendeley.com/documents/?uuid=a693c36e-443d-4253-8c07-9b8908b17e44" ] } ], "mendeley" : { "formattedCitation" : "(49)", "plainTextFormattedCitation" : "(49)", "previouslyFormattedCitation" : "(49)" }, "properties" : { "noteIndex" : 0 }, "schema" : "https://github.com/citation-style-language/schema/raw/master/csl-citation.json" }</w:instrText>
      </w:r>
      <w:r w:rsidR="00B12BBB" w:rsidRPr="00E17A69">
        <w:rPr>
          <w:rFonts w:ascii="Times New Roman" w:hAnsi="Times New Roman" w:cs="Times New Roman"/>
        </w:rPr>
        <w:fldChar w:fldCharType="separate"/>
      </w:r>
      <w:r w:rsidR="00096D84" w:rsidRPr="00E17A69">
        <w:rPr>
          <w:rFonts w:ascii="Times New Roman" w:hAnsi="Times New Roman" w:cs="Times New Roman"/>
          <w:noProof/>
        </w:rPr>
        <w:t>(49)</w:t>
      </w:r>
      <w:r w:rsidR="00B12BBB" w:rsidRPr="00E17A69">
        <w:rPr>
          <w:rFonts w:ascii="Times New Roman" w:hAnsi="Times New Roman" w:cs="Times New Roman"/>
        </w:rPr>
        <w:fldChar w:fldCharType="end"/>
      </w:r>
      <w:r w:rsidR="00B12BBB" w:rsidRPr="00E17A69">
        <w:rPr>
          <w:rFonts w:ascii="Times New Roman" w:hAnsi="Times New Roman" w:cs="Times New Roman"/>
        </w:rPr>
        <w:t>.</w:t>
      </w:r>
      <w:r w:rsidR="00CB6282" w:rsidRPr="00E17A69">
        <w:rPr>
          <w:rFonts w:ascii="Times New Roman" w:hAnsi="Times New Roman" w:cs="Times New Roman"/>
        </w:rPr>
        <w:t xml:space="preserve">  </w:t>
      </w:r>
      <w:r w:rsidR="00751093" w:rsidRPr="00E17A69">
        <w:rPr>
          <w:rFonts w:ascii="Times New Roman" w:hAnsi="Times New Roman" w:cs="Times New Roman"/>
        </w:rPr>
        <w:t xml:space="preserve">Selection bias with inclusion of women with VL tests who are more likely to be engaged with care, unknown confounding or measurement effect, may explain these conflicting findings.  More data is needed to tease out the ART duration effects on the risk of viraemia, particularly adherence measures during pregnancy and postpartum </w:t>
      </w:r>
      <w:r w:rsidR="00751093" w:rsidRPr="00E17A69">
        <w:rPr>
          <w:rFonts w:ascii="Times New Roman" w:hAnsi="Times New Roman" w:cs="Times New Roman"/>
        </w:rPr>
        <w:fldChar w:fldCharType="begin" w:fldLock="1"/>
      </w:r>
      <w:r w:rsidR="00751093" w:rsidRPr="00E17A69">
        <w:rPr>
          <w:rFonts w:ascii="Times New Roman" w:hAnsi="Times New Roman" w:cs="Times New Roman"/>
        </w:rPr>
        <w:instrText>ADDIN CSL_CITATION { "citationItems" : [ { "id" : "ITEM-1", "itemData" : { "DOI" : "10.1080/13548506.2014.945601", "PMID" : "25110152", "abstract" : "HIV treatment requires lifelong adherence to medication regimens that comprise inconvenient scheduling, adverse side effects, and lifestyle changes. Antiretroviral adherence and treatment fatigue have been inextricably linked. Adherence in HIV-infected populations has been well investigated; however, little is known about treatment fatigue. This review examines the current state of the literature on treatment fatigue among HIV populations and provides an overview of its etiology and potential consequences. Standard systematic research methods were used to gather published papers on treatment fatigue and HIV. Five databases were searched using PRISMA criteria. Of 1557 studies identified, 21 met the following inclusion criteria: (a) study participants were HIV-infected; (b) participants were prescribed antiretroviral medication; (c) the article referenced treatment fatigue; (d) the article was published in a peer-reviewed journal; and (e) text was available in English. Only seven articles operationally defined treatment fatigue, with three themes emerging throughout the definitions: (1) pill burden; (2) loss of desire to adhere to the regimen; and (3) nonadherence to regimens as a consequence of treatment fatigue. Based on these studies, treatment fatigue may be defined as \"decreased desire and motivation to maintain vigilance in adhering to a treatment regimen among patients prescribed long-term protocols.\" The cause and course of treatment fatigue appear to vary by developmental stage. To date, only structured treatment interruptions have been examined as an intervention to reduce treatment fatigue in children and adults. No behavioral interventions have been developed to reduce treatment fatigue. Further, only qualitative studies have examined treatment fatigue conceptually. Studies designed to systematically assess treatment fatigue are needed. Increased understanding of the course and duration of treatment fatigue is expected to improve adherence interventions, thereby improving clinical outcomes for individuals living with HIV.", "author" : [ { "dropping-particle" : "", "family" : "Claborn", "given" : "Kasey R", "non-dropping-particle" : "", "parse-names" : false, "suffix" : "" }, { "dropping-particle" : "", "family" : "Meier", "given" : "Ellen", "non-dropping-particle" : "", "parse-names" : false, "suffix" : "" }, { "dropping-particle" : "", "family" : "Miller", "given" : "Mary Beth", "non-dropping-particle" : "", "parse-names" : false, "suffix" : "" }, { "dropping-particle" : "", "family" : "Leffingwell", "given" : "Thad R", "non-dropping-particle" : "", "parse-names" : false, "suffix" : "" } ], "container-title" : "Psychol Health Med", "id" : "ITEM-1", "issue" : "3", "issued" : { "date-parts" : [ [ "2015" ] ] }, "page" : "255-65", "publisher" : "NIH Public Access", "title" : "A systematic review of treatment fatigue among HIV-infected patients prescribed antiretroviral therapy.", "type" : "article-journal", "volume" : "20" }, "uris" : [ "http://www.mendeley.com/documents/?uuid=d37c911b-23a1-3551-b576-a5fd19465f62" ] } ], "mendeley" : { "formattedCitation" : "(50)", "plainTextFormattedCitation" : "(50)", "previouslyFormattedCitation" : "(50)" }, "properties" : { "noteIndex" : 9 }, "schema" : "https://github.com/citation-style-language/schema/raw/master/csl-citation.json" }</w:instrText>
      </w:r>
      <w:r w:rsidR="00751093" w:rsidRPr="00E17A69">
        <w:rPr>
          <w:rFonts w:ascii="Times New Roman" w:hAnsi="Times New Roman" w:cs="Times New Roman"/>
        </w:rPr>
        <w:fldChar w:fldCharType="separate"/>
      </w:r>
      <w:r w:rsidR="00751093" w:rsidRPr="00E17A69">
        <w:rPr>
          <w:rFonts w:ascii="Times New Roman" w:hAnsi="Times New Roman" w:cs="Times New Roman"/>
          <w:noProof/>
        </w:rPr>
        <w:t>(50)</w:t>
      </w:r>
      <w:r w:rsidR="00751093" w:rsidRPr="00E17A69">
        <w:rPr>
          <w:rFonts w:ascii="Times New Roman" w:hAnsi="Times New Roman" w:cs="Times New Roman"/>
        </w:rPr>
        <w:fldChar w:fldCharType="end"/>
      </w:r>
      <w:r w:rsidR="00751093" w:rsidRPr="00E17A69">
        <w:rPr>
          <w:rFonts w:ascii="Times New Roman" w:hAnsi="Times New Roman" w:cs="Times New Roman"/>
        </w:rPr>
        <w:t>.</w:t>
      </w:r>
    </w:p>
    <w:p w14:paraId="4F526DA9" w14:textId="495D6153" w:rsidR="00D95CC8" w:rsidRPr="00E17A69" w:rsidRDefault="00114E41" w:rsidP="008847B8">
      <w:pPr>
        <w:spacing w:after="120" w:line="360" w:lineRule="auto"/>
        <w:rPr>
          <w:rFonts w:ascii="Times New Roman" w:hAnsi="Times New Roman" w:cs="Times New Roman"/>
        </w:rPr>
      </w:pPr>
      <w:r w:rsidRPr="00E17A69">
        <w:rPr>
          <w:rFonts w:ascii="Times New Roman" w:hAnsi="Times New Roman" w:cs="Times New Roman"/>
        </w:rPr>
        <w:t>Age</w:t>
      </w:r>
      <w:r w:rsidR="009601A8" w:rsidRPr="00E17A69">
        <w:rPr>
          <w:rFonts w:ascii="Times New Roman" w:hAnsi="Times New Roman" w:cs="Times New Roman"/>
        </w:rPr>
        <w:t xml:space="preserve"> </w:t>
      </w:r>
      <w:r w:rsidR="008847B8" w:rsidRPr="00E17A69">
        <w:rPr>
          <w:rFonts w:ascii="Times New Roman" w:hAnsi="Times New Roman" w:cs="Times New Roman"/>
        </w:rPr>
        <w:t xml:space="preserve">was </w:t>
      </w:r>
      <w:r w:rsidR="009601A8" w:rsidRPr="00E17A69">
        <w:rPr>
          <w:rFonts w:ascii="Times New Roman" w:hAnsi="Times New Roman" w:cs="Times New Roman"/>
        </w:rPr>
        <w:t>strong</w:t>
      </w:r>
      <w:r w:rsidRPr="00E17A69">
        <w:rPr>
          <w:rFonts w:ascii="Times New Roman" w:hAnsi="Times New Roman" w:cs="Times New Roman"/>
        </w:rPr>
        <w:t>ly</w:t>
      </w:r>
      <w:r w:rsidR="009601A8" w:rsidRPr="00E17A69">
        <w:rPr>
          <w:rFonts w:ascii="Times New Roman" w:hAnsi="Times New Roman" w:cs="Times New Roman"/>
        </w:rPr>
        <w:t xml:space="preserve"> </w:t>
      </w:r>
      <w:r w:rsidR="008847B8" w:rsidRPr="00E17A69">
        <w:rPr>
          <w:rFonts w:ascii="Times New Roman" w:hAnsi="Times New Roman" w:cs="Times New Roman"/>
        </w:rPr>
        <w:t xml:space="preserve">associated with </w:t>
      </w:r>
      <w:r w:rsidR="009601A8" w:rsidRPr="00E17A69">
        <w:rPr>
          <w:rFonts w:ascii="Times New Roman" w:hAnsi="Times New Roman" w:cs="Times New Roman"/>
        </w:rPr>
        <w:t>viraemia</w:t>
      </w:r>
      <w:r w:rsidR="00A42933" w:rsidRPr="00E17A69">
        <w:rPr>
          <w:rFonts w:ascii="Times New Roman" w:hAnsi="Times New Roman" w:cs="Times New Roman"/>
        </w:rPr>
        <w:t xml:space="preserve"> with risk decreasing in older women and increasing in </w:t>
      </w:r>
      <w:r w:rsidR="008847B8" w:rsidRPr="00E17A69">
        <w:rPr>
          <w:rFonts w:ascii="Times New Roman" w:hAnsi="Times New Roman" w:cs="Times New Roman"/>
        </w:rPr>
        <w:t>younger women</w:t>
      </w:r>
      <w:r w:rsidR="009601A8" w:rsidRPr="00E17A69">
        <w:rPr>
          <w:rFonts w:ascii="Times New Roman" w:hAnsi="Times New Roman" w:cs="Times New Roman"/>
        </w:rPr>
        <w:t xml:space="preserve">.  </w:t>
      </w:r>
      <w:r w:rsidR="00997952" w:rsidRPr="00E17A69">
        <w:rPr>
          <w:rFonts w:ascii="Times New Roman" w:hAnsi="Times New Roman" w:cs="Times New Roman"/>
        </w:rPr>
        <w:t xml:space="preserve">While the </w:t>
      </w:r>
      <w:r w:rsidR="008C7A22" w:rsidRPr="00E17A69">
        <w:rPr>
          <w:rFonts w:ascii="Times New Roman" w:hAnsi="Times New Roman" w:cs="Times New Roman"/>
        </w:rPr>
        <w:t>younger age association</w:t>
      </w:r>
      <w:r w:rsidR="00997952" w:rsidRPr="00E17A69">
        <w:rPr>
          <w:rFonts w:ascii="Times New Roman" w:hAnsi="Times New Roman" w:cs="Times New Roman"/>
        </w:rPr>
        <w:t xml:space="preserve"> lost statistical significance in the </w:t>
      </w:r>
      <w:r w:rsidR="008847B8" w:rsidRPr="00E17A69">
        <w:rPr>
          <w:rFonts w:ascii="Times New Roman" w:hAnsi="Times New Roman" w:cs="Times New Roman"/>
        </w:rPr>
        <w:t xml:space="preserve">model allowing for </w:t>
      </w:r>
      <w:r w:rsidR="00997952" w:rsidRPr="00E17A69">
        <w:rPr>
          <w:rFonts w:ascii="Times New Roman" w:hAnsi="Times New Roman" w:cs="Times New Roman"/>
        </w:rPr>
        <w:t>interaction</w:t>
      </w:r>
      <w:r w:rsidR="008847B8" w:rsidRPr="00E17A69">
        <w:rPr>
          <w:rFonts w:ascii="Times New Roman" w:hAnsi="Times New Roman" w:cs="Times New Roman"/>
        </w:rPr>
        <w:t>s</w:t>
      </w:r>
      <w:r w:rsidR="00997952" w:rsidRPr="00E17A69">
        <w:rPr>
          <w:rFonts w:ascii="Times New Roman" w:hAnsi="Times New Roman" w:cs="Times New Roman"/>
        </w:rPr>
        <w:t>, t</w:t>
      </w:r>
      <w:r w:rsidR="00B12BBB" w:rsidRPr="00E17A69">
        <w:rPr>
          <w:rFonts w:ascii="Times New Roman" w:hAnsi="Times New Roman" w:cs="Times New Roman"/>
        </w:rPr>
        <w:t xml:space="preserve">hese results </w:t>
      </w:r>
      <w:r w:rsidR="008847B8" w:rsidRPr="00E17A69">
        <w:rPr>
          <w:rFonts w:ascii="Times New Roman" w:hAnsi="Times New Roman" w:cs="Times New Roman"/>
        </w:rPr>
        <w:t xml:space="preserve">relating to older age </w:t>
      </w:r>
      <w:r w:rsidR="00B12BBB" w:rsidRPr="00E17A69">
        <w:rPr>
          <w:rFonts w:ascii="Times New Roman" w:hAnsi="Times New Roman" w:cs="Times New Roman"/>
        </w:rPr>
        <w:t>match those observed in earlier studies</w:t>
      </w:r>
      <w:r w:rsidR="00D14F32" w:rsidRPr="00E17A69">
        <w:rPr>
          <w:rFonts w:ascii="Times New Roman" w:hAnsi="Times New Roman" w:cs="Times New Roman"/>
        </w:rPr>
        <w:t xml:space="preserve"> </w:t>
      </w:r>
      <w:r w:rsidR="00D14F32"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DOI" : "10.1371/journal.pone.0059446", "ISSN" : "1932-6203", "PMID" : "23555035", "abstract" : "OBJECTIVE: To investigate the factors associated with HIV1 RNA plasma viral load (pVL) below 40 copies/mL at the third trimester of pregnancy, as part of prevention of mother-to-child transmission (PMTCT) in Benin. DESIGN: Sub study of the PACOME clinical trial of malaria prophylaxis in HIV-infected pregnant women, conducted before and after the implementation of the WHO 2009 revised guidelines for PMTCT. METHODS: HIV-infected women were enrolled in the second trimester of pregnancy. Socio-economic characteristics, HIV history, clinical and biological characteristics were recorded. Malaria prevention and PMTCT involving antiretroviral therapy (ART) for mothers and infants were provided. Logistic regression helped identifying factors associated with virologic suppression at the end of pregnancy. RESULTS: Overall 217 third trimester pVLs were available, and 71% showed undetectability. Virologic suppression was more frequent in women enrolled after the change in PMTCT recommendations, advising to start ART at 14 weeks instead of 28 weeks of pregnancy. In multivariate analysis, Fon ethnic group (the predominant ethnic group in the study area), regular job, first and second pregnancy, higher baseline pVL and impaired adherence to ART were negative factors whereas higher weight, higher antenatal care attendance and longer ART duration were favorable factors to achieve virologic suppression. CONCLUSIONS: This study provides more evidence that ART has to be initiated before the last trimester of pregnancy to achieve an undetectable pVL before delivery. In Benin, new recommendations supporting early initiation were well implemented and, together with a high antenatal care attendance, led to high rate of virologic control.", "author" : [ { "dropping-particle" : "", "family" : "Denoeud-Ndam", "given" : "Lise", "non-dropping-particle" : "", "parse-names" : false, "suffix" : "" }, { "dropping-particle" : "", "family" : "Fourcade", "given" : "Camille", "non-dropping-particle" : "", "parse-names" : false, "suffix" : "" }, { "dropping-particle" : "", "family" : "Ogouyemi-Hounto", "given" : "Aurore", "non-dropping-particle" : "", "parse-names" : false, "suffix" : "" }, { "dropping-particle" : "", "family" : "Azon-Kouanou", "given" : "Ang?le Ang\u00e8le", "non-dropping-particle" : "", "parse-names" : false, "suffix" : "" }, { "dropping-particle" : "", "family" : "D'Almeida", "given" : "Marcelline", "non-dropping-particle" : "", "parse-names" : false, "suffix" : "" }, { "dropping-particle" : "", "family" : "Azond?kon", "given" : "Alain", "non-dropping-particle" : "", "parse-names" : false, "suffix" : "" }, { "dropping-particle" : "", "family" : "Alao", "given" : "Marouf J.", "non-dropping-particle" : "", "parse-names" : false, "suffix" : "" }, { "dropping-particle" : "", "family" : "Dossou-Gb?t?", "given" : "V?ronique", "non-dropping-particle" : "", "parse-names" : false, "suffix" : "" }, { "dropping-particle" : "", "family" : "Afangnihoun", "given" : "Aldric", "non-dropping-particle" : "", "parse-names" : false, "suffix" : "" }, { "dropping-particle" : "", "family" : "Girard", "given" : "Pierre-Marie", "non-dropping-particle" : "", "parse-names" : false, "suffix" : "" }, { "dropping-particle" : "", "family" : "Cot", "given" : "Michel", "non-dropping-particle" : "", "parse-names" : false, "suffix" : "" }, { "dropping-particle" : "", "family" : "Zannou", "given" : "Djimon-Marcel", "non-dropping-particle" : "", "parse-names" : false, "suffix" : "" }, { "dropping-particle" : "", "family" : "Azond\u00e9kon", "given" : "Alain", "non-dropping-particle" : "", "parse-names" : false, "suffix" : "" }, { "dropping-particle" : "", "family" : "Alao", "given" : "Marouf J.", "non-dropping-particle" : "", "parse-names" : false, "suffix" : "" }, { "dropping-particle" : "", "family" : "Dossou-Gb\u00e9t\u00e9", "given" : "V\u00e9ronique", "non-dropping-particle" : "", "parse-names" : false, "suffix" : "" }, { "dropping-particle" : "", "family" : "Afangnihoun", "given" : "Aldric", "non-dropping-particle" : "", "parse-names" : false, "suffix" : "" }, { "dropping-particle" : "", "family" : "Girard", "given" : "Pierre-Marie", "non-dropping-particle" : "", "parse-names" : false, "suffix" : "" }, { "dropping-particle" : "", "family" : "Cot", "given" : "Michel", "non-dropping-particle" : "", "parse-names" : false, "suffix" : "" }, { "dropping-particle" : "", "family" : "Zannou", "given" : "Djimon-Marcel", "non-dropping-particle" : "", "parse-names" : false, "suffix" : "" } ], "container-title" : "PloS One", "editor" : [ { "dropping-particle" : "", "family" : "Tang", "given" : "Julian W.", "non-dropping-particle" : "", "parse-names" : false, "suffix" : "" } ], "id" : "ITEM-1", "issue" : "3", "issued" : { "date-parts" : [ [ "2013", "1", "15" ] ] }, "page" : "e59446", "publisher" : "Public Library of Science", "title" : "Predictive factors of plasma HIV suppression during pregnancy: a prospective cohort study in Benin", "type" : "article-journal", "volume" : "8" }, "uris" : [ "http://www.mendeley.com/documents/?uuid=a693c36e-443d-4253-8c07-9b8908b17e44" ] }, { "id" : "ITEM-2", "itemData" : { "DOI" : "10.1097/QAD.0000000000000826", "ISBN" : "0000000000000", "ISSN" : "0269-9370", "author" : [ { "dropping-particle" : "", "family" : "Huntington", "given" : "Susie", "non-dropping-particle" : "", "parse-names" : false, "suffix" : "" }, { "dropping-particle" : "", "family" : "Thorne", "given" : "Claire", "non-dropping-particle" : "", "parse-names" : false, "suffix" : "" }, { "dropping-particle" : "", "family" : "Newell", "given" : "Marie-Louise", "non-dropping-particle" : "", "parse-names" : false, "suffix" : "" }, { "dropping-particle" : "", "family" : "Anderson", "given" : "Jane", "non-dropping-particle" : "", "parse-names" : false, "suffix" : "" }, { "dropping-particle" : "", "family" : "Taylor", "given" : "Graham P.", "non-dropping-particle" : "", "parse-names" : false, "suffix" : "" }, { "dropping-particle" : "", "family" : "Pillay", "given" : "Deenan", "non-dropping-particle" : "", "parse-names" : false, "suffix" : "" }, { "dropping-particle" : "", "family" : "Hill", "given" : "Teresa", "non-dropping-particle" : "", "parse-names" : false, "suffix" : "" }, { "dropping-particle" : "", "family" : "Tookey", "given" : "Pat A.", "non-dropping-particle" : "", "parse-names" : false, "suffix" : "" }, { "dropping-particle" : "", "family" : "Sabin", "given" : "Caroline", "non-dropping-particle" : "", "parse-names" : false, "suffix" : "" } ], "container-title" : "AIDS", "id" : "ITEM-2", "issue" : "17", "issued" : { "date-parts" : [ [ "2015" ] ] }, "page" : "2269-2278", "title" : "The risk of viral rebound in the year after delivery in women remaining on antiretroviral therapy", "type" : "article-journal", "volume" : "29" }, "uris" : [ "http://www.mendeley.com/documents/?uuid=03d5ac01-5754-4860-84df-252d132efe41" ] }, { "id" : "ITEM-3", "itemData" : { "DOI" : "10.1371/journal.pone.0022778", "author" : [ { "dropping-particle" : "", "family" : "Westreich D", "given" : "", "non-dropping-particle" : "", "parse-names" : false, "suffix" : "" }, { "dropping-particle" : "", "family" : "Cole SR", "given" : "", "non-dropping-particle" : "", "parse-names" : false, "suffix" : "" }, { "dropping-particle" : "", "family" : "Nagar S", "given" : "", "non-dropping-particle" : "", "parse-names" : false, "suffix" : "" }, { "dropping-particle" : "", "family" : "Maskew M", "given" : "", "non-dropping-particle" : "", "parse-names" : false, "suffix" : "" }, { "dropping-particle" : "", "family" : "Horst C", "given" : "", "non-dropping-particle" : "Van der", "parse-names" : false, "suffix" : "" }, { "dropping-particle" : "", "family" : "Sanne I", "given" : "", "non-dropping-particle" : "", "parse-names" : false, "suffix" : "" } ], "container-title" : "PLoS ONE", "id" : "ITEM-3", "issue" : "8", "issued" : { "date-parts" : [ [ "2011" ] ] }, "page" : "e22778", "title" : "Pregnancy and Virologic Response to Antiretroviral Therapy in South Africa", "type" : "article-journal", "volume" : "6" }, "uris" : [ "http://www.mendeley.com/documents/?uuid=0d627ecb-61b1-4a13-a571-bb31a5ab2824" ] } ], "mendeley" : { "formattedCitation" : "(23,42,49)", "plainTextFormattedCitation" : "(23,42,49)", "previouslyFormattedCitation" : "(23,42,49)" }, "properties" : { "noteIndex" : 0 }, "schema" : "https://github.com/citation-style-language/schema/raw/master/csl-citation.json" }</w:instrText>
      </w:r>
      <w:r w:rsidR="00D14F32" w:rsidRPr="00E17A69">
        <w:rPr>
          <w:rFonts w:ascii="Times New Roman" w:hAnsi="Times New Roman" w:cs="Times New Roman"/>
        </w:rPr>
        <w:fldChar w:fldCharType="separate"/>
      </w:r>
      <w:r w:rsidR="00096D84" w:rsidRPr="00E17A69">
        <w:rPr>
          <w:rFonts w:ascii="Times New Roman" w:hAnsi="Times New Roman" w:cs="Times New Roman"/>
          <w:noProof/>
        </w:rPr>
        <w:t>(23,42,49)</w:t>
      </w:r>
      <w:r w:rsidR="00D14F32" w:rsidRPr="00E17A69">
        <w:rPr>
          <w:rFonts w:ascii="Times New Roman" w:hAnsi="Times New Roman" w:cs="Times New Roman"/>
        </w:rPr>
        <w:fldChar w:fldCharType="end"/>
      </w:r>
      <w:r w:rsidR="00997952" w:rsidRPr="00E17A69">
        <w:rPr>
          <w:rFonts w:ascii="Times New Roman" w:hAnsi="Times New Roman" w:cs="Times New Roman"/>
        </w:rPr>
        <w:t xml:space="preserve">. </w:t>
      </w:r>
      <w:r w:rsidR="00A10426" w:rsidRPr="00E17A69">
        <w:rPr>
          <w:rFonts w:ascii="Times New Roman" w:hAnsi="Times New Roman" w:cs="Times New Roman"/>
        </w:rPr>
        <w:t xml:space="preserve"> </w:t>
      </w:r>
      <w:r w:rsidR="00556497" w:rsidRPr="00E17A69">
        <w:rPr>
          <w:rFonts w:ascii="Times New Roman" w:hAnsi="Times New Roman" w:cs="Times New Roman"/>
        </w:rPr>
        <w:t xml:space="preserve">In </w:t>
      </w:r>
      <w:r w:rsidR="00C7634B" w:rsidRPr="00E17A69">
        <w:rPr>
          <w:rFonts w:ascii="Times New Roman" w:hAnsi="Times New Roman" w:cs="Times New Roman"/>
        </w:rPr>
        <w:t xml:space="preserve">nine </w:t>
      </w:r>
      <w:r w:rsidR="00A358F3" w:rsidRPr="00E17A69">
        <w:rPr>
          <w:rFonts w:ascii="Times New Roman" w:hAnsi="Times New Roman" w:cs="Times New Roman"/>
        </w:rPr>
        <w:t>Southern African countries</w:t>
      </w:r>
      <w:r w:rsidR="00556497" w:rsidRPr="00E17A69">
        <w:rPr>
          <w:rFonts w:ascii="Times New Roman" w:hAnsi="Times New Roman" w:cs="Times New Roman"/>
        </w:rPr>
        <w:t>,</w:t>
      </w:r>
      <w:r w:rsidR="00D14F32" w:rsidRPr="00E17A69">
        <w:rPr>
          <w:rFonts w:ascii="Times New Roman" w:hAnsi="Times New Roman" w:cs="Times New Roman"/>
        </w:rPr>
        <w:t xml:space="preserve"> </w:t>
      </w:r>
      <w:r w:rsidR="00B62544" w:rsidRPr="00E17A69">
        <w:rPr>
          <w:rFonts w:ascii="Times New Roman" w:hAnsi="Times New Roman" w:cs="Times New Roman"/>
        </w:rPr>
        <w:t xml:space="preserve">adolescents were </w:t>
      </w:r>
      <w:r w:rsidR="001F6C72" w:rsidRPr="00E17A69">
        <w:rPr>
          <w:rFonts w:ascii="Times New Roman" w:hAnsi="Times New Roman" w:cs="Times New Roman"/>
        </w:rPr>
        <w:t xml:space="preserve">more likely to have imperfect </w:t>
      </w:r>
      <w:r w:rsidR="004C27FA" w:rsidRPr="00E17A69">
        <w:rPr>
          <w:rFonts w:ascii="Times New Roman" w:hAnsi="Times New Roman" w:cs="Times New Roman"/>
        </w:rPr>
        <w:t xml:space="preserve"> adherence </w:t>
      </w:r>
      <w:r w:rsidR="001F6C72" w:rsidRPr="00E17A69">
        <w:rPr>
          <w:rFonts w:ascii="Times New Roman" w:hAnsi="Times New Roman" w:cs="Times New Roman"/>
        </w:rPr>
        <w:t>versus</w:t>
      </w:r>
      <w:r w:rsidR="008847B8" w:rsidRPr="00E17A69">
        <w:rPr>
          <w:rFonts w:ascii="Times New Roman" w:hAnsi="Times New Roman" w:cs="Times New Roman"/>
        </w:rPr>
        <w:t xml:space="preserve"> </w:t>
      </w:r>
      <w:r w:rsidR="0028110D" w:rsidRPr="00E17A69">
        <w:rPr>
          <w:rFonts w:ascii="Times New Roman" w:hAnsi="Times New Roman" w:cs="Times New Roman"/>
        </w:rPr>
        <w:t>adults, and</w:t>
      </w:r>
      <w:r w:rsidR="00A10426" w:rsidRPr="00E17A69">
        <w:rPr>
          <w:rFonts w:ascii="Times New Roman" w:hAnsi="Times New Roman" w:cs="Times New Roman"/>
        </w:rPr>
        <w:t xml:space="preserve"> </w:t>
      </w:r>
      <w:r w:rsidR="00F12C8C" w:rsidRPr="00E17A69">
        <w:rPr>
          <w:rFonts w:ascii="Times New Roman" w:hAnsi="Times New Roman" w:cs="Times New Roman"/>
        </w:rPr>
        <w:t xml:space="preserve">adolescents with virologic suppression had shorter </w:t>
      </w:r>
      <w:r w:rsidR="00F87FFE" w:rsidRPr="00E17A69">
        <w:rPr>
          <w:rFonts w:ascii="Times New Roman" w:hAnsi="Times New Roman" w:cs="Times New Roman"/>
        </w:rPr>
        <w:t xml:space="preserve">viral rebound time </w:t>
      </w:r>
      <w:r w:rsidR="00C7634B" w:rsidRPr="00E17A69">
        <w:rPr>
          <w:rFonts w:ascii="Times New Roman" w:hAnsi="Times New Roman" w:cs="Times New Roman"/>
        </w:rPr>
        <w:t>versus adults (</w:t>
      </w:r>
      <w:r w:rsidR="00710CDE" w:rsidRPr="00E17A69">
        <w:rPr>
          <w:rFonts w:ascii="Times New Roman" w:hAnsi="Times New Roman" w:cs="Times New Roman"/>
        </w:rPr>
        <w:t>a</w:t>
      </w:r>
      <w:r w:rsidR="00C7634B" w:rsidRPr="00E17A69">
        <w:rPr>
          <w:rFonts w:ascii="Times New Roman" w:hAnsi="Times New Roman" w:cs="Times New Roman"/>
        </w:rPr>
        <w:t xml:space="preserve">HR 2.03; 95% CI 1.31–3.13) </w:t>
      </w:r>
      <w:r w:rsidR="00C7634B"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DOI" : "10.1097/QAI.0b013e318199072e", "ISSN" : "1525-4135", "PMID" : "19282780", "abstract" : "OBJECTIVE To determine adherence to and effectiveness of antiretroviral therapy (ART) in adolescents vs. adults in southern Africa. DESIGN Observational cohort study. SETTING Aid for AIDS, a private sector disease management program in southern Africa. SUBJECTS Adolescents (age 11-19 years; n = 154) and adults (n = 7622) initiating ART between 1999 and 2006 and having a viral load measurement within 1 year after ART initiation. MAIN OUTCOME MEASURES Primary: virologic suppression (HIV viral load &lt; or = 400 copies/mL), viral rebound, and CD4 T-cell count at 6, 12, 18, and 24 months after ART initiation. Secondary: adherence assessed by pharmacy refills at 6, 12, and 24 months. Multivariate analyses: loglinear regression and Cox proportional hazards. RESULTS A significantly smaller proportion of adolescents achieved 100% adherence at each time point (adolescents: 20.7% at 6 months, 14.3% at 12 months, and 6.6% at 24 months; adults: 40.5%, 27.9%, and 20.6% at each time point, respectively; P &lt; 0.01). Patients achieving 100% 12-month adherence were significantly more likely to exhibit virologic suppression at 12 months, regardless of age. However, adolescents achieving virologic suppression had significantly shorter time to viral rebound (adjusted hazard ratio 2.03; 95% confidence interval: 1.31 to 3.13; P &lt; 0.003). Adolescents were less likely to experience long-term immunologic recovery despite initial CD4 T-cell counts comparable to adults. CONCLUSIONS Compared with adults, adolescents in southern Africa are less adherent to ART and have lower rates of virologic suppression and immunologic recovery and a higher rate of virologic rebound after initial suppression. Studies must determine specific barriers to adherence in this population and develop appropriate interventions.", "author" : [ { "dropping-particle" : "", "family" : "Nachega", "given" : "Jean B", "non-dropping-particle" : "", "parse-names" : false, "suffix" : "" }, { "dropping-particle" : "", "family" : "Hislop", "given" : "Michael", "non-dropping-particle" : "", "parse-names" : false, "suffix" : "" }, { "dropping-particle" : "", "family" : "Nguyen", "given" : "Hoang", "non-dropping-particle" : "", "parse-names" : false, "suffix" : "" }, { "dropping-particle" : "", "family" : "Dowdy", "given" : "David W", "non-dropping-particle" : "", "parse-names" : false, "suffix" : "" }, { "dropping-particle" : "", "family" : "Chaisson", "given" : "Richard E", "non-dropping-particle" : "", "parse-names" : false, "suffix" : "" }, { "dropping-particle" : "", "family" : "Regensberg", "given" : "Leon", "non-dropping-particle" : "", "parse-names" : false, "suffix" : "" }, { "dropping-particle" : "", "family" : "Cotton", "given" : "Mark", "non-dropping-particle" : "", "parse-names" : false, "suffix" : "" }, { "dropping-particle" : "", "family" : "Maartens", "given" : "Gary", "non-dropping-particle" : "", "parse-names" : false, "suffix" : "" } ], "container-title" : "J Acq Immune Defic Syndr", "id" : "ITEM-1", "issue" : "1", "issued" : { "date-parts" : [ [ "2009", "5", "1" ] ] }, "page" : "65-71", "publisher" : "NIH Public Access", "title" : "Antiretroviral therapy adherence, virologic and immunologic outcomes in adolescents compared with adults in southern Africa.", "type" : "article-journal", "volume" : "51" }, "uris" : [ "http://www.mendeley.com/documents/?uuid=3e7896eb-4dc6-3697-a03c-5519aed8bddd" ] } ], "mendeley" : { "formattedCitation" : "(36)", "plainTextFormattedCitation" : "(36)", "previouslyFormattedCitation" : "(36)" }, "properties" : { "noteIndex" : 0 }, "schema" : "https://github.com/citation-style-language/schema/raw/master/csl-citation.json" }</w:instrText>
      </w:r>
      <w:r w:rsidR="00C7634B" w:rsidRPr="00E17A69">
        <w:rPr>
          <w:rFonts w:ascii="Times New Roman" w:hAnsi="Times New Roman" w:cs="Times New Roman"/>
        </w:rPr>
        <w:fldChar w:fldCharType="separate"/>
      </w:r>
      <w:r w:rsidR="00096D84" w:rsidRPr="00E17A69">
        <w:rPr>
          <w:rFonts w:ascii="Times New Roman" w:hAnsi="Times New Roman" w:cs="Times New Roman"/>
          <w:noProof/>
        </w:rPr>
        <w:t>(36)</w:t>
      </w:r>
      <w:r w:rsidR="00C7634B" w:rsidRPr="00E17A69">
        <w:rPr>
          <w:rFonts w:ascii="Times New Roman" w:hAnsi="Times New Roman" w:cs="Times New Roman"/>
        </w:rPr>
        <w:fldChar w:fldCharType="end"/>
      </w:r>
      <w:r w:rsidR="003B3436" w:rsidRPr="00E17A69">
        <w:rPr>
          <w:rFonts w:ascii="Times New Roman" w:hAnsi="Times New Roman" w:cs="Times New Roman"/>
        </w:rPr>
        <w:t>.</w:t>
      </w:r>
    </w:p>
    <w:p w14:paraId="76AE4276" w14:textId="4A9BCA48" w:rsidR="00166D58" w:rsidRPr="00E17A69" w:rsidRDefault="004F58C4" w:rsidP="008847B8">
      <w:pPr>
        <w:spacing w:after="120" w:line="360" w:lineRule="auto"/>
        <w:rPr>
          <w:rFonts w:ascii="Times New Roman" w:hAnsi="Times New Roman" w:cs="Times New Roman"/>
        </w:rPr>
      </w:pPr>
      <w:r w:rsidRPr="00E17A69">
        <w:rPr>
          <w:rFonts w:ascii="Times New Roman" w:hAnsi="Times New Roman" w:cs="Times New Roman"/>
          <w:szCs w:val="24"/>
        </w:rPr>
        <w:t xml:space="preserve">There are several reasons </w:t>
      </w:r>
      <w:r w:rsidR="00820DE4" w:rsidRPr="00E17A69">
        <w:rPr>
          <w:rFonts w:ascii="Times New Roman" w:hAnsi="Times New Roman" w:cs="Times New Roman"/>
          <w:szCs w:val="24"/>
        </w:rPr>
        <w:t>for compromised viral control during the pregnancy and postpartum</w:t>
      </w:r>
      <w:r w:rsidRPr="00E17A69">
        <w:rPr>
          <w:rFonts w:ascii="Times New Roman" w:hAnsi="Times New Roman" w:cs="Times New Roman"/>
          <w:szCs w:val="24"/>
        </w:rPr>
        <w:t xml:space="preserve">.  </w:t>
      </w:r>
      <w:r w:rsidRPr="00E17A69">
        <w:rPr>
          <w:rFonts w:ascii="Times New Roman" w:hAnsi="Times New Roman" w:cs="Times New Roman"/>
        </w:rPr>
        <w:t xml:space="preserve">Pregnancy may </w:t>
      </w:r>
      <w:r w:rsidR="003C355F" w:rsidRPr="00E17A69">
        <w:rPr>
          <w:rFonts w:ascii="Times New Roman" w:hAnsi="Times New Roman" w:cs="Times New Roman"/>
        </w:rPr>
        <w:t>affect</w:t>
      </w:r>
      <w:r w:rsidRPr="00E17A69">
        <w:rPr>
          <w:rFonts w:ascii="Times New Roman" w:hAnsi="Times New Roman" w:cs="Times New Roman"/>
        </w:rPr>
        <w:t xml:space="preserve"> HIV-related outcomes through physiologic</w:t>
      </w:r>
      <w:r w:rsidR="008847B8" w:rsidRPr="00E17A69">
        <w:rPr>
          <w:rFonts w:ascii="Times New Roman" w:hAnsi="Times New Roman" w:cs="Times New Roman"/>
        </w:rPr>
        <w:t>al</w:t>
      </w:r>
      <w:r w:rsidRPr="00E17A69">
        <w:rPr>
          <w:rFonts w:ascii="Times New Roman" w:hAnsi="Times New Roman" w:cs="Times New Roman"/>
        </w:rPr>
        <w:t>, immunologic</w:t>
      </w:r>
      <w:r w:rsidR="008847B8" w:rsidRPr="00E17A69">
        <w:rPr>
          <w:rFonts w:ascii="Times New Roman" w:hAnsi="Times New Roman" w:cs="Times New Roman"/>
        </w:rPr>
        <w:t>al</w:t>
      </w:r>
      <w:r w:rsidRPr="00E17A69">
        <w:rPr>
          <w:rFonts w:ascii="Times New Roman" w:hAnsi="Times New Roman" w:cs="Times New Roman"/>
        </w:rPr>
        <w:t xml:space="preserve">, </w:t>
      </w:r>
      <w:r w:rsidR="008847B8" w:rsidRPr="00E17A69">
        <w:rPr>
          <w:rFonts w:ascii="Times New Roman" w:hAnsi="Times New Roman" w:cs="Times New Roman"/>
        </w:rPr>
        <w:t xml:space="preserve">and </w:t>
      </w:r>
      <w:r w:rsidRPr="00E17A69">
        <w:rPr>
          <w:rFonts w:ascii="Times New Roman" w:hAnsi="Times New Roman" w:cs="Times New Roman"/>
        </w:rPr>
        <w:t xml:space="preserve">hormonal changes </w:t>
      </w:r>
      <w:r w:rsidR="003C355F" w:rsidRPr="00E17A69">
        <w:rPr>
          <w:rFonts w:ascii="Times New Roman" w:hAnsi="Times New Roman" w:cs="Times New Roman"/>
        </w:rPr>
        <w:t xml:space="preserve">that compromise adherence, lower drug levels to sub-therapeutic and increase </w:t>
      </w:r>
      <w:r w:rsidR="008847B8" w:rsidRPr="00E17A69">
        <w:rPr>
          <w:rFonts w:ascii="Times New Roman" w:hAnsi="Times New Roman" w:cs="Times New Roman"/>
        </w:rPr>
        <w:t xml:space="preserve">ART </w:t>
      </w:r>
      <w:r w:rsidR="003C355F" w:rsidRPr="00E17A69">
        <w:rPr>
          <w:rFonts w:ascii="Times New Roman" w:hAnsi="Times New Roman" w:cs="Times New Roman"/>
        </w:rPr>
        <w:t xml:space="preserve">resistance </w:t>
      </w:r>
      <w:r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PMID" : "22452385", "abstract" : "Physiological changes during pregnancy may alter drug pharmacokinetics. Therefore, mechanistic understanding of these changes and, ultimately, clinical studies in pregnant women are necessary to determine if and how dosing regimens should be adjusted. Because of the typically limited number of patients who can be recruited in this patient group, efficient design and analysis of these studies is of special relevance. This paper is a summary of a conference session organized at the American Conference of Pharmacometrics in April 2011, around the topic of applying pharmacometric methodology to this important problem. The discussion included both design and analysis of clinical studies during pregnancy and in silico predictions. An overview of different pharmacometric methods relevant to this subject was given. The impact of pharmacometrics was illustrated using a range of case examples of studies around pregnancy.", "author" : [ { "dropping-particle" : "", "family" : "Hasselt", "given" : "JG G Coen", "non-dropping-particle" : "van", "parse-names" : false, "suffix" : "" }, { "dropping-particle" : "", "family" : "Andrew", "given" : "Marilee A.", "non-dropping-particle" : "", "parse-names" : false, "suffix" : "" }, { "dropping-particle" : "", "family" : "Hebert", "given" : "Mary F.", "non-dropping-particle" : "", "parse-names" : false, "suffix" : "" }, { "dropping-particle" : "", "family" : "Tarning", "given" : "Joel", "non-dropping-particle" : "", "parse-names" : false, "suffix" : "" }, { "dropping-particle" : "", "family" : "Vicini", "given" : "Paolo", "non-dropping-particle" : "", "parse-names" : false, "suffix" : "" }, { "dropping-particle" : "", "family" : "Mattison", "given" : "Donald R.", "non-dropping-particle" : "", "parse-names" : false, "suffix" : "" } ], "container-title" : "Br J Clin Pharmacol", "id" : "ITEM-1", "issue" : "6", "issued" : { "date-parts" : [ [ "2012" ] ] }, "page" : "932-9", "title" : "The Status of Pharmocometrics in Pregnancy: Highlights from the 3(rd) Conference on Pharmacometrics", "type" : "article-journal", "volume" : "74" }, "uris" : [ "http://www.mendeley.com/documents/?uuid=78112990-c2c2-40f3-881c-f42700d012f9" ] }, { "id" : "ITEM-2", "itemData" : { "DOI" : "10.1371/journal.pone.0073398", "ISSN" : "1932-6203", "PMID" : "24009750", "abstract" : "BACKGROUND: HIV-related outcomes may be affected by biological sex and by pregnancy. Including women in general and pregnant women in particular in HIV-related research is important for generalizability of findings.\\n\\nOBJECTIVE: To characterize representation of pregnant and non-pregnant women in HIV-related research conducted in general populations.\\n\\nDATA SOURCES: All HIV-related articles published in fifteen journals from January to March of 2011. We selected the top five journals by 2010 impact factor, in internal medicine, infectious diseases, and HIV/AIDS.\\n\\nSTUDY ELIGIBILITY CRITERIA: HIV-related studies reporting original research on questions applicable to both men and women of reproductive age were considered; studies were excluded if they did not include individual-level patient data.\\n\\nSTUDY APPRAISAL AND SYNTHESIS METHODS: Articles were doubly reviewed and abstracted; discrepancies were resolved through consensus. We recorded proportion of female study participants, whether pregnant women were included or excluded, and other key factors.\\n\\nRESULTS: In total, 2014 articles were published during this period. After screening, 259 articles were included as original HIV-related research reporting individual-level data; of these, 226 were determined to be articles relevant to both men and women of reproductive age. In these articles, women were adequately represented within geographic region. The vast majority of published articles, 183/226 (81%), did not mention pregnancy (or related issues); still fewer included pregnant women (n=33), reported numbers of pregnant women (n=19), or analyzed using pregnancy status (n=9).\\n\\nLIMITATIONS: Data were missing for some key variables, including pregnancy. The time period over which published works were evaluated was relatively short.\\n\\nCONCLUSIONS AND IMPLICATIONS OF KEY FINDINGS: The under-reporting and inattention to pregnancy in the HIV literature may reduce policy-makers' ability to set evidence-based policy around HIV/AIDS care for pregnant women and women of child-bearing age.", "author" : [ { "dropping-particle" : "", "family" : "Westreich", "given" : "Daniel", "non-dropping-particle" : "", "parse-names" : false, "suffix" : "" }, { "dropping-particle" : "", "family" : "Rosenberg", "given" : "Molly", "non-dropping-particle" : "", "parse-names" : false, "suffix" : "" }, { "dropping-particle" : "", "family" : "Schwartz", "given" : "Sheree", "non-dropping-particle" : "", "parse-names" : false, "suffix" : "" }, { "dropping-particle" : "", "family" : "Swamy", "given" : "Geeta", "non-dropping-particle" : "", "parse-names" : false, "suffix" : "" } ], "container-title" : "PLoS ONE", "id" : "ITEM-2", "issue" : "8", "issued" : { "date-parts" : [ [ "2013", "1", "23" ] ] }, "note" : "From Duplicate 1 (Representation of women and pregnant women in HIV research: a limited systematic review. - Westreich, Daniel; Rosenberg, Molly; Schwartz, Sheree; Swamy, Geeta)\n\nPregnancy may influence HIV-related outcomes through hormonal, physiologic, immunologic or by altering drug pharmocokinetics", "page" : "e73398", "title" : "Representation of women and pregnant women in HIV research: a limited systematic review.", "type" : "article-journal", "volume" : "8" }, "uris" : [ "http://www.mendeley.com/documents/?uuid=ae84f77e-7215-46fd-826b-0493d58ee52e" ] }, { "id" : "ITEM-3", "itemData" : { "DOI" : "10.1097/QAD.0b013e32810996b2", "ISSN" : "0269-9370", "PMID" : "17457089", "abstract" : "OBJECTIVE: To determine whether prior exposure to single-dose nevirapine (NVP) for prevention of mother-to-child HIV transmission (PMTCT) is associated with attenuated CD4 cell response, death, or clinical treatment failure in women starting antiretroviral therapy (ART) containing non-nucleoside reverse transcriptase inhibitors (NNRTI).\n\nMETHODS: Open cohort evaluation of outcomes for women in program sites across Zambia. HIV treatment was provided according to Zambian/World Health Organization guidelines.\n\nRESULTS: Peripartum NVP exposure status was known for 6740 women initiating NNRTI-containing ART, of whom 751 (11%) reported prior use of NVP for PMTCT. There was no significant difference in mean CD4 cell change between those exposed or unexposed to NVP at 6 (+202 versus +182 cells/microl; P = 0.20) or 12 (+201 versus +211 cells/microl; P = 0.60) months. Multivariable analyses showed no significant differences in mortality [adjusted hazard ratio (HR), 1.2; 95% confidence interval (CI), 0.8-1.8] or clinical treatment failure (adjusted HR, 1.1; 95% CI, 0.8-1.5). Comparison of recent NVP exposure with remote exposure suggested a less favorable CD4 cell response at 6 (+150 versus +219 cells/microl; P = 0.06) and 12 (+149 versus +215 cells/microl; P = 0.39) months. Women with recent NVP exposure also had a trend towards elevated risk for clinical treatment failure (adjusted HR, 1.6; 95% CI, 0.9-2.7).\n\nCONCLUSION: Exposure to maternal single-dose NVP was not associated with substantially different short-term treatment outcomes. However, evidence was suggestive that exposure within 6 months of ART initiation may be a risk factor for poor treatment outcomes, highlighting the importance of ART screening and initiation early in pregnancy.", "author" : [ { "dropping-particle" : "", "family" : "Chi", "given" : "Benjamin H", "non-dropping-particle" : "", "parse-names" : false, "suffix" : "" }, { "dropping-particle" : "", "family" : "Sinkala", "given" : "Moses", "non-dropping-particle" : "", "parse-names" : false, "suffix" : "" }, { "dropping-particle" : "", "family" : "Stringer", "given" : "Elizabeth M", "non-dropping-particle" : "", "parse-names" : false, "suffix" : "" }, { "dropping-particle" : "", "family" : "Cantrell", "given" : "Ronald A", "non-dropping-particle" : "", "parse-names" : false, "suffix" : "" }, { "dropping-particle" : "", "family" : "Mtonga", "given" : "Velepi", "non-dropping-particle" : "", "parse-names" : false, "suffix" : "" }, { "dropping-particle" : "", "family" : "Bulterys", "given" : "Marc", "non-dropping-particle" : "", "parse-names" : false, "suffix" : "" }, { "dropping-particle" : "", "family" : "Zulu", "given" : "Isaac", "non-dropping-particle" : "", "parse-names" : false, "suffix" : "" }, { "dropping-particle" : "", "family" : "Kankasa", "given" : "Chipepo", "non-dropping-particle" : "", "parse-names" : false, "suffix" : "" }, { "dropping-particle" : "", "family" : "Wilfert", "given" : "Catherine", "non-dropping-particle" : "", "parse-names" : false, "suffix" : "" }, { "dropping-particle" : "", "family" : "Weidle", "given" : "Paul J", "non-dropping-particle" : "", "parse-names" : false, "suffix" : "" }, { "dropping-particle" : "", "family" : "Vermund", "given" : "Sten H", "non-dropping-particle" : "", "parse-names" : false, "suffix" : "" }, { "dropping-particle" : "", "family" : "Stringer", "given" : "Jeffrey S A", "non-dropping-particle" : "", "parse-names" : false, "suffix" : "" } ], "container-title" : "AIDS (London, England)", "id" : "ITEM-3", "issue" : "8", "issued" : { "date-parts" : [ [ "2007", "5", "11" ] ] }, "page" : "957-64", "title" : "Early clinical and immune response to NNRTI-based antiretroviral therapy among women with prior exposure to single-dose nevirapine.", "type" : "article-journal", "volume" : "21" }, "uris" : [ "http://www.mendeley.com/documents/?uuid=ecaf1675-ac46-4d8d-a0b5-c24ff555e3ac" ] } ], "mendeley" : { "formattedCitation" : "(54\u201356)", "plainTextFormattedCitation" : "(54\u201356)", "previouslyFormattedCitation" : "(54\u201356)" }, "properties" : { "noteIndex" : 0 }, "schema" : "https://github.com/citation-style-language/schema/raw/master/csl-citation.json" }</w:instrText>
      </w:r>
      <w:r w:rsidRPr="00E17A69">
        <w:rPr>
          <w:rFonts w:ascii="Times New Roman" w:hAnsi="Times New Roman" w:cs="Times New Roman"/>
        </w:rPr>
        <w:fldChar w:fldCharType="separate"/>
      </w:r>
      <w:r w:rsidR="00096D84" w:rsidRPr="00E17A69">
        <w:rPr>
          <w:rFonts w:ascii="Times New Roman" w:hAnsi="Times New Roman" w:cs="Times New Roman"/>
          <w:noProof/>
        </w:rPr>
        <w:t>(54–56)</w:t>
      </w:r>
      <w:r w:rsidRPr="00E17A69">
        <w:rPr>
          <w:rFonts w:ascii="Times New Roman" w:hAnsi="Times New Roman" w:cs="Times New Roman"/>
        </w:rPr>
        <w:fldChar w:fldCharType="end"/>
      </w:r>
      <w:r w:rsidR="00F36D6C" w:rsidRPr="00E17A69">
        <w:rPr>
          <w:rFonts w:ascii="Times New Roman" w:hAnsi="Times New Roman" w:cs="Times New Roman"/>
        </w:rPr>
        <w:t>.</w:t>
      </w:r>
      <w:r w:rsidR="00820DE4" w:rsidRPr="00E17A69">
        <w:rPr>
          <w:rFonts w:ascii="Times New Roman" w:hAnsi="Times New Roman" w:cs="Times New Roman"/>
        </w:rPr>
        <w:t xml:space="preserve">  </w:t>
      </w:r>
      <w:r w:rsidR="00C4214F" w:rsidRPr="00E17A69">
        <w:rPr>
          <w:rFonts w:ascii="Times New Roman" w:hAnsi="Times New Roman" w:cs="Times New Roman"/>
        </w:rPr>
        <w:t xml:space="preserve">Late </w:t>
      </w:r>
      <w:r w:rsidR="00303823" w:rsidRPr="00E17A69">
        <w:rPr>
          <w:rFonts w:ascii="Times New Roman" w:hAnsi="Times New Roman" w:cs="Times New Roman"/>
        </w:rPr>
        <w:t>antenatal attendance may also affect viral control</w:t>
      </w:r>
      <w:r w:rsidR="00DD2CD2" w:rsidRPr="00E17A69">
        <w:rPr>
          <w:rFonts w:ascii="Times New Roman" w:hAnsi="Times New Roman" w:cs="Times New Roman"/>
        </w:rPr>
        <w:t>,</w:t>
      </w:r>
      <w:r w:rsidR="00303823" w:rsidRPr="00E17A69">
        <w:rPr>
          <w:rFonts w:ascii="Times New Roman" w:hAnsi="Times New Roman" w:cs="Times New Roman"/>
        </w:rPr>
        <w:t xml:space="preserve"> as observed in this study.  </w:t>
      </w:r>
      <w:r w:rsidR="003C6D8C" w:rsidRPr="00E17A69">
        <w:rPr>
          <w:rFonts w:ascii="Times New Roman" w:hAnsi="Times New Roman" w:cs="Times New Roman"/>
        </w:rPr>
        <w:t>C</w:t>
      </w:r>
      <w:r w:rsidR="00F87FFE" w:rsidRPr="00E17A69">
        <w:rPr>
          <w:rFonts w:ascii="Times New Roman" w:hAnsi="Times New Roman" w:cs="Times New Roman"/>
        </w:rPr>
        <w:t>onversely, frequent ANC visi</w:t>
      </w:r>
      <w:r w:rsidR="00F12C8C" w:rsidRPr="00E17A69">
        <w:rPr>
          <w:rFonts w:ascii="Times New Roman" w:hAnsi="Times New Roman" w:cs="Times New Roman"/>
        </w:rPr>
        <w:t xml:space="preserve">ts </w:t>
      </w:r>
      <w:r w:rsidR="00A64E92" w:rsidRPr="00E17A69">
        <w:rPr>
          <w:rFonts w:ascii="Times New Roman" w:hAnsi="Times New Roman" w:cs="Times New Roman"/>
        </w:rPr>
        <w:t xml:space="preserve">may </w:t>
      </w:r>
      <w:r w:rsidR="004848CF" w:rsidRPr="00E17A69">
        <w:rPr>
          <w:rFonts w:ascii="Times New Roman" w:hAnsi="Times New Roman" w:cs="Times New Roman"/>
        </w:rPr>
        <w:t>improve</w:t>
      </w:r>
      <w:r w:rsidR="003C6D8C" w:rsidRPr="00E17A69">
        <w:rPr>
          <w:rFonts w:ascii="Times New Roman" w:hAnsi="Times New Roman" w:cs="Times New Roman"/>
        </w:rPr>
        <w:t xml:space="preserve"> </w:t>
      </w:r>
      <w:r w:rsidR="00D73CDC" w:rsidRPr="00E17A69">
        <w:rPr>
          <w:rFonts w:ascii="Times New Roman" w:hAnsi="Times New Roman" w:cs="Times New Roman"/>
        </w:rPr>
        <w:t xml:space="preserve">VL control </w:t>
      </w:r>
      <w:r w:rsidR="00D73CDC"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DOI" : "10.1371/journal.pone.0059446", "ISSN" : "1932-6203", "PMID" : "23555035", "abstract" : "OBJECTIVE: To investigate the factors associated with HIV1 RNA plasma viral load (pVL) below 40 copies/mL at the third trimester of pregnancy, as part of prevention of mother-to-child transmission (PMTCT) in Benin. DESIGN: Sub study of the PACOME clinical trial of malaria prophylaxis in HIV-infected pregnant women, conducted before and after the implementation of the WHO 2009 revised guidelines for PMTCT. METHODS: HIV-infected women were enrolled in the second trimester of pregnancy. Socio-economic characteristics, HIV history, clinical and biological characteristics were recorded. Malaria prevention and PMTCT involving antiretroviral therapy (ART) for mothers and infants were provided. Logistic regression helped identifying factors associated with virologic suppression at the end of pregnancy. RESULTS: Overall 217 third trimester pVLs were available, and 71% showed undetectability. Virologic suppression was more frequent in women enrolled after the change in PMTCT recommendations, advising to start ART at 14 weeks instead of 28 weeks of pregnancy. In multivariate analysis, Fon ethnic group (the predominant ethnic group in the study area), regular job, first and second pregnancy, higher baseline pVL and impaired adherence to ART were negative factors whereas higher weight, higher antenatal care attendance and longer ART duration were favorable factors to achieve virologic suppression. CONCLUSIONS: This study provides more evidence that ART has to be initiated before the last trimester of pregnancy to achieve an undetectable pVL before delivery. In Benin, new recommendations supporting early initiation were well implemented and, together with a high antenatal care attendance, led to high rate of virologic control.", "author" : [ { "dropping-particle" : "", "family" : "Denoeud-Ndam", "given" : "Lise", "non-dropping-particle" : "", "parse-names" : false, "suffix" : "" }, { "dropping-particle" : "", "family" : "Fourcade", "given" : "Camille", "non-dropping-particle" : "", "parse-names" : false, "suffix" : "" }, { "dropping-particle" : "", "family" : "Ogouyemi-Hounto", "given" : "Aurore", "non-dropping-particle" : "", "parse-names" : false, "suffix" : "" }, { "dropping-particle" : "", "family" : "Azon-Kouanou", "given" : "Ang?le Ang\u00e8le", "non-dropping-particle" : "", "parse-names" : false, "suffix" : "" }, { "dropping-particle" : "", "family" : "D'Almeida", "given" : "Marcelline", "non-dropping-particle" : "", "parse-names" : false, "suffix" : "" }, { "dropping-particle" : "", "family" : "Azond?kon", "given" : "Alain", "non-dropping-particle" : "", "parse-names" : false, "suffix" : "" }, { "dropping-particle" : "", "family" : "Alao", "given" : "Marouf J.", "non-dropping-particle" : "", "parse-names" : false, "suffix" : "" }, { "dropping-particle" : "", "family" : "Dossou-Gb?t?", "given" : "V?ronique", "non-dropping-particle" : "", "parse-names" : false, "suffix" : "" }, { "dropping-particle" : "", "family" : "Afangnihoun", "given" : "Aldric", "non-dropping-particle" : "", "parse-names" : false, "suffix" : "" }, { "dropping-particle" : "", "family" : "Girard", "given" : "Pierre-Marie", "non-dropping-particle" : "", "parse-names" : false, "suffix" : "" }, { "dropping-particle" : "", "family" : "Cot", "given" : "Michel", "non-dropping-particle" : "", "parse-names" : false, "suffix" : "" }, { "dropping-particle" : "", "family" : "Zannou", "given" : "Djimon-Marcel", "non-dropping-particle" : "", "parse-names" : false, "suffix" : "" }, { "dropping-particle" : "", "family" : "Azond\u00e9kon", "given" : "Alain", "non-dropping-particle" : "", "parse-names" : false, "suffix" : "" }, { "dropping-particle" : "", "family" : "Alao", "given" : "Marouf J.", "non-dropping-particle" : "", "parse-names" : false, "suffix" : "" }, { "dropping-particle" : "", "family" : "Dossou-Gb\u00e9t\u00e9", "given" : "V\u00e9ronique", "non-dropping-particle" : "", "parse-names" : false, "suffix" : "" }, { "dropping-particle" : "", "family" : "Afangnihoun", "given" : "Aldric", "non-dropping-particle" : "", "parse-names" : false, "suffix" : "" }, { "dropping-particle" : "", "family" : "Girard", "given" : "Pierre-Marie", "non-dropping-particle" : "", "parse-names" : false, "suffix" : "" }, { "dropping-particle" : "", "family" : "Cot", "given" : "Michel", "non-dropping-particle" : "", "parse-names" : false, "suffix" : "" }, { "dropping-particle" : "", "family" : "Zannou", "given" : "Djimon-Marcel", "non-dropping-particle" : "", "parse-names" : false, "suffix" : "" } ], "container-title" : "PloS One", "editor" : [ { "dropping-particle" : "", "family" : "Tang", "given" : "Julian W.", "non-dropping-particle" : "", "parse-names" : false, "suffix" : "" } ], "id" : "ITEM-1", "issue" : "3", "issued" : { "date-parts" : [ [ "2013", "1", "15" ] ] }, "page" : "e59446", "publisher" : "Public Library of Science", "title" : "Predictive factors of plasma HIV suppression during pregnancy: a prospective cohort study in Benin", "type" : "article-journal", "volume" : "8" }, "uris" : [ "http://www.mendeley.com/documents/?uuid=a693c36e-443d-4253-8c07-9b8908b17e44" ] } ], "mendeley" : { "formattedCitation" : "(49)", "plainTextFormattedCitation" : "(49)", "previouslyFormattedCitation" : "(49)" }, "properties" : { "noteIndex" : 0 }, "schema" : "https://github.com/citation-style-language/schema/raw/master/csl-citation.json" }</w:instrText>
      </w:r>
      <w:r w:rsidR="00D73CDC" w:rsidRPr="00E17A69">
        <w:rPr>
          <w:rFonts w:ascii="Times New Roman" w:hAnsi="Times New Roman" w:cs="Times New Roman"/>
        </w:rPr>
        <w:fldChar w:fldCharType="separate"/>
      </w:r>
      <w:r w:rsidR="00096D84" w:rsidRPr="00E17A69">
        <w:rPr>
          <w:rFonts w:ascii="Times New Roman" w:hAnsi="Times New Roman" w:cs="Times New Roman"/>
          <w:noProof/>
        </w:rPr>
        <w:t>(49)</w:t>
      </w:r>
      <w:r w:rsidR="00D73CDC" w:rsidRPr="00E17A69">
        <w:rPr>
          <w:rFonts w:ascii="Times New Roman" w:hAnsi="Times New Roman" w:cs="Times New Roman"/>
        </w:rPr>
        <w:fldChar w:fldCharType="end"/>
      </w:r>
      <w:r w:rsidR="00D73CDC" w:rsidRPr="00E17A69">
        <w:rPr>
          <w:rFonts w:ascii="Times New Roman" w:hAnsi="Times New Roman" w:cs="Times New Roman"/>
        </w:rPr>
        <w:t xml:space="preserve">. </w:t>
      </w:r>
      <w:r w:rsidR="00F87FFE" w:rsidRPr="00E17A69">
        <w:rPr>
          <w:rFonts w:ascii="Times New Roman" w:hAnsi="Times New Roman" w:cs="Times New Roman"/>
        </w:rPr>
        <w:t xml:space="preserve"> </w:t>
      </w:r>
      <w:r w:rsidR="00710CDE" w:rsidRPr="00E17A69">
        <w:rPr>
          <w:rFonts w:ascii="Times New Roman" w:hAnsi="Times New Roman" w:cs="Times New Roman"/>
        </w:rPr>
        <w:t>Unexpectedly</w:t>
      </w:r>
      <w:r w:rsidR="00117C67" w:rsidRPr="00E17A69">
        <w:rPr>
          <w:rFonts w:ascii="Times New Roman" w:hAnsi="Times New Roman" w:cs="Times New Roman"/>
        </w:rPr>
        <w:t xml:space="preserve"> in </w:t>
      </w:r>
      <w:r w:rsidR="00BC3B65" w:rsidRPr="00E17A69">
        <w:rPr>
          <w:rFonts w:ascii="Times New Roman" w:hAnsi="Times New Roman" w:cs="Times New Roman"/>
        </w:rPr>
        <w:t xml:space="preserve">our </w:t>
      </w:r>
      <w:r w:rsidR="00117C67" w:rsidRPr="00E17A69">
        <w:rPr>
          <w:rFonts w:ascii="Times New Roman" w:hAnsi="Times New Roman" w:cs="Times New Roman"/>
        </w:rPr>
        <w:t>study</w:t>
      </w:r>
      <w:r w:rsidR="00710CDE" w:rsidRPr="00E17A69">
        <w:rPr>
          <w:rFonts w:ascii="Times New Roman" w:hAnsi="Times New Roman" w:cs="Times New Roman"/>
        </w:rPr>
        <w:t xml:space="preserve">, </w:t>
      </w:r>
      <w:r w:rsidR="00166D58" w:rsidRPr="00E17A69">
        <w:rPr>
          <w:rFonts w:ascii="Times New Roman" w:hAnsi="Times New Roman" w:cs="Times New Roman"/>
        </w:rPr>
        <w:t xml:space="preserve">women on </w:t>
      </w:r>
      <w:r w:rsidR="003C6D8C" w:rsidRPr="00E17A69">
        <w:rPr>
          <w:rFonts w:ascii="Times New Roman" w:hAnsi="Times New Roman" w:cs="Times New Roman"/>
        </w:rPr>
        <w:t xml:space="preserve">pre-pregnancy ART </w:t>
      </w:r>
      <w:r w:rsidR="00C4214F" w:rsidRPr="00E17A69">
        <w:rPr>
          <w:rFonts w:ascii="Times New Roman" w:hAnsi="Times New Roman" w:cs="Times New Roman"/>
        </w:rPr>
        <w:t>with</w:t>
      </w:r>
      <w:r w:rsidR="00166D58" w:rsidRPr="00E17A69">
        <w:rPr>
          <w:rFonts w:ascii="Times New Roman" w:hAnsi="Times New Roman" w:cs="Times New Roman"/>
        </w:rPr>
        <w:t xml:space="preserve"> monthly </w:t>
      </w:r>
      <w:r w:rsidR="00C4214F" w:rsidRPr="00E17A69">
        <w:rPr>
          <w:rFonts w:ascii="Times New Roman" w:hAnsi="Times New Roman" w:cs="Times New Roman"/>
        </w:rPr>
        <w:t xml:space="preserve">attendance </w:t>
      </w:r>
      <w:r w:rsidR="00166D58" w:rsidRPr="00E17A69">
        <w:rPr>
          <w:rFonts w:ascii="Times New Roman" w:hAnsi="Times New Roman" w:cs="Times New Roman"/>
        </w:rPr>
        <w:t xml:space="preserve">for medication were </w:t>
      </w:r>
      <w:r w:rsidR="008847B8" w:rsidRPr="00E17A69">
        <w:rPr>
          <w:rFonts w:ascii="Times New Roman" w:hAnsi="Times New Roman" w:cs="Times New Roman"/>
        </w:rPr>
        <w:t xml:space="preserve">unlikely </w:t>
      </w:r>
      <w:r w:rsidR="00166D58" w:rsidRPr="00E17A69">
        <w:rPr>
          <w:rFonts w:ascii="Times New Roman" w:hAnsi="Times New Roman" w:cs="Times New Roman"/>
        </w:rPr>
        <w:t>to engage early with pregnancy services</w:t>
      </w:r>
      <w:r w:rsidR="00820DE4" w:rsidRPr="00E17A69">
        <w:rPr>
          <w:rFonts w:ascii="Times New Roman" w:hAnsi="Times New Roman" w:cs="Times New Roman"/>
        </w:rPr>
        <w:t xml:space="preserve"> as staff did not</w:t>
      </w:r>
      <w:r w:rsidR="00A358F3" w:rsidRPr="00E17A69">
        <w:rPr>
          <w:rFonts w:ascii="Times New Roman" w:hAnsi="Times New Roman" w:cs="Times New Roman"/>
        </w:rPr>
        <w:t xml:space="preserve"> formally refer between services </w:t>
      </w:r>
      <w:r w:rsidR="00820DE4" w:rsidRPr="00E17A69">
        <w:rPr>
          <w:rFonts w:ascii="Times New Roman" w:hAnsi="Times New Roman" w:cs="Times New Roman"/>
        </w:rPr>
        <w:t xml:space="preserve">provided </w:t>
      </w:r>
      <w:r w:rsidR="00166D58" w:rsidRPr="00E17A69">
        <w:rPr>
          <w:rFonts w:ascii="Times New Roman" w:hAnsi="Times New Roman" w:cs="Times New Roman"/>
        </w:rPr>
        <w:t xml:space="preserve">at the same location </w:t>
      </w:r>
      <w:r w:rsidR="00A358F3" w:rsidRPr="00E17A69">
        <w:rPr>
          <w:rFonts w:ascii="Times New Roman" w:hAnsi="Times New Roman" w:cs="Times New Roman"/>
        </w:rPr>
        <w:t xml:space="preserve">by different providers </w:t>
      </w:r>
      <w:r w:rsidR="00820DE4" w:rsidRPr="00E17A69">
        <w:rPr>
          <w:rFonts w:ascii="Times New Roman" w:hAnsi="Times New Roman" w:cs="Times New Roman"/>
        </w:rPr>
        <w:t xml:space="preserve">from 2010 to 2014 </w:t>
      </w:r>
      <w:r w:rsidR="00036751"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URL" : "http://www.sahivsoc.org/upload/documents/2013 ART Treatment Guidelines Final 25 March 2013.pdf", "accessed" : { "date-parts" : [ [ "2016", "6", "16" ] ] }, "author" : [ { "dropping-particle" : "", "family" : "South African Department of Health", "given" : "", "non-dropping-particle" : "", "parse-names" : false, "suffix" : "" } ], "id" : "ITEM-1", "issue" : "April", "issued" : { "date-parts" : [ [ "2013" ] ] }, "page" : "1-21", "publisher" : "Department of Health", "title" : "The South African Antiretroviral Treatment Guidelines", "type" : "webpage" }, "uris" : [ "http://www.mendeley.com/documents/?uuid=5fd51321-f0d1-4537-a8df-bb607471de65" ] } ], "mendeley" : { "formattedCitation" : "(30)", "plainTextFormattedCitation" : "(30)", "previouslyFormattedCitation" : "(30)" }, "properties" : { "noteIndex" : 0 }, "schema" : "https://github.com/citation-style-language/schema/raw/master/csl-citation.json" }</w:instrText>
      </w:r>
      <w:r w:rsidR="00036751" w:rsidRPr="00E17A69">
        <w:rPr>
          <w:rFonts w:ascii="Times New Roman" w:hAnsi="Times New Roman" w:cs="Times New Roman"/>
        </w:rPr>
        <w:fldChar w:fldCharType="separate"/>
      </w:r>
      <w:r w:rsidR="00096D84" w:rsidRPr="00E17A69">
        <w:rPr>
          <w:rFonts w:ascii="Times New Roman" w:hAnsi="Times New Roman" w:cs="Times New Roman"/>
          <w:noProof/>
        </w:rPr>
        <w:t>(30)</w:t>
      </w:r>
      <w:r w:rsidR="00036751" w:rsidRPr="00E17A69">
        <w:rPr>
          <w:rFonts w:ascii="Times New Roman" w:hAnsi="Times New Roman" w:cs="Times New Roman"/>
        </w:rPr>
        <w:fldChar w:fldCharType="end"/>
      </w:r>
      <w:r w:rsidR="00820DE4" w:rsidRPr="00E17A69">
        <w:rPr>
          <w:rFonts w:ascii="Times New Roman" w:hAnsi="Times New Roman" w:cs="Times New Roman"/>
        </w:rPr>
        <w:t xml:space="preserve">.  </w:t>
      </w:r>
      <w:r w:rsidR="00166D58" w:rsidRPr="00E17A69">
        <w:rPr>
          <w:rFonts w:ascii="Times New Roman" w:hAnsi="Times New Roman" w:cs="Times New Roman"/>
        </w:rPr>
        <w:t>From 2015, pregnant wom</w:t>
      </w:r>
      <w:r w:rsidR="008C7A22" w:rsidRPr="00E17A69">
        <w:rPr>
          <w:rFonts w:ascii="Times New Roman" w:hAnsi="Times New Roman" w:cs="Times New Roman"/>
        </w:rPr>
        <w:t xml:space="preserve">en received HIV care within </w:t>
      </w:r>
      <w:r w:rsidR="00166D58" w:rsidRPr="00E17A69">
        <w:rPr>
          <w:rFonts w:ascii="Times New Roman" w:hAnsi="Times New Roman" w:cs="Times New Roman"/>
        </w:rPr>
        <w:t>antenatal clinics</w:t>
      </w:r>
      <w:r w:rsidR="00036751" w:rsidRPr="00E17A69">
        <w:rPr>
          <w:rFonts w:ascii="Times New Roman" w:hAnsi="Times New Roman" w:cs="Times New Roman"/>
        </w:rPr>
        <w:t xml:space="preserve"> </w:t>
      </w:r>
      <w:r w:rsidR="00036751"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URL" : "http://www.up.ac.za/media/shared/62/ZP_Files/art-guidelines-15052015.zp57683.pdf", "accessed" : { "date-parts" : [ [ "2016", "6", "16" ] ] }, "author" : [ { "dropping-particle" : "", "family" : "National Department of Health South Africa", "given" : "", "non-dropping-particle" : "", "parse-names" : false, "suffix" : "" } ], "id" : "ITEM-1", "issued" : { "date-parts" : [ [ "2015" ] ] }, "publisher-place" : "Pretoria", "title" : "National Consolidated Guidelines For The Prevention Of Mother-to-Child Transmission of HIV (PMTCT) And The Management of HIV In Children, Adolescents And Adults", "type" : "webpage" }, "uris" : [ "http://www.mendeley.com/documents/?uuid=555843d0-2980-48dc-bd1a-cba8ac54e8cb" ] } ], "mendeley" : { "formattedCitation" : "(31)", "plainTextFormattedCitation" : "(31)", "previouslyFormattedCitation" : "(31)" }, "properties" : { "noteIndex" : 0 }, "schema" : "https://github.com/citation-style-language/schema/raw/master/csl-citation.json" }</w:instrText>
      </w:r>
      <w:r w:rsidR="00036751" w:rsidRPr="00E17A69">
        <w:rPr>
          <w:rFonts w:ascii="Times New Roman" w:hAnsi="Times New Roman" w:cs="Times New Roman"/>
        </w:rPr>
        <w:fldChar w:fldCharType="separate"/>
      </w:r>
      <w:r w:rsidR="00096D84" w:rsidRPr="00E17A69">
        <w:rPr>
          <w:rFonts w:ascii="Times New Roman" w:hAnsi="Times New Roman" w:cs="Times New Roman"/>
          <w:noProof/>
        </w:rPr>
        <w:t>(31)</w:t>
      </w:r>
      <w:r w:rsidR="00036751" w:rsidRPr="00E17A69">
        <w:rPr>
          <w:rFonts w:ascii="Times New Roman" w:hAnsi="Times New Roman" w:cs="Times New Roman"/>
        </w:rPr>
        <w:fldChar w:fldCharType="end"/>
      </w:r>
      <w:r w:rsidR="008847B8" w:rsidRPr="00E17A69">
        <w:rPr>
          <w:rFonts w:ascii="Times New Roman" w:hAnsi="Times New Roman" w:cs="Times New Roman"/>
        </w:rPr>
        <w:t>; s</w:t>
      </w:r>
      <w:r w:rsidR="00F140F7" w:rsidRPr="00E17A69">
        <w:rPr>
          <w:rFonts w:ascii="Times New Roman" w:hAnsi="Times New Roman" w:cs="Times New Roman"/>
        </w:rPr>
        <w:t xml:space="preserve">ervice </w:t>
      </w:r>
      <w:r w:rsidR="00F140F7" w:rsidRPr="00E17A69">
        <w:rPr>
          <w:rFonts w:ascii="Times New Roman" w:hAnsi="Times New Roman" w:cs="Times New Roman"/>
        </w:rPr>
        <w:lastRenderedPageBreak/>
        <w:t>i</w:t>
      </w:r>
      <w:r w:rsidR="00146690" w:rsidRPr="00E17A69">
        <w:rPr>
          <w:rFonts w:ascii="Times New Roman" w:hAnsi="Times New Roman" w:cs="Times New Roman"/>
        </w:rPr>
        <w:t>ntegration and</w:t>
      </w:r>
      <w:r w:rsidR="00166D58" w:rsidRPr="00E17A69">
        <w:rPr>
          <w:rFonts w:ascii="Times New Roman" w:hAnsi="Times New Roman" w:cs="Times New Roman"/>
        </w:rPr>
        <w:t xml:space="preserve"> guideline recommendati</w:t>
      </w:r>
      <w:r w:rsidR="00F140F7" w:rsidRPr="00E17A69">
        <w:rPr>
          <w:rFonts w:ascii="Times New Roman" w:hAnsi="Times New Roman" w:cs="Times New Roman"/>
        </w:rPr>
        <w:t>ons to monitor pregnancy VL may</w:t>
      </w:r>
      <w:r w:rsidR="00166D58" w:rsidRPr="00E17A69">
        <w:rPr>
          <w:rFonts w:ascii="Times New Roman" w:hAnsi="Times New Roman" w:cs="Times New Roman"/>
        </w:rPr>
        <w:t xml:space="preserve"> have contributed to the reduced viraemia risk </w:t>
      </w:r>
      <w:r w:rsidR="00F140F7" w:rsidRPr="00E17A69">
        <w:rPr>
          <w:rFonts w:ascii="Times New Roman" w:hAnsi="Times New Roman" w:cs="Times New Roman"/>
        </w:rPr>
        <w:t xml:space="preserve">trend </w:t>
      </w:r>
      <w:r w:rsidR="00D73CDC" w:rsidRPr="00E17A69">
        <w:rPr>
          <w:rFonts w:ascii="Times New Roman" w:hAnsi="Times New Roman" w:cs="Times New Roman"/>
        </w:rPr>
        <w:t>in later years.</w:t>
      </w:r>
    </w:p>
    <w:p w14:paraId="46574EB3" w14:textId="0CA079E7" w:rsidR="00D17FA7" w:rsidRPr="00E17A69" w:rsidRDefault="00B139A3" w:rsidP="008847B8">
      <w:pPr>
        <w:spacing w:after="120" w:line="360" w:lineRule="auto"/>
        <w:rPr>
          <w:rFonts w:ascii="Times New Roman" w:hAnsi="Times New Roman" w:cs="Times New Roman"/>
        </w:rPr>
      </w:pPr>
      <w:r w:rsidRPr="00E17A69">
        <w:rPr>
          <w:rFonts w:ascii="Times New Roman" w:hAnsi="Times New Roman" w:cs="Times New Roman"/>
        </w:rPr>
        <w:t>Seve</w:t>
      </w:r>
      <w:r w:rsidR="001302F4" w:rsidRPr="00E17A69">
        <w:rPr>
          <w:rFonts w:ascii="Times New Roman" w:hAnsi="Times New Roman" w:cs="Times New Roman"/>
        </w:rPr>
        <w:t>ral studies</w:t>
      </w:r>
      <w:r w:rsidRPr="00E17A69">
        <w:rPr>
          <w:rFonts w:ascii="Times New Roman" w:hAnsi="Times New Roman" w:cs="Times New Roman"/>
        </w:rPr>
        <w:t xml:space="preserve"> have demonstrated </w:t>
      </w:r>
      <w:r w:rsidR="00D73CDC" w:rsidRPr="00E17A69">
        <w:rPr>
          <w:rFonts w:ascii="Times New Roman" w:hAnsi="Times New Roman" w:cs="Times New Roman"/>
        </w:rPr>
        <w:t xml:space="preserve">women are </w:t>
      </w:r>
      <w:r w:rsidRPr="00E17A69">
        <w:rPr>
          <w:rFonts w:ascii="Times New Roman" w:hAnsi="Times New Roman" w:cs="Times New Roman"/>
        </w:rPr>
        <w:t xml:space="preserve">vulnerable </w:t>
      </w:r>
      <w:r w:rsidR="00D73CDC" w:rsidRPr="00E17A69">
        <w:rPr>
          <w:rFonts w:ascii="Times New Roman" w:hAnsi="Times New Roman" w:cs="Times New Roman"/>
        </w:rPr>
        <w:t xml:space="preserve">to </w:t>
      </w:r>
      <w:r w:rsidRPr="00E17A69">
        <w:rPr>
          <w:rFonts w:ascii="Times New Roman" w:hAnsi="Times New Roman" w:cs="Times New Roman"/>
        </w:rPr>
        <w:t>non</w:t>
      </w:r>
      <w:r w:rsidR="0028110D" w:rsidRPr="00E17A69">
        <w:rPr>
          <w:rFonts w:ascii="Times New Roman" w:hAnsi="Times New Roman" w:cs="Times New Roman"/>
        </w:rPr>
        <w:t>-</w:t>
      </w:r>
      <w:r w:rsidRPr="00E17A69">
        <w:rPr>
          <w:rFonts w:ascii="Times New Roman" w:hAnsi="Times New Roman" w:cs="Times New Roman"/>
        </w:rPr>
        <w:t xml:space="preserve">adherence and </w:t>
      </w:r>
      <w:r w:rsidR="00DD2CD2" w:rsidRPr="00E17A69">
        <w:rPr>
          <w:rFonts w:ascii="Times New Roman" w:hAnsi="Times New Roman" w:cs="Times New Roman"/>
        </w:rPr>
        <w:t xml:space="preserve">healthcare disengagement </w:t>
      </w:r>
      <w:r w:rsidR="00A64E92" w:rsidRPr="00E17A69">
        <w:rPr>
          <w:rFonts w:ascii="Times New Roman" w:hAnsi="Times New Roman" w:cs="Times New Roman"/>
        </w:rPr>
        <w:t xml:space="preserve">postpartum </w:t>
      </w:r>
      <w:r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DOI" : "10.1310/hct1201-9", "ISSN" : "1528-4336", "PMID" : "21388937", "abstract" : "BACKGROUND: Pregnancy may lead to increases in HIV-1 RNA levels postpartum. The AIDS Clinical Trials Group (ACTG) A5150 study was designed to characterize the incidence of viral load rebound during the immediate 24 weeks postpartum and explore factors associated with viral load rebound. METHODS: We enrolled pregnant women in the United States who were \u226513 years of age, between 22 to 30 weeks gestation, and who planned to be on stable highly active antiretroviral therapy (HAART) for \u22658 weeks predelivery and to continue this therapy after delivery for the duration of the study. Choice of antiretrovirals (ARVs) was determined by the primary HIV provider. Viral load rebound was defined as an increase of \u22650.7 log10 (5-fold) from the average of the weeks 34 and 36 gestation viral loads to week 24 postpartum or an absolute increase to \u226f500 copies/mL for those with viral load &lt;50 copies/mL. RESULTS: Eighty-four women enrolled for postpartum follow-up. Sixty-three had follow-up and viral load obtained through week 24 postpartum. Overall, 18/63 (28.6%; 95% confidence interval [CI], 17.9-41.4) met criteria for viral load rebound. Nineteen of the 63 women made changes or discontinued their ARV regimen prior to week 24 postpartum. For those who remained on stable ARVs, rebound occurred in 8/44 (18.2%; 95% CI, 8.2-32.7) compared with 10/19 (52.6%; 95% CI, 28.9-75.5) who did not remain on a stable ARV regimen. CONCLUSIONS: In the early postpartum period, HIV-1-infected women commonly have increases in viral load. Unplanned changes in ARV regimens and discontinuations of treatment are frequent.", "author" : [ { "dropping-particle" : "", "family" : "Sha", "given" : "Beverly E", "non-dropping-particle" : "", "parse-names" : false, "suffix" : "" }, { "dropping-particle" : "", "family" : "Tierney", "given" : "Camlin", "non-dropping-particle" : "", "parse-names" : false, "suffix" : "" }, { "dropping-particle" : "", "family" : "Cohn", "given" : "Susan E", "non-dropping-particle" : "", "parse-names" : false, "suffix" : "" }, { "dropping-particle" : "", "family" : "Sun", "given" : "Xin", "non-dropping-particle" : "", "parse-names" : false, "suffix" : "" }, { "dropping-particle" : "", "family" : "Coombs", "given" : "Robert W", "non-dropping-particle" : "", "parse-names" : false, "suffix" : "" }, { "dropping-particle" : "", "family" : "Frenkel", "given" : "Lisa M", "non-dropping-particle" : "", "parse-names" : false, "suffix" : "" }, { "dropping-particle" : "", "family" : "Kalams", "given" : "Spyros A", "non-dropping-particle" : "", "parse-names" : false, "suffix" : "" }, { "dropping-particle" : "", "family" : "Aweeka", "given" : "Francesca T", "non-dropping-particle" : "", "parse-names" : false, "suffix" : "" }, { "dropping-particle" : "", "family" : "Bastow", "given" : "Barbara", "non-dropping-particle" : "", "parse-names" : false, "suffix" : "" }, { "dropping-particle" : "", "family" : "Bardeguez", "given" : "Arlene", "non-dropping-particle" : "", "parse-names" : false, "suffix" : "" }, { "dropping-particle" : "", "family" : "Kmack", "given" : "Anne", "non-dropping-particle" : "", "parse-names" : false, "suffix" : "" }, { "dropping-particle" : "", "family" : "Stek", "given" : "Alice", "non-dropping-particle" : "", "parse-names" : false, "suffix" : "" } ], "container-title" : "HIV Clin Trials", "id" : "ITEM-1", "issue" : "1", "issued" : { "date-parts" : [ [ "0", "1" ] ] }, "page" : "9-23", "title" : "Postpartum viral load rebound in HIV-1-infected women treated with highly active antiretroviral therapy: AIDS Clinical Trials Group Protocol A5150.", "type" : "article-journal", "volume" : "12" }, "uris" : [ "http://www.mendeley.com/documents/?uuid=bf3c8100-fb77-49b8-af53-d32e4f1ee77f" ] }, { "id" : "ITEM-2", "itemData" : { "DOI" : "10.1186/1471-2458-13-450", "ISBN" : "1471-2458", "ISSN" : "1471-2458", "PMID" : "23647555", "abstract" : "BACKGROUND: In a study of prevention of mother-to-child transmission of HIV (PMTCT) by triple antiretroviral therapy (ART) in Dar es Salaam, Tanzania (the Mitra Plus study), retrospective viral load testing revealed a high and increasing frequency of detectable viral load during follow-up for two years postnatally in women given continuous ART for their own health suggesting poor adherence. This study explored women's own perceived barriers to adherence to ART post-delivery so as to identify ways to facilitate better drug adherence among women in need of ART for their own health.\\n\\nMETHODS: Semi-structured interviews were conducted with 23 of the 48 women who had detectable viral load at 24 months postnatally. Content analysis was used to analyze the data.\\n\\nRESULTS: Most women in the study did not acknowledge poor adherence until confronted with the viral load figures. Then, however, they revealed multiple reasons for failing to adhere. They said that their motivation to take ART decreased once they had protected their children from becoming infected and successfully weaned them. Feeling well for some, and a feeling of hopelessness for others, also decreased motivation to continue ART. The overwhelming demands of everyday life, poverty and lack of empowerment also posed significant barriers to long-term adherence. The need to keep their HIV status a secret and not let anyone see them taking the drugs was another steep barrier.\\n\\nCONCLUSION: Reasons for postnatal failure to adhere by mothers put on ART for life during pregnancy included lack of motivation to continue ART after weaning the child, poverty and stigma. Projects that simultaneously address stigma, poverty and women's lack of empowerment may be necessary for PMTCT and ART to reach their full potential. Our results indicate that the new WHO proposal to start all HIV-infected pregnant women on lifelong ART regardless of CD4 cell count needs to address the challenging realities of women in resource-poor contexts if it is to be successful.", "author" : [ { "dropping-particle" : "", "family" : "Ngarina", "given" : "Matilda", "non-dropping-particle" : "", "parse-names" : false, "suffix" : "" }, { "dropping-particle" : "", "family" : "Popenoe", "given" : "Rebecca", "non-dropping-particle" : "", "parse-names" : false, "suffix" : "" }, { "dropping-particle" : "", "family" : "Kilewo", "given" : "Charles", "non-dropping-particle" : "", "parse-names" : false, "suffix" : "" }, { "dropping-particle" : "", "family" : "Biberfeld", "given" : "Gunnel", "non-dropping-particle" : "", "parse-names" : false, "suffix" : "" }, { "dropping-particle" : "", "family" : "Ekstrom", "given" : "Anna Mia", "non-dropping-particle" : "", "parse-names" : false, "suffix" : "" } ], "container-title" : "BMC Public Health", "id" : "ITEM-2", "issued" : { "date-parts" : [ [ "2013" ] ] }, "page" : "450", "title" : "Reasons for poor adherence to antiretroviral therapy postnatally in HIV-1 infected women treated for their own health: experiences from the Mitra Plus study in Tanzania.", "type" : "article-journal", "volume" : "13" }, "uris" : [ "http://www.mendeley.com/documents/?uuid=912d7053-91b0-4a54-9389-9f8877094488" ] }, { "id" : "ITEM-3", "itemData" : { "DOI" : "10.1093/cid/ciw500", "ISSN" : "15376591", "PMID" : "27461920", "abstract" : "BACKGROUND Adherence to antiretroviral therapy (ART) is crucial to preventing mother-to-child transmission of human immunodeficiency virus (HIV) and ensuring the long-term effectiveness of ART, yet data are sparse from African routine care programs on maternal adherence to triple ART. METHODS We analyzed data from women who started ART at 13 large health facilities in Malawi between September 2011 and October 2013. We defined adherence as the percentage of days \"covered\" by pharmacy claims. Adherence of \u226590% was deemed adequate. We calculated inverse probability of censoring weights to adjust adherence estimates for informative censoring. We used descriptive statistics, survival analysis, and pooled logistic regression to compare adherence between pregnant and breastfeeding women eligible for ART under Option B+, and nonpregnant and nonbreastfeeding women who started ART with low CD4 cell counts or World Health Organization clinical stage 3/4 disease. RESULTS Adherence was adequate for 73% of the women during pregnancy, for 66% in the first 3 months post partum, and for about 75% during months 4-21 post partum. About 70% of women who started ART during pregnancy and breastfeeding adhered adequately during the first 2 years of ART, but only about 30% of them had maintained adequate adherence at every visit. Risk factors for inadequate adherence included starting ART with an Option B+ indication, at a younger age, or at a district hospital or health center. CONCLUSIONS One-third of women retained in the Option B+ program adhered inadequately during pregnancy and breastfeeding, especially soon after delivery. Effective interventions to improve adherence among women in this program should be implemented.", "author" : [ { "dropping-particle" : "", "family" : "Haas", "given" : "Andreas D.", "non-dropping-particle" : "", "parse-names" : false, "suffix" : "" }, { "dropping-particle" : "", "family" : "Msukwa", "given" : "Malango T.", "non-dropping-particle" : "", "parse-names" : false, "suffix" : "" }, { "dropping-particle" : "", "family" : "Egger", "given" : "Matthias", "non-dropping-particle" : "", "parse-names" : false, "suffix" : "" }, { "dropping-particle" : "", "family" : "Tenthani", "given" : "Lyson", "non-dropping-particle" : "", "parse-names" : false, "suffix" : "" }, { "dropping-particle" : "", "family" : "Tweya", "given" : "Hannock", "non-dropping-particle" : "", "parse-names" : false, "suffix" : "" }, { "dropping-particle" : "", "family" : "Jahn", "given" : "Andreas", "non-dropping-particle" : "", "parse-names" : false, "suffix" : "" }, { "dropping-particle" : "", "family" : "Gadabu", "given" : "Oliver J.", "non-dropping-particle" : "", "parse-names" : false, "suffix" : "" }, { "dropping-particle" : "", "family" : "Tal", "given" : "Kali", "non-dropping-particle" : "", "parse-names" : false, "suffix" : "" }, { "dropping-particle" : "", "family" : "Salazar-Vizcaya", "given" : "Luisa", "non-dropping-particle" : "", "parse-names" : false, "suffix" : "" }, { "dropping-particle" : "", "family" : "Estill", "given" : "Janne", "non-dropping-particle" : "", "parse-names" : false, "suffix" : "" }, { "dropping-particle" : "", "family" : "Spoerri", "given" : "Adrian", "non-dropping-particle" : "", "parse-names" : false, "suffix" : "" }, { "dropping-particle" : "", "family" : "Phiri", "given" : "Nozgechi", "non-dropping-particle" : "", "parse-names" : false, "suffix" : "" }, { "dropping-particle" : "", "family" : "Chimbwandira", "given" : "Frank", "non-dropping-particle" : "", "parse-names" : false, "suffix" : "" }, { "dropping-particle" : "", "family" : "Oosterhout", "given" : "Joep J.", "non-dropping-particle" : "Van", "parse-names" : false, "suffix" : "" }, { "dropping-particle" : "", "family" : "Keiser", "given" : "Olivia", "non-dropping-particle" : "", "parse-names" : false, "suffix" : "" } ], "container-title" : "Clin Infect Dis", "id" : "ITEM-3", "issue" : "9", "issued" : { "date-parts" : [ [ "2016" ] ] }, "note" : "NULL", "title" : "Adherence to Antiretroviral Therapy during and after Pregnancy: Cohort Study on Women Receiving Care in Malawi's Option B+ Program", "type" : "article-journal", "volume" : "63" }, "uris" : [ "http://www.mendeley.com/documents/?uuid=34ea10b7-c7a4-362e-b228-264819755b75" ] }, { "id" : "ITEM-4", "itemData" : { "DOI" : "10.1016/S2352-3018(16)00008-4", "ISBN" : "doi:10.1016/S2352-3018(16)00008-4", "ISSN" : "23523018", "PMID" : "27036993", "abstract" : "Background Studies of Malawi's option B+ programme for HIV-positive pregnant and breastfeeding women have reported high loss to follow-up during pregnancy and at the start of antiretroviral therapy (ART), but few data exist about retention during breastfeeding and after weaning. We examined loss to follow-up and retention in care in patients in the option B+ programme during their first 3 years on ART. Methods We analysed two data sources: aggregated facility-level data about patients in option B+ who started ART between Oct 1, 2011, and June 30, 2012, at 546 health facilities; and patient-level data from 20 large facilities with electronic medical record system for HIV-positive women who started ART between Sept 1, 2011, and Dec 31, 2013, under option B+ or because they had WHO clinical stages 3 or 4 disease or had CD4 counts of less than 350 cells per \u03bcL. We used facility-level data to calculate representative estimates of retention and loss to follow-up. We used patient-level data to study temporal trends in retention, timing of loss to follow-up, and predictors of no follow-up and loss to follow-up. We defined patients who were more than 60 days late for their first follow-up visit as having no follow-up and patients who were more than 60 days late for a subsequent visit as being lost to follow-up. We calculated proportions and cumulative probabilities of patients who had died, stopped ART, had no follow-up, were lost to follow-up, or were retained alive on ART for 36 months. We calculated odds ratios and hazard ratios to examine predictors of no follow-up and loss to follow-up. Findings Analysis of facility-level data about patients in option B+ who had not transferred to a different facility showed retention in care to be 76\u00b78% (20 475 of 26 658 patients) after 12 months, 70\u00b78% (18 306 of 25 849 patients) after 24 months, and 69\u00b77% (17 787 of 25 535 patients) after 36 months. Patient-level data included 29 145 patients. 14 630 (50\u00b72%) began treatment under option B+. Patients in option B+ had a higher risk of having no follow-up and, for the first 2 years of ART, higher risk of loss to follow-up than did patients who started ART because they had CD4 counts less than 350 cells per \u03bcL or WHO clinical stage 3 or 4 disease. Risk of loss to follow-up during the third year was low and similar for patients retained for 2 years. Retention rates did not change as the option B+ programme matured. Interpretation Our data suggest that pregnant and breastfeedi\u2026", "author" : [ { "dropping-particle" : "", "family" : "Haas", "given" : "Andreas D.", "non-dropping-particle" : "", "parse-names" : false, "suffix" : "" }, { "dropping-particle" : "", "family" : "Tenthani", "given" : "Lyson", "non-dropping-particle" : "", "parse-names" : false, "suffix" : "" }, { "dropping-particle" : "", "family" : "Msukwa", "given" : "Malango T.", "non-dropping-particle" : "", "parse-names" : false, "suffix" : "" }, { "dropping-particle" : "", "family" : "Tal", "given" : "Kali", "non-dropping-particle" : "", "parse-names" : false, "suffix" : "" }, { "dropping-particle" : "", "family" : "Jahn", "given" : "Andreas", "non-dropping-particle" : "", "parse-names" : false, "suffix" : "" }, { "dropping-particle" : "", "family" : "Gadabu", "given" : "Oliver J.", "non-dropping-particle" : "", "parse-names" : false, "suffix" : "" }, { "dropping-particle" : "", "family" : "Spoerri", "given" : "Adrian", "non-dropping-particle" : "", "parse-names" : false, "suffix" : "" }, { "dropping-particle" : "", "family" : "Chimbwandira", "given" : "Frank", "non-dropping-particle" : "", "parse-names" : false, "suffix" : "" }, { "dropping-particle" : "", "family" : "Oosterhout", "given" : "Joep J.", "non-dropping-particle" : "van", "parse-names" : false, "suffix" : "" }, { "dropping-particle" : "", "family" : "Keiser", "given" : "Olivia", "non-dropping-particle" : "", "parse-names" : false, "suffix" : "" } ], "container-title" : "Lancet HIV", "id" : "ITEM-4", "issue" : "4", "issued" : { "date-parts" : [ [ "2016" ] ] }, "page" : "e175-e182", "publisher" : "Elsevier Ltd", "title" : "Retention in care during the first 3 years of antiretroviral therapy for women in Malawi's option B+ programme: an observational cohort study", "type" : "article-journal", "volume" : "3" }, "uris" : [ "http://www.mendeley.com/documents/?uuid=909bdbfa-1640-4561-81e1-48ec5d9faecb" ] } ], "mendeley" : { "formattedCitation" : "(26,40,57,58)", "plainTextFormattedCitation" : "(26,40,57,58)", "previouslyFormattedCitation" : "(26,40,57,58)" }, "properties" : { "noteIndex" : 0 }, "schema" : "https://github.com/citation-style-language/schema/raw/master/csl-citation.json" }</w:instrText>
      </w:r>
      <w:r w:rsidRPr="00E17A69">
        <w:rPr>
          <w:rFonts w:ascii="Times New Roman" w:hAnsi="Times New Roman" w:cs="Times New Roman"/>
        </w:rPr>
        <w:fldChar w:fldCharType="separate"/>
      </w:r>
      <w:r w:rsidR="00096D84" w:rsidRPr="00E17A69">
        <w:rPr>
          <w:rFonts w:ascii="Times New Roman" w:hAnsi="Times New Roman" w:cs="Times New Roman"/>
          <w:noProof/>
        </w:rPr>
        <w:t>(26,40,57,58)</w:t>
      </w:r>
      <w:r w:rsidRPr="00E17A69">
        <w:rPr>
          <w:rFonts w:ascii="Times New Roman" w:hAnsi="Times New Roman" w:cs="Times New Roman"/>
        </w:rPr>
        <w:fldChar w:fldCharType="end"/>
      </w:r>
      <w:r w:rsidR="0059183A" w:rsidRPr="00E17A69">
        <w:rPr>
          <w:rFonts w:ascii="Times New Roman" w:hAnsi="Times New Roman" w:cs="Times New Roman"/>
        </w:rPr>
        <w:t>, a crucial period for virologic</w:t>
      </w:r>
      <w:r w:rsidR="00E00C13" w:rsidRPr="00E17A69">
        <w:rPr>
          <w:rFonts w:ascii="Times New Roman" w:hAnsi="Times New Roman" w:cs="Times New Roman"/>
        </w:rPr>
        <w:t>al</w:t>
      </w:r>
      <w:r w:rsidR="0059183A" w:rsidRPr="00E17A69">
        <w:rPr>
          <w:rFonts w:ascii="Times New Roman" w:hAnsi="Times New Roman" w:cs="Times New Roman"/>
        </w:rPr>
        <w:t xml:space="preserve"> control to minimise breastfeeding transmission risk</w:t>
      </w:r>
      <w:r w:rsidRPr="00E17A69">
        <w:rPr>
          <w:rFonts w:ascii="Times New Roman" w:hAnsi="Times New Roman" w:cs="Times New Roman"/>
        </w:rPr>
        <w:t xml:space="preserve">.  </w:t>
      </w:r>
      <w:r w:rsidR="00C55814" w:rsidRPr="00E17A69">
        <w:rPr>
          <w:rFonts w:ascii="Times New Roman" w:hAnsi="Times New Roman" w:cs="Times New Roman"/>
        </w:rPr>
        <w:t>In Mal</w:t>
      </w:r>
      <w:r w:rsidR="00C4214F" w:rsidRPr="00E17A69">
        <w:rPr>
          <w:rFonts w:ascii="Times New Roman" w:hAnsi="Times New Roman" w:cs="Times New Roman"/>
        </w:rPr>
        <w:t>awi</w:t>
      </w:r>
      <w:r w:rsidR="00C55814" w:rsidRPr="00E17A69">
        <w:rPr>
          <w:rFonts w:ascii="Times New Roman" w:hAnsi="Times New Roman" w:cs="Times New Roman"/>
        </w:rPr>
        <w:t xml:space="preserve">, age </w:t>
      </w:r>
      <w:r w:rsidR="008847B8" w:rsidRPr="00E17A69">
        <w:rPr>
          <w:rFonts w:ascii="Times New Roman" w:hAnsi="Times New Roman" w:cs="Times New Roman"/>
        </w:rPr>
        <w:t>&lt;</w:t>
      </w:r>
      <w:r w:rsidR="00C55814" w:rsidRPr="00E17A69">
        <w:rPr>
          <w:rFonts w:ascii="Times New Roman" w:hAnsi="Times New Roman" w:cs="Times New Roman"/>
        </w:rPr>
        <w:t xml:space="preserve">24 and poor </w:t>
      </w:r>
      <w:r w:rsidR="00C4214F" w:rsidRPr="00E17A69">
        <w:rPr>
          <w:rFonts w:ascii="Times New Roman" w:hAnsi="Times New Roman" w:cs="Times New Roman"/>
        </w:rPr>
        <w:t>adherence were associated with two</w:t>
      </w:r>
      <w:r w:rsidR="00C55814" w:rsidRPr="00E17A69">
        <w:rPr>
          <w:rFonts w:ascii="Times New Roman" w:hAnsi="Times New Roman" w:cs="Times New Roman"/>
        </w:rPr>
        <w:t xml:space="preserve">-fold </w:t>
      </w:r>
      <w:r w:rsidR="00556497" w:rsidRPr="00E17A69">
        <w:rPr>
          <w:rFonts w:ascii="Times New Roman" w:hAnsi="Times New Roman" w:cs="Times New Roman"/>
        </w:rPr>
        <w:t>non-retention risk</w:t>
      </w:r>
      <w:r w:rsidR="00A64E92" w:rsidRPr="00E17A69">
        <w:rPr>
          <w:rFonts w:ascii="Times New Roman" w:hAnsi="Times New Roman" w:cs="Times New Roman"/>
        </w:rPr>
        <w:t>; p</w:t>
      </w:r>
      <w:r w:rsidR="00361FBB" w:rsidRPr="00E17A69">
        <w:rPr>
          <w:rFonts w:ascii="Times New Roman" w:hAnsi="Times New Roman" w:cs="Times New Roman"/>
        </w:rPr>
        <w:t xml:space="preserve">atients </w:t>
      </w:r>
      <w:r w:rsidR="00DD2CD2" w:rsidRPr="00E17A69">
        <w:rPr>
          <w:rFonts w:ascii="Times New Roman" w:hAnsi="Times New Roman" w:cs="Times New Roman"/>
        </w:rPr>
        <w:t xml:space="preserve">on Option B+ had </w:t>
      </w:r>
      <w:r w:rsidR="00C55814" w:rsidRPr="00E17A69">
        <w:rPr>
          <w:rFonts w:ascii="Times New Roman" w:hAnsi="Times New Roman" w:cs="Times New Roman"/>
        </w:rPr>
        <w:t>h</w:t>
      </w:r>
      <w:r w:rsidR="00DD2CD2" w:rsidRPr="00E17A69">
        <w:rPr>
          <w:rFonts w:ascii="Times New Roman" w:hAnsi="Times New Roman" w:cs="Times New Roman"/>
        </w:rPr>
        <w:t xml:space="preserve">igher attrition </w:t>
      </w:r>
      <w:r w:rsidR="00121410" w:rsidRPr="00E17A69">
        <w:rPr>
          <w:rFonts w:ascii="Times New Roman" w:hAnsi="Times New Roman" w:cs="Times New Roman"/>
        </w:rPr>
        <w:t>than non-pregnant women initiating ART</w:t>
      </w:r>
      <w:r w:rsidR="00C55814" w:rsidRPr="00E17A69">
        <w:rPr>
          <w:rFonts w:ascii="Times New Roman" w:hAnsi="Times New Roman" w:cs="Times New Roman"/>
        </w:rPr>
        <w:t xml:space="preserve"> </w:t>
      </w:r>
      <w:r w:rsidR="00C55814"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DOI" : "10.1016/S2352-3018(16)00008-4", "ISBN" : "doi:10.1016/S2352-3018(16)00008-4", "ISSN" : "23523018", "PMID" : "27036993", "abstract" : "Background Studies of Malawi's option B+ programme for HIV-positive pregnant and breastfeeding women have reported high loss to follow-up during pregnancy and at the start of antiretroviral therapy (ART), but few data exist about retention during breastfeeding and after weaning. We examined loss to follow-up and retention in care in patients in the option B+ programme during their first 3 years on ART. Methods We analysed two data sources: aggregated facility-level data about patients in option B+ who started ART between Oct 1, 2011, and June 30, 2012, at 546 health facilities; and patient-level data from 20 large facilities with electronic medical record system for HIV-positive women who started ART between Sept 1, 2011, and Dec 31, 2013, under option B+ or because they had WHO clinical stages 3 or 4 disease or had CD4 counts of less than 350 cells per \u03bcL. We used facility-level data to calculate representative estimates of retention and loss to follow-up. We used patient-level data to study temporal trends in retention, timing of loss to follow-up, and predictors of no follow-up and loss to follow-up. We defined patients who were more than 60 days late for their first follow-up visit as having no follow-up and patients who were more than 60 days late for a subsequent visit as being lost to follow-up. We calculated proportions and cumulative probabilities of patients who had died, stopped ART, had no follow-up, were lost to follow-up, or were retained alive on ART for 36 months. We calculated odds ratios and hazard ratios to examine predictors of no follow-up and loss to follow-up. Findings Analysis of facility-level data about patients in option B+ who had not transferred to a different facility showed retention in care to be 76\u00b78% (20 475 of 26 658 patients) after 12 months, 70\u00b78% (18 306 of 25 849 patients) after 24 months, and 69\u00b77% (17 787 of 25 535 patients) after 36 months. Patient-level data included 29 145 patients. 14 630 (50\u00b72%) began treatment under option B+. Patients in option B+ had a higher risk of having no follow-up and, for the first 2 years of ART, higher risk of loss to follow-up than did patients who started ART because they had CD4 counts less than 350 cells per \u03bcL or WHO clinical stage 3 or 4 disease. Risk of loss to follow-up during the third year was low and similar for patients retained for 2 years. Retention rates did not change as the option B+ programme matured. Interpretation Our data suggest that pregnant and breastfeedi\u2026", "author" : [ { "dropping-particle" : "", "family" : "Haas", "given" : "Andreas D.", "non-dropping-particle" : "", "parse-names" : false, "suffix" : "" }, { "dropping-particle" : "", "family" : "Tenthani", "given" : "Lyson", "non-dropping-particle" : "", "parse-names" : false, "suffix" : "" }, { "dropping-particle" : "", "family" : "Msukwa", "given" : "Malango T.", "non-dropping-particle" : "", "parse-names" : false, "suffix" : "" }, { "dropping-particle" : "", "family" : "Tal", "given" : "Kali", "non-dropping-particle" : "", "parse-names" : false, "suffix" : "" }, { "dropping-particle" : "", "family" : "Jahn", "given" : "Andreas", "non-dropping-particle" : "", "parse-names" : false, "suffix" : "" }, { "dropping-particle" : "", "family" : "Gadabu", "given" : "Oliver J.", "non-dropping-particle" : "", "parse-names" : false, "suffix" : "" }, { "dropping-particle" : "", "family" : "Spoerri", "given" : "Adrian", "non-dropping-particle" : "", "parse-names" : false, "suffix" : "" }, { "dropping-particle" : "", "family" : "Chimbwandira", "given" : "Frank", "non-dropping-particle" : "", "parse-names" : false, "suffix" : "" }, { "dropping-particle" : "", "family" : "Oosterhout", "given" : "Joep J.", "non-dropping-particle" : "van", "parse-names" : false, "suffix" : "" }, { "dropping-particle" : "", "family" : "Keiser", "given" : "Olivia", "non-dropping-particle" : "", "parse-names" : false, "suffix" : "" } ], "container-title" : "Lancet HIV", "id" : "ITEM-1", "issue" : "4", "issued" : { "date-parts" : [ [ "2016" ] ] }, "page" : "e175-e182", "publisher" : "Elsevier Ltd", "title" : "Retention in care during the first 3 years of antiretroviral therapy for women in Malawi's option B+ programme: an observational cohort study", "type" : "article-journal", "volume" : "3" }, "uris" : [ "http://www.mendeley.com/documents/?uuid=909bdbfa-1640-4561-81e1-48ec5d9faecb" ] } ], "mendeley" : { "formattedCitation" : "(26)", "plainTextFormattedCitation" : "(26)", "previouslyFormattedCitation" : "(26)" }, "properties" : { "noteIndex" : 0 }, "schema" : "https://github.com/citation-style-language/schema/raw/master/csl-citation.json" }</w:instrText>
      </w:r>
      <w:r w:rsidR="00C55814" w:rsidRPr="00E17A69">
        <w:rPr>
          <w:rFonts w:ascii="Times New Roman" w:hAnsi="Times New Roman" w:cs="Times New Roman"/>
        </w:rPr>
        <w:fldChar w:fldCharType="separate"/>
      </w:r>
      <w:r w:rsidR="00096D84" w:rsidRPr="00E17A69">
        <w:rPr>
          <w:rFonts w:ascii="Times New Roman" w:hAnsi="Times New Roman" w:cs="Times New Roman"/>
          <w:noProof/>
        </w:rPr>
        <w:t>(26)</w:t>
      </w:r>
      <w:r w:rsidR="00C55814" w:rsidRPr="00E17A69">
        <w:rPr>
          <w:rFonts w:ascii="Times New Roman" w:hAnsi="Times New Roman" w:cs="Times New Roman"/>
        </w:rPr>
        <w:fldChar w:fldCharType="end"/>
      </w:r>
      <w:r w:rsidR="00C55814" w:rsidRPr="00E17A69">
        <w:rPr>
          <w:rFonts w:ascii="Times New Roman" w:hAnsi="Times New Roman" w:cs="Times New Roman"/>
        </w:rPr>
        <w:t>.</w:t>
      </w:r>
      <w:r w:rsidR="008F430F" w:rsidRPr="00E17A69">
        <w:rPr>
          <w:rFonts w:ascii="Times New Roman" w:hAnsi="Times New Roman" w:cs="Times New Roman"/>
        </w:rPr>
        <w:t xml:space="preserve"> </w:t>
      </w:r>
      <w:r w:rsidR="00C55814" w:rsidRPr="00E17A69">
        <w:rPr>
          <w:rFonts w:ascii="Times New Roman" w:hAnsi="Times New Roman" w:cs="Times New Roman"/>
        </w:rPr>
        <w:t xml:space="preserve"> </w:t>
      </w:r>
      <w:r w:rsidR="00DD2CD2" w:rsidRPr="00E17A69">
        <w:rPr>
          <w:rFonts w:ascii="Times New Roman" w:hAnsi="Times New Roman" w:cs="Times New Roman"/>
        </w:rPr>
        <w:t xml:space="preserve">Similar results have been observed in </w:t>
      </w:r>
      <w:r w:rsidR="008F430F" w:rsidRPr="00E17A69">
        <w:rPr>
          <w:rFonts w:ascii="Times New Roman" w:hAnsi="Times New Roman" w:cs="Times New Roman"/>
        </w:rPr>
        <w:t xml:space="preserve">South African pregnant women on ART for their own health, with </w:t>
      </w:r>
      <w:r w:rsidR="00DD2CD2" w:rsidRPr="00E17A69">
        <w:rPr>
          <w:rFonts w:ascii="Times New Roman" w:hAnsi="Times New Roman" w:cs="Times New Roman"/>
        </w:rPr>
        <w:t xml:space="preserve">attrition </w:t>
      </w:r>
      <w:r w:rsidR="008F430F" w:rsidRPr="00E17A69">
        <w:rPr>
          <w:rFonts w:ascii="Times New Roman" w:hAnsi="Times New Roman" w:cs="Times New Roman"/>
        </w:rPr>
        <w:t>higher po</w:t>
      </w:r>
      <w:r w:rsidR="001C0084" w:rsidRPr="00E17A69">
        <w:rPr>
          <w:rFonts w:ascii="Times New Roman" w:hAnsi="Times New Roman" w:cs="Times New Roman"/>
        </w:rPr>
        <w:t xml:space="preserve">stpartum </w:t>
      </w:r>
      <w:r w:rsidR="00361FBB" w:rsidRPr="00E17A69">
        <w:rPr>
          <w:rFonts w:ascii="Times New Roman" w:hAnsi="Times New Roman" w:cs="Times New Roman"/>
        </w:rPr>
        <w:t>than antenatally</w:t>
      </w:r>
      <w:r w:rsidR="008F430F" w:rsidRPr="00E17A69">
        <w:rPr>
          <w:rFonts w:ascii="Times New Roman" w:hAnsi="Times New Roman" w:cs="Times New Roman"/>
        </w:rPr>
        <w:t xml:space="preserve"> </w:t>
      </w:r>
      <w:r w:rsidR="008F430F"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ISSN" : "1758-2652", "PMID" : "25301494", "abstract" : "INTRODUCTION: Recent international guidelines call for expanded access to triple-drug antiretroviral therapy (ART) in HIV-positive women during pregnancy and postpartum. However, high levels of non-adherence and/or disengagement from care may attenuate the benefits of ART for HIV transmission and maternal health. We examined the frequency and predictors of disengagement from care among women initiating ART during pregnancy in Cape Town, South Africa. METHODS: We used routine medical records to follow-up pregnant women initiating ART within prevention of mother-to-child transmission of HIV services in Cape Town, South Africa. Outcomes assessed through six months postpartum were (1) disengagement (no attendance within 56 days of a scheduled visit) and (2) missed visits (returning to care 14-56 days late for a scheduled visit). RESULTS: A total of 358 women (median age, 28 years; median gestational age, 26 weeks) initiated ART during pregnancy. By six months postpartum, 24% of women (n=86) had missed at least one visit and an additional 32% (n=115) had disengaged from care; together, 49% of women had either missed a visit or had disengaged by six months postpartum. Disengagement was more than twice as frequent postpartum compared to in the antenatal period (6.2 vs. 2.4 per 100 woman-months, respectively; p&lt;0.0001). In a proportional hazards model, later gestational age at initiation (HR: 1.04; 95% CI: 1.00-1.07; p=0.030) and being newly diagnosed with HIV (HR: 1.57; 95% CI: 1.07-2.33; p=0.022) were significant predictors of disengagement after adjusting for patient age, starting CD4 cell count and site of ART initiation. CONCLUSIONS: These results demonstrate that missed visits and disengagement from care occur frequently, particularly post-delivery, among HIV-positive women initiating ART during pregnancy. Women who are newly diagnosed with HIV may be particularly vulnerable and there is an urgent need for interventions both to promote retention overall, as well as targeting women newly diagnosed with HIV during pregnancy.", "author" : [ { "dropping-particle" : "", "family" : "Phillips", "given" : "Tamsin", "non-dropping-particle" : "", "parse-names" : false, "suffix" : "" }, { "dropping-particle" : "", "family" : "Thebus", "given" : "Elizabeth", "non-dropping-particle" : "", "parse-names" : false, "suffix" : "" }, { "dropping-particle" : "", "family" : "Bekker", "given" : "Linda-Gail", "non-dropping-particle" : "", "parse-names" : false, "suffix" : "" }, { "dropping-particle" : "", "family" : "Mcintyre", "given" : "James", "non-dropping-particle" : "", "parse-names" : false, "suffix" : "" }, { "dropping-particle" : "", "family" : "Abrams", "given" : "Elaine J", "non-dropping-particle" : "", "parse-names" : false, "suffix" : "" }, { "dropping-particle" : "", "family" : "Myer", "given" : "Landon", "non-dropping-particle" : "", "parse-names" : false, "suffix" : "" } ], "container-title" : "J Int AIDS Soc", "id" : "ITEM-1", "issued" : { "date-parts" : [ [ "2014", "1" ] ] }, "page" : "19242", "title" : "Disengagement of HIV-positive pregnant and postpartum women from antiretroviral therapy services: a cohort study.", "type" : "article-journal", "volume" : "17" }, "uris" : [ "http://www.mendeley.com/documents/?uuid=0671d2c7-97ce-4889-8c04-715ccc1254f0" ] } ], "mendeley" : { "formattedCitation" : "(59)", "plainTextFormattedCitation" : "(59)", "previouslyFormattedCitation" : "(59)" }, "properties" : { "noteIndex" : 0 }, "schema" : "https://github.com/citation-style-language/schema/raw/master/csl-citation.json" }</w:instrText>
      </w:r>
      <w:r w:rsidR="008F430F" w:rsidRPr="00E17A69">
        <w:rPr>
          <w:rFonts w:ascii="Times New Roman" w:hAnsi="Times New Roman" w:cs="Times New Roman"/>
        </w:rPr>
        <w:fldChar w:fldCharType="separate"/>
      </w:r>
      <w:r w:rsidR="00096D84" w:rsidRPr="00E17A69">
        <w:rPr>
          <w:rFonts w:ascii="Times New Roman" w:hAnsi="Times New Roman" w:cs="Times New Roman"/>
          <w:noProof/>
        </w:rPr>
        <w:t>(59)</w:t>
      </w:r>
      <w:r w:rsidR="008F430F" w:rsidRPr="00E17A69">
        <w:rPr>
          <w:rFonts w:ascii="Times New Roman" w:hAnsi="Times New Roman" w:cs="Times New Roman"/>
        </w:rPr>
        <w:fldChar w:fldCharType="end"/>
      </w:r>
      <w:r w:rsidR="008F430F" w:rsidRPr="00E17A69">
        <w:rPr>
          <w:rFonts w:ascii="Times New Roman" w:hAnsi="Times New Roman" w:cs="Times New Roman"/>
        </w:rPr>
        <w:t xml:space="preserve">.  </w:t>
      </w:r>
      <w:r w:rsidR="00121410" w:rsidRPr="00E17A69">
        <w:rPr>
          <w:rFonts w:ascii="Times New Roman" w:hAnsi="Times New Roman" w:cs="Times New Roman"/>
        </w:rPr>
        <w:t xml:space="preserve">Myer et al have suggested that postnatal </w:t>
      </w:r>
      <w:r w:rsidR="0052071F" w:rsidRPr="00E17A69">
        <w:rPr>
          <w:rFonts w:ascii="Times New Roman" w:hAnsi="Times New Roman" w:cs="Times New Roman"/>
        </w:rPr>
        <w:t>services prioritise</w:t>
      </w:r>
      <w:r w:rsidR="00121410" w:rsidRPr="00E17A69">
        <w:rPr>
          <w:rFonts w:ascii="Times New Roman" w:hAnsi="Times New Roman" w:cs="Times New Roman"/>
        </w:rPr>
        <w:t xml:space="preserve"> </w:t>
      </w:r>
      <w:r w:rsidR="0052071F" w:rsidRPr="00E17A69">
        <w:rPr>
          <w:rFonts w:ascii="Times New Roman" w:hAnsi="Times New Roman" w:cs="Times New Roman"/>
        </w:rPr>
        <w:t>childcare,</w:t>
      </w:r>
      <w:r w:rsidR="00D73CDC" w:rsidRPr="00E17A69">
        <w:rPr>
          <w:rFonts w:ascii="Times New Roman" w:hAnsi="Times New Roman" w:cs="Times New Roman"/>
        </w:rPr>
        <w:t xml:space="preserve"> and women </w:t>
      </w:r>
      <w:r w:rsidR="00121410" w:rsidRPr="00E17A69">
        <w:rPr>
          <w:rFonts w:ascii="Times New Roman" w:hAnsi="Times New Roman" w:cs="Times New Roman"/>
        </w:rPr>
        <w:t xml:space="preserve">with chronic conditions such as HIV require additional </w:t>
      </w:r>
      <w:r w:rsidR="0052071F" w:rsidRPr="00E17A69">
        <w:rPr>
          <w:rFonts w:ascii="Times New Roman" w:hAnsi="Times New Roman" w:cs="Times New Roman"/>
        </w:rPr>
        <w:t xml:space="preserve">support to manage their health </w:t>
      </w:r>
      <w:r w:rsidR="0052071F"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DOI" : "10.1097/QAI.0000000000001343", "ISBN" : "1944-7884 (Electronic)\r1525-4135 (Linking)", "ISSN" : "10779450", "PMID" : "28498180", "abstract" : "Background: Several studies from sub-Saharan Africa have highlighted significant challenges in providing antiretroviral therapy (ART) to pregnant and postpartum women, with specific concerns around maintaining optimal levels of adherence to ART and/or retaining women in long-term services. However, there are few conceptual frameworks to help understand nonadherence and non-retention, as well as the drivers of these, among HIV-infected women, particularly in the postpartum period. Methods: This review provides an overview of the key issues involved in thinking about ART adherence, retention in care and engagement in ART services among pregnant and postpartum women. Results: The related behaviors of adherence and retention may be understood as components of effective engagement of patients in ART services, which share the goal of achieving and maintaining suppressed maternal viral load on ART. Under this framework, the existing literature indicates that disengagement from care is widespread among postpartum women, with strikingly similar data emerging from ART services around the globe and indications that similar challenges may be encountered by postpartum care services outside the context of HIV. However, the drivers of disengagement require further research, and evidence-based intervention strategies are limited. Conclusions: The challenges of engaging women in ART services during pregnancy and the postpartum period seem pervasive, although the determinants of these are poorly understood. Looking forward, a host of innovative intervention approaches are needed to help improve women's engagement, and in turn, promote maternal and child health in the context of HIV.", "author" : [ { "dropping-particle" : "", "family" : "Myer", "given" : "Landon", "non-dropping-particle" : "", "parse-names" : false, "suffix" : "" }, { "dropping-particle" : "", "family" : "Phillips", "given" : "Tamsin K", "non-dropping-particle" : "", "parse-names" : false, "suffix" : "" } ], "container-title" : "J Acquir Immune Defic Syndr", "id" : "ITEM-1", "issued" : { "date-parts" : [ [ "2017" ] ] }, "page" : "115-122", "title" : "Beyond &amp;quot; Option B+ &amp;quot; : Understanding Antiretroviral Therapy (ART) Adherence, Retention in Care and Engagement in ART Services Among Pregnant and Postpartum Women Initiating Therapy in Sub-Saharan Africa", "type" : "article-journal", "volume" : "75" }, "uris" : [ "http://www.mendeley.com/documents/?uuid=05d28ac0-53cd-48b1-b55c-908385042cfe" ] } ], "mendeley" : { "formattedCitation" : "(48)", "plainTextFormattedCitation" : "(48)", "previouslyFormattedCitation" : "(48)" }, "properties" : { "noteIndex" : 0 }, "schema" : "https://github.com/citation-style-language/schema/raw/master/csl-citation.json" }</w:instrText>
      </w:r>
      <w:r w:rsidR="0052071F" w:rsidRPr="00E17A69">
        <w:rPr>
          <w:rFonts w:ascii="Times New Roman" w:hAnsi="Times New Roman" w:cs="Times New Roman"/>
        </w:rPr>
        <w:fldChar w:fldCharType="separate"/>
      </w:r>
      <w:r w:rsidR="00096D84" w:rsidRPr="00E17A69">
        <w:rPr>
          <w:rFonts w:ascii="Times New Roman" w:hAnsi="Times New Roman" w:cs="Times New Roman"/>
          <w:noProof/>
        </w:rPr>
        <w:t>(48)</w:t>
      </w:r>
      <w:r w:rsidR="0052071F" w:rsidRPr="00E17A69">
        <w:rPr>
          <w:rFonts w:ascii="Times New Roman" w:hAnsi="Times New Roman" w:cs="Times New Roman"/>
        </w:rPr>
        <w:fldChar w:fldCharType="end"/>
      </w:r>
      <w:r w:rsidR="0052071F" w:rsidRPr="00E17A69">
        <w:rPr>
          <w:rFonts w:ascii="Times New Roman" w:hAnsi="Times New Roman" w:cs="Times New Roman"/>
        </w:rPr>
        <w:t xml:space="preserve">.  </w:t>
      </w:r>
      <w:r w:rsidR="00924661" w:rsidRPr="00E17A69">
        <w:rPr>
          <w:rFonts w:ascii="Times New Roman" w:hAnsi="Times New Roman" w:cs="Times New Roman"/>
        </w:rPr>
        <w:t>H</w:t>
      </w:r>
      <w:r w:rsidR="0052071F" w:rsidRPr="00E17A69">
        <w:rPr>
          <w:rFonts w:ascii="Times New Roman" w:hAnsi="Times New Roman" w:cs="Times New Roman"/>
        </w:rPr>
        <w:t xml:space="preserve">ealthcare disengagement </w:t>
      </w:r>
      <w:r w:rsidR="00924661" w:rsidRPr="00E17A69">
        <w:rPr>
          <w:rFonts w:ascii="Times New Roman" w:hAnsi="Times New Roman" w:cs="Times New Roman"/>
        </w:rPr>
        <w:t xml:space="preserve">drivers </w:t>
      </w:r>
      <w:r w:rsidR="0052071F" w:rsidRPr="00E17A69">
        <w:rPr>
          <w:rFonts w:ascii="Times New Roman" w:hAnsi="Times New Roman" w:cs="Times New Roman"/>
        </w:rPr>
        <w:t xml:space="preserve">are complex and multifactorial requiring comprehensive interventions </w:t>
      </w:r>
      <w:r w:rsidR="0052071F"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DOI" : "10.1097/QAI.0000000000001343", "ISBN" : "1944-7884 (Electronic)\r1525-4135 (Linking)", "ISSN" : "10779450", "PMID" : "28498180", "abstract" : "Background: Several studies from sub-Saharan Africa have highlighted significant challenges in providing antiretroviral therapy (ART) to pregnant and postpartum women, with specific concerns around maintaining optimal levels of adherence to ART and/or retaining women in long-term services. However, there are few conceptual frameworks to help understand nonadherence and non-retention, as well as the drivers of these, among HIV-infected women, particularly in the postpartum period. Methods: This review provides an overview of the key issues involved in thinking about ART adherence, retention in care and engagement in ART services among pregnant and postpartum women. Results: The related behaviors of adherence and retention may be understood as components of effective engagement of patients in ART services, which share the goal of achieving and maintaining suppressed maternal viral load on ART. Under this framework, the existing literature indicates that disengagement from care is widespread among postpartum women, with strikingly similar data emerging from ART services around the globe and indications that similar challenges may be encountered by postpartum care services outside the context of HIV. However, the drivers of disengagement require further research, and evidence-based intervention strategies are limited. Conclusions: The challenges of engaging women in ART services during pregnancy and the postpartum period seem pervasive, although the determinants of these are poorly understood. Looking forward, a host of innovative intervention approaches are needed to help improve women's engagement, and in turn, promote maternal and child health in the context of HIV.", "author" : [ { "dropping-particle" : "", "family" : "Myer", "given" : "Landon", "non-dropping-particle" : "", "parse-names" : false, "suffix" : "" }, { "dropping-particle" : "", "family" : "Phillips", "given" : "Tamsin K", "non-dropping-particle" : "", "parse-names" : false, "suffix" : "" } ], "container-title" : "J Acquir Immune Defic Syndr", "id" : "ITEM-1", "issued" : { "date-parts" : [ [ "2017" ] ] }, "page" : "115-122", "title" : "Beyond &amp;quot; Option B+ &amp;quot; : Understanding Antiretroviral Therapy (ART) Adherence, Retention in Care and Engagement in ART Services Among Pregnant and Postpartum Women Initiating Therapy in Sub-Saharan Africa", "type" : "article-journal", "volume" : "75" }, "uris" : [ "http://www.mendeley.com/documents/?uuid=05d28ac0-53cd-48b1-b55c-908385042cfe" ] } ], "mendeley" : { "formattedCitation" : "(48)", "plainTextFormattedCitation" : "(48)", "previouslyFormattedCitation" : "(48)" }, "properties" : { "noteIndex" : 0 }, "schema" : "https://github.com/citation-style-language/schema/raw/master/csl-citation.json" }</w:instrText>
      </w:r>
      <w:r w:rsidR="0052071F" w:rsidRPr="00E17A69">
        <w:rPr>
          <w:rFonts w:ascii="Times New Roman" w:hAnsi="Times New Roman" w:cs="Times New Roman"/>
        </w:rPr>
        <w:fldChar w:fldCharType="separate"/>
      </w:r>
      <w:r w:rsidR="00096D84" w:rsidRPr="00E17A69">
        <w:rPr>
          <w:rFonts w:ascii="Times New Roman" w:hAnsi="Times New Roman" w:cs="Times New Roman"/>
          <w:noProof/>
        </w:rPr>
        <w:t>(48)</w:t>
      </w:r>
      <w:r w:rsidR="0052071F" w:rsidRPr="00E17A69">
        <w:rPr>
          <w:rFonts w:ascii="Times New Roman" w:hAnsi="Times New Roman" w:cs="Times New Roman"/>
        </w:rPr>
        <w:fldChar w:fldCharType="end"/>
      </w:r>
      <w:r w:rsidR="0052071F" w:rsidRPr="00E17A69">
        <w:rPr>
          <w:rFonts w:ascii="Times New Roman" w:hAnsi="Times New Roman" w:cs="Times New Roman"/>
        </w:rPr>
        <w:t>.</w:t>
      </w:r>
    </w:p>
    <w:p w14:paraId="78217E22" w14:textId="4705B705" w:rsidR="00F13588" w:rsidRPr="00E17A69" w:rsidRDefault="00F13588" w:rsidP="008847B8">
      <w:pPr>
        <w:spacing w:after="120" w:line="360" w:lineRule="auto"/>
        <w:rPr>
          <w:rFonts w:ascii="Times New Roman" w:hAnsi="Times New Roman" w:cs="Times New Roman"/>
        </w:rPr>
      </w:pPr>
      <w:r w:rsidRPr="00E17A69">
        <w:rPr>
          <w:rFonts w:ascii="Times New Roman" w:hAnsi="Times New Roman" w:cs="Times New Roman"/>
        </w:rPr>
        <w:t xml:space="preserve">MTCT risk increases </w:t>
      </w:r>
      <w:r w:rsidR="005E08CE" w:rsidRPr="00E17A69">
        <w:rPr>
          <w:rFonts w:ascii="Times New Roman" w:hAnsi="Times New Roman" w:cs="Times New Roman"/>
        </w:rPr>
        <w:t>almost three</w:t>
      </w:r>
      <w:r w:rsidRPr="00E17A69">
        <w:rPr>
          <w:rFonts w:ascii="Times New Roman" w:hAnsi="Times New Roman" w:cs="Times New Roman"/>
        </w:rPr>
        <w:t xml:space="preserve">-fold </w:t>
      </w:r>
      <w:r w:rsidR="005E08CE" w:rsidRPr="00E17A69">
        <w:rPr>
          <w:rFonts w:ascii="Times New Roman" w:hAnsi="Times New Roman" w:cs="Times New Roman"/>
        </w:rPr>
        <w:t>per log</w:t>
      </w:r>
      <w:r w:rsidR="005E08CE" w:rsidRPr="00E17A69">
        <w:rPr>
          <w:rFonts w:ascii="Times New Roman" w:hAnsi="Times New Roman" w:cs="Times New Roman"/>
          <w:vertAlign w:val="subscript"/>
        </w:rPr>
        <w:t>10</w:t>
      </w:r>
      <w:r w:rsidRPr="00E17A69">
        <w:rPr>
          <w:rFonts w:ascii="Times New Roman" w:hAnsi="Times New Roman" w:cs="Times New Roman"/>
        </w:rPr>
        <w:t xml:space="preserve"> </w:t>
      </w:r>
      <w:r w:rsidR="005E08CE" w:rsidRPr="00E17A69">
        <w:rPr>
          <w:rFonts w:ascii="Times New Roman" w:hAnsi="Times New Roman" w:cs="Times New Roman"/>
        </w:rPr>
        <w:t xml:space="preserve">increase in VL </w:t>
      </w:r>
      <w:r w:rsidR="005E08CE"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PMID" : "9084790", "abstract" : "OBJECTIVE To determine the effect of maternal viral load at delivery on the risk of perinatal transmission of HIV-1. DESIGN A nested case-control study within a prospectively followed cohort of HIV-1-infected pregnant women and their infants. SETTING The multicenter New York City Perinatal HIV Transmission Collaborative Study. PARTICIPANTS Fifty-one women who gave birth to HIV-1 infected infants were frequency-matched within CD4+ cell count quintiles with 54 non-transmitting mothers. MAIN OUTCOME MEASURES Maternal quantity of HIV-1 viral RNA was assayed in plasma obtained near delivery using the nucleic acid sequence-based amplification assay system. RESULTS Viral RNA was detected in 73 (70%) out of 105 women and the median viral load was 16,000 RNA copies/ml in transmitters and 6,600 in non-transmitters (P &lt; 0.01). When adjusted for maternal CD4+ count near delivery, women with measurable viral load were nearly sixfold more likely to transmit HIV-1 than women with viral load below detection [adjusted odds ratio (AOR), 5.8; 95% confidence interval (CI), 2.2 15.5]. The odds ratio for perinatal transmission of log10 viral load, adjusted for CD4 count was 2.7 (95% CI, 1.5-5.1). When stratified by the stage of HIV-1 disease, the only group with significant association between log10 viral load and transmission were AIDS-free women with CD4+ count &gt; 500 x 10(6)/l (AOR, 9.1; 95% CI, 2.6-31.5). CONCLUSIONS High maternal viral load increases the likelihood of perinatal transmission of HIV-1 in women without AIDS and advanced immunosuppression. HIV-1 infected pregnant women without advanced disease, shown by others to have the lowest risk of perinatal transmission, may benefit the most from efforts to identify and decrease viral load at delivery.", "author" : [ { "dropping-particle" : "", "family" : "Thea", "given" : "D M", "non-dropping-particle" : "", "parse-names" : false, "suffix" : "" }, { "dropping-particle" : "", "family" : "Steketee", "given" : "R W", "non-dropping-particle" : "", "parse-names" : false, "suffix" : "" }, { "dropping-particle" : "", "family" : "Pliner", "given" : "V", "non-dropping-particle" : "", "parse-names" : false, "suffix" : "" }, { "dropping-particle" : "", "family" : "Bornschlegel", "given" : "K", "non-dropping-particle" : "", "parse-names" : false, "suffix" : "" }, { "dropping-particle" : "", "family" : "Brown", "given" : "T", "non-dropping-particle" : "", "parse-names" : false, "suffix" : "" }, { "dropping-particle" : "", "family" : "Orloff", "given" : "S", "non-dropping-particle" : "", "parse-names" : false, "suffix" : "" }, { "dropping-particle" : "", "family" : "Matheson", "given" : "P B", "non-dropping-particle" : "", "parse-names" : false, "suffix" : "" }, { "dropping-particle" : "", "family" : "Abrams", "given" : "E J", "non-dropping-particle" : "", "parse-names" : false, "suffix" : "" }, { "dropping-particle" : "", "family" : "Bamji", "given" : "M", "non-dropping-particle" : "", "parse-names" : false, "suffix" : "" }, { "dropping-particle" : "", "family" : "Lambert", "given" : "G", "non-dropping-particle" : "", "parse-names" : false, "suffix" : "" }, { "dropping-particle" : "", "family" : "Schoenbaum", "given" : "E A", "non-dropping-particle" : "", "parse-names" : false, "suffix" : "" }, { "dropping-particle" : "", "family" : "Thomas", "given" : "P A", "non-dropping-particle" : "", "parse-names" : false, "suffix" : "" }, { "dropping-particle" : "", "family" : "Heagarty", "given" : "M", "non-dropping-particle" : "", "parse-names" : false, "suffix" : "" }, { "dropping-particle" : "", "family" : "Kalish", "given" : "M L", "non-dropping-particle" : "", "parse-names" : false, "suffix" : "" } ], "container-title" : "AIDS", "id" : "ITEM-1", "issue" : "4", "issued" : { "date-parts" : [ [ "1997", "3", "15" ] ] }, "page" : "437-44", "title" : "The effect of maternal viral load on the risk of perinatal transmission of HIV-1. New York City Perinatal HIV Transmission Collaborative Study Group.", "type" : "article-journal", "volume" : "11" }, "uris" : [ "http://www.mendeley.com/documents/?uuid=205d87ca-97ec-3f33-b68c-a83a8ec4f887" ] } ], "mendeley" : { "formattedCitation" : "(60)", "plainTextFormattedCitation" : "(60)", "previouslyFormattedCitation" : "(60)" }, "properties" : { "noteIndex" : 10 }, "schema" : "https://github.com/citation-style-language/schema/raw/master/csl-citation.json" }</w:instrText>
      </w:r>
      <w:r w:rsidR="005E08CE" w:rsidRPr="00E17A69">
        <w:rPr>
          <w:rFonts w:ascii="Times New Roman" w:hAnsi="Times New Roman" w:cs="Times New Roman"/>
        </w:rPr>
        <w:fldChar w:fldCharType="separate"/>
      </w:r>
      <w:r w:rsidR="00096D84" w:rsidRPr="00E17A69">
        <w:rPr>
          <w:rFonts w:ascii="Times New Roman" w:hAnsi="Times New Roman" w:cs="Times New Roman"/>
          <w:noProof/>
        </w:rPr>
        <w:t>(60)</w:t>
      </w:r>
      <w:r w:rsidR="005E08CE" w:rsidRPr="00E17A69">
        <w:rPr>
          <w:rFonts w:ascii="Times New Roman" w:hAnsi="Times New Roman" w:cs="Times New Roman"/>
        </w:rPr>
        <w:fldChar w:fldCharType="end"/>
      </w:r>
      <w:r w:rsidR="00A358F3" w:rsidRPr="00E17A69">
        <w:rPr>
          <w:rFonts w:ascii="Times New Roman" w:hAnsi="Times New Roman" w:cs="Times New Roman"/>
        </w:rPr>
        <w:t xml:space="preserve">, with initial </w:t>
      </w:r>
      <w:r w:rsidR="005E08CE" w:rsidRPr="00E17A69">
        <w:rPr>
          <w:rFonts w:ascii="Times New Roman" w:hAnsi="Times New Roman" w:cs="Times New Roman"/>
        </w:rPr>
        <w:t>rapid</w:t>
      </w:r>
      <w:r w:rsidR="00A358F3" w:rsidRPr="00E17A69">
        <w:rPr>
          <w:rFonts w:ascii="Times New Roman" w:hAnsi="Times New Roman" w:cs="Times New Roman"/>
        </w:rPr>
        <w:t xml:space="preserve"> declines </w:t>
      </w:r>
      <w:r w:rsidR="00C4214F" w:rsidRPr="00E17A69">
        <w:rPr>
          <w:rFonts w:ascii="Times New Roman" w:hAnsi="Times New Roman" w:cs="Times New Roman"/>
        </w:rPr>
        <w:t xml:space="preserve">per </w:t>
      </w:r>
      <w:r w:rsidR="005E08CE" w:rsidRPr="00E17A69">
        <w:rPr>
          <w:rFonts w:ascii="Times New Roman" w:hAnsi="Times New Roman" w:cs="Times New Roman"/>
        </w:rPr>
        <w:t xml:space="preserve">additional week of </w:t>
      </w:r>
      <w:r w:rsidR="002C3A7D" w:rsidRPr="00E17A69">
        <w:rPr>
          <w:rFonts w:ascii="Times New Roman" w:hAnsi="Times New Roman" w:cs="Times New Roman"/>
        </w:rPr>
        <w:t>ART</w:t>
      </w:r>
      <w:r w:rsidR="00C4214F" w:rsidRPr="00E17A69">
        <w:rPr>
          <w:rFonts w:ascii="Times New Roman" w:hAnsi="Times New Roman" w:cs="Times New Roman"/>
        </w:rPr>
        <w:t>,</w:t>
      </w:r>
      <w:r w:rsidR="002C3A7D" w:rsidRPr="00E17A69">
        <w:rPr>
          <w:rFonts w:ascii="Times New Roman" w:hAnsi="Times New Roman" w:cs="Times New Roman"/>
        </w:rPr>
        <w:t xml:space="preserve"> plateauing around 15 weeks</w:t>
      </w:r>
      <w:r w:rsidR="00441C26" w:rsidRPr="00E17A69">
        <w:rPr>
          <w:rFonts w:ascii="Times New Roman" w:hAnsi="Times New Roman" w:cs="Times New Roman"/>
        </w:rPr>
        <w:t xml:space="preserve"> </w:t>
      </w:r>
      <w:r w:rsidR="00441C26" w:rsidRPr="00E17A69">
        <w:rPr>
          <w:rFonts w:ascii="Times New Roman" w:hAnsi="Times New Roman" w:cs="Times New Roman"/>
        </w:rPr>
        <w:fldChar w:fldCharType="begin" w:fldLock="1"/>
      </w:r>
      <w:r w:rsidR="005E08CE" w:rsidRPr="00E17A69">
        <w:rPr>
          <w:rFonts w:ascii="Times New Roman" w:hAnsi="Times New Roman" w:cs="Times New Roman"/>
        </w:rPr>
        <w:instrText>ADDIN CSL_CITATION { "citationItems" : [ { "id" : "ITEM-1", "itemData" : { "DOI" : "10.1097/QAD.0000000000000212", "ISSN" : "1473-5571", "PMID" : "24566097", "abstract" : "OBJECTIVES To analyze mother-to-child HIV transmission (MTCT) rates over time in light of changes in management, demographic, and pregnancy characteristics. DESIGN Population-based surveillance data on diagnosed HIV-positive women and their infants are routinely collected in the UK and Ireland. METHODS A total of 12486 singleton pregnancies delivered in 2000-2011 were analyzed. HIV infection status was available for 11515 infants (92.2%). RESULTS The rate of MTCT declined from 2.1% (17/816) in 2000-2001 to 0.46% (nine of 1975, 95% confidence interval: 0.21-0.86%) in 2010-2011 (trend, P=0.01), because of a combination of factors including earlier initiation of antenatal combination antiretroviral therapy (cART). Excluding 63 infants who were breastfed or acquired HIV postnatally, MTCT risk was significantly higher for all modes of delivery in women with viral load of 50-399 copies/ml (1.0%, 14/1349), compared with viral load of less than 50 copies/ml (0.09%, six of 6347, P&lt;0.001). Among the former (viral load 50-399 copies/ml), the risk of MTCT was 0.26% (two of 777) following elective cesarean section and 1.1% (two of 188) following planned vaginal delivery (P=0.17), excluding in-utero transmissions. MTCT probability declined rapidly with each additional week of treatment initially, followed by a slower decline up to about 15 weeks of cART, with substantial differences by baseline viral load. CONCLUSION MTCT rates in the UK and Ireland have continued to decline since 2006, reaching an all-time low of 5 per 1000 in 2010-2011. This was primarily because of a reduction in transmissions associated with late initiation or nonreceipt of antenatal cART, and an increase in the proportion of women on cART at conception.", "author" : [ { "dropping-particle" : "", "family" : "Townsend", "given" : "Claire L", "non-dropping-particle" : "", "parse-names" : false, "suffix" : "" }, { "dropping-particle" : "", "family" : "Byrne", "given" : "Laura", "non-dropping-particle" : "", "parse-names" : false, "suffix" : "" }, { "dropping-particle" : "", "family" : "Cortina-Borja", "given" : "Mario", "non-dropping-particle" : "", "parse-names" : false, "suffix" : "" }, { "dropping-particle" : "", "family" : "Thorne", "given" : "Claire", "non-dropping-particle" : "", "parse-names" : false, "suffix" : "" }, { "dropping-particle" : "", "family" : "Ruiter", "given" : "Annemiek", "non-dropping-particle" : "de", "parse-names" : false, "suffix" : "" }, { "dropping-particle" : "", "family" : "Lyall", "given" : "Hermione", "non-dropping-particle" : "", "parse-names" : false, "suffix" : "" }, { "dropping-particle" : "", "family" : "Taylor", "given" : "Graham P", "non-dropping-particle" : "", "parse-names" : false, "suffix" : "" }, { "dropping-particle" : "", "family" : "Peckham", "given" : "Catherine S", "non-dropping-particle" : "", "parse-names" : false, "suffix" : "" }, { "dropping-particle" : "", "family" : "Tookey", "given" : "Pat A", "non-dropping-particle" : "", "parse-names" : false, "suffix" : "" } ], "container-title" : "AIDS", "id" : "ITEM-1", "issue" : "7", "issued" : { "date-parts" : [ [ "2014", "4", "24" ] ] }, "page" : "1049-57", "title" : "Earlier initiation of ART and further decline in mother-to-child HIV transmission rates, 2000-2011", "type" : "article-journal", "volume" : "28" }, "uris" : [ "http://www.mendeley.com/documents/?uuid=2fb53bf4-8a68-3757-b472-eea3a0e47430" ] } ], "mendeley" : { "formattedCitation" : "(5)", "plainTextFormattedCitation" : "(5)", "previouslyFormattedCitation" : "(5)" }, "properties" : { "noteIndex" : 10 }, "schema" : "https://github.com/citation-style-language/schema/raw/master/csl-citation.json" }</w:instrText>
      </w:r>
      <w:r w:rsidR="00441C26" w:rsidRPr="00E17A69">
        <w:rPr>
          <w:rFonts w:ascii="Times New Roman" w:hAnsi="Times New Roman" w:cs="Times New Roman"/>
        </w:rPr>
        <w:fldChar w:fldCharType="separate"/>
      </w:r>
      <w:r w:rsidR="00441C26" w:rsidRPr="00E17A69">
        <w:rPr>
          <w:rFonts w:ascii="Times New Roman" w:hAnsi="Times New Roman" w:cs="Times New Roman"/>
          <w:noProof/>
        </w:rPr>
        <w:t>(5)</w:t>
      </w:r>
      <w:r w:rsidR="00441C26" w:rsidRPr="00E17A69">
        <w:rPr>
          <w:rFonts w:ascii="Times New Roman" w:hAnsi="Times New Roman" w:cs="Times New Roman"/>
        </w:rPr>
        <w:fldChar w:fldCharType="end"/>
      </w:r>
      <w:r w:rsidR="002C3A7D" w:rsidRPr="00E17A69">
        <w:rPr>
          <w:rFonts w:ascii="Times New Roman" w:hAnsi="Times New Roman" w:cs="Times New Roman"/>
        </w:rPr>
        <w:t>.  The</w:t>
      </w:r>
      <w:r w:rsidR="00C4214F" w:rsidRPr="00E17A69">
        <w:rPr>
          <w:rFonts w:ascii="Times New Roman" w:hAnsi="Times New Roman" w:cs="Times New Roman"/>
        </w:rPr>
        <w:t xml:space="preserve"> </w:t>
      </w:r>
      <w:r w:rsidR="002C3A7D" w:rsidRPr="00E17A69">
        <w:rPr>
          <w:rFonts w:ascii="Times New Roman" w:hAnsi="Times New Roman" w:cs="Times New Roman"/>
        </w:rPr>
        <w:t xml:space="preserve">window for </w:t>
      </w:r>
      <w:r w:rsidRPr="00E17A69">
        <w:rPr>
          <w:rFonts w:ascii="Times New Roman" w:hAnsi="Times New Roman" w:cs="Times New Roman"/>
        </w:rPr>
        <w:t>timely intervention of high VL</w:t>
      </w:r>
      <w:r w:rsidR="00A358F3" w:rsidRPr="00E17A69">
        <w:rPr>
          <w:rFonts w:ascii="Times New Roman" w:hAnsi="Times New Roman" w:cs="Times New Roman"/>
        </w:rPr>
        <w:t xml:space="preserve">s is </w:t>
      </w:r>
      <w:r w:rsidR="00C4214F" w:rsidRPr="00E17A69">
        <w:rPr>
          <w:rFonts w:ascii="Times New Roman" w:hAnsi="Times New Roman" w:cs="Times New Roman"/>
        </w:rPr>
        <w:t>therefore narrow</w:t>
      </w:r>
      <w:r w:rsidRPr="00E17A69">
        <w:rPr>
          <w:rFonts w:ascii="Times New Roman" w:hAnsi="Times New Roman" w:cs="Times New Roman"/>
        </w:rPr>
        <w:t xml:space="preserve">.  </w:t>
      </w:r>
      <w:r w:rsidR="003B4488" w:rsidRPr="00E17A69">
        <w:rPr>
          <w:rFonts w:ascii="Times New Roman" w:hAnsi="Times New Roman" w:cs="Times New Roman"/>
        </w:rPr>
        <w:t>In South Africa, VL testing is recommended at the first antenatal visit in women on preconception ART (</w:t>
      </w:r>
      <w:r w:rsidR="002C3A7D" w:rsidRPr="00E17A69">
        <w:rPr>
          <w:rFonts w:ascii="Times New Roman" w:hAnsi="Times New Roman" w:cs="Times New Roman"/>
        </w:rPr>
        <w:t xml:space="preserve">at </w:t>
      </w:r>
      <w:r w:rsidR="003B4488" w:rsidRPr="00E17A69">
        <w:rPr>
          <w:rFonts w:ascii="Times New Roman" w:hAnsi="Times New Roman" w:cs="Times New Roman"/>
        </w:rPr>
        <w:t xml:space="preserve">three </w:t>
      </w:r>
      <w:r w:rsidR="002C3A7D" w:rsidRPr="00E17A69">
        <w:rPr>
          <w:rFonts w:ascii="Times New Roman" w:hAnsi="Times New Roman" w:cs="Times New Roman"/>
        </w:rPr>
        <w:t xml:space="preserve">and six </w:t>
      </w:r>
      <w:r w:rsidR="003B4488" w:rsidRPr="00E17A69">
        <w:rPr>
          <w:rFonts w:ascii="Times New Roman" w:hAnsi="Times New Roman" w:cs="Times New Roman"/>
        </w:rPr>
        <w:t xml:space="preserve">months in women initiating </w:t>
      </w:r>
      <w:r w:rsidR="002C3A7D" w:rsidRPr="00E17A69">
        <w:rPr>
          <w:rFonts w:ascii="Times New Roman" w:hAnsi="Times New Roman" w:cs="Times New Roman"/>
        </w:rPr>
        <w:t>pregnancy ART</w:t>
      </w:r>
      <w:r w:rsidR="003B4488" w:rsidRPr="00E17A69">
        <w:rPr>
          <w:rFonts w:ascii="Times New Roman" w:hAnsi="Times New Roman" w:cs="Times New Roman"/>
        </w:rPr>
        <w:t xml:space="preserve">) with results reviewed within two weeks </w:t>
      </w:r>
      <w:r w:rsidR="003B4488"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URL" : "http://www.up.ac.za/media/shared/62/ZP_Files/art-guidelines-15052015.zp57683.pdf", "accessed" : { "date-parts" : [ [ "2016", "6", "16" ] ] }, "author" : [ { "dropping-particle" : "", "family" : "National Department of Health South Africa", "given" : "", "non-dropping-particle" : "", "parse-names" : false, "suffix" : "" } ], "id" : "ITEM-1", "issued" : { "date-parts" : [ [ "2015" ] ] }, "publisher-place" : "Pretoria", "title" : "National Consolidated Guidelines For The Prevention Of Mother-to-Child Transmission of HIV (PMTCT) And The Management of HIV In Children, Adolescents And Adults", "type" : "webpage" }, "uris" : [ "http://www.mendeley.com/documents/?uuid=555843d0-2980-48dc-bd1a-cba8ac54e8cb" ] } ], "mendeley" : { "formattedCitation" : "(31)", "plainTextFormattedCitation" : "(31)", "previouslyFormattedCitation" : "(31)" }, "properties" : { "noteIndex" : 11 }, "schema" : "https://github.com/citation-style-language/schema/raw/master/csl-citation.json" }</w:instrText>
      </w:r>
      <w:r w:rsidR="003B4488" w:rsidRPr="00E17A69">
        <w:rPr>
          <w:rFonts w:ascii="Times New Roman" w:hAnsi="Times New Roman" w:cs="Times New Roman"/>
        </w:rPr>
        <w:fldChar w:fldCharType="separate"/>
      </w:r>
      <w:r w:rsidR="00096D84" w:rsidRPr="00E17A69">
        <w:rPr>
          <w:rFonts w:ascii="Times New Roman" w:hAnsi="Times New Roman" w:cs="Times New Roman"/>
          <w:noProof/>
        </w:rPr>
        <w:t>(31)</w:t>
      </w:r>
      <w:r w:rsidR="003B4488" w:rsidRPr="00E17A69">
        <w:rPr>
          <w:rFonts w:ascii="Times New Roman" w:hAnsi="Times New Roman" w:cs="Times New Roman"/>
        </w:rPr>
        <w:fldChar w:fldCharType="end"/>
      </w:r>
      <w:r w:rsidR="003B4488" w:rsidRPr="00E17A69">
        <w:rPr>
          <w:rFonts w:ascii="Times New Roman" w:hAnsi="Times New Roman" w:cs="Times New Roman"/>
        </w:rPr>
        <w:t>.  In wo</w:t>
      </w:r>
      <w:r w:rsidR="008C280E" w:rsidRPr="00E17A69">
        <w:rPr>
          <w:rFonts w:ascii="Times New Roman" w:hAnsi="Times New Roman" w:cs="Times New Roman"/>
        </w:rPr>
        <w:t>men with VL under 1000</w:t>
      </w:r>
      <w:r w:rsidR="00751093" w:rsidRPr="00E17A69">
        <w:rPr>
          <w:rFonts w:ascii="Times New Roman" w:hAnsi="Times New Roman" w:cs="Times New Roman"/>
        </w:rPr>
        <w:t xml:space="preserve"> copies</w:t>
      </w:r>
      <w:r w:rsidR="003B4488" w:rsidRPr="00E17A69">
        <w:rPr>
          <w:rFonts w:ascii="Times New Roman" w:hAnsi="Times New Roman" w:cs="Times New Roman"/>
        </w:rPr>
        <w:t>, six monthly VL testing is recommended thro</w:t>
      </w:r>
      <w:r w:rsidR="00A95813" w:rsidRPr="00E17A69">
        <w:rPr>
          <w:rFonts w:ascii="Times New Roman" w:hAnsi="Times New Roman" w:cs="Times New Roman"/>
        </w:rPr>
        <w:t xml:space="preserve">ugh pregnancy and breastfeeding; VL is repeated in one month </w:t>
      </w:r>
      <w:r w:rsidR="003B4488" w:rsidRPr="00E17A69">
        <w:rPr>
          <w:rFonts w:ascii="Times New Roman" w:hAnsi="Times New Roman" w:cs="Times New Roman"/>
        </w:rPr>
        <w:t xml:space="preserve">with </w:t>
      </w:r>
      <w:r w:rsidR="00A95813" w:rsidRPr="00E17A69">
        <w:rPr>
          <w:rFonts w:ascii="Times New Roman" w:hAnsi="Times New Roman" w:cs="Times New Roman"/>
        </w:rPr>
        <w:t>virologic failure</w:t>
      </w:r>
      <w:r w:rsidR="003B4488" w:rsidRPr="00E17A69">
        <w:rPr>
          <w:rFonts w:ascii="Times New Roman" w:hAnsi="Times New Roman" w:cs="Times New Roman"/>
        </w:rPr>
        <w:t xml:space="preserve">.  </w:t>
      </w:r>
      <w:r w:rsidR="002C3A7D" w:rsidRPr="00E17A69">
        <w:rPr>
          <w:rFonts w:ascii="Times New Roman" w:hAnsi="Times New Roman" w:cs="Times New Roman"/>
        </w:rPr>
        <w:t>As p</w:t>
      </w:r>
      <w:r w:rsidR="003B4488" w:rsidRPr="00E17A69">
        <w:rPr>
          <w:rFonts w:ascii="Times New Roman" w:hAnsi="Times New Roman" w:cs="Times New Roman"/>
        </w:rPr>
        <w:t xml:space="preserve">regnancy and </w:t>
      </w:r>
      <w:r w:rsidR="00340221" w:rsidRPr="00E17A69">
        <w:rPr>
          <w:rFonts w:ascii="Times New Roman" w:hAnsi="Times New Roman" w:cs="Times New Roman"/>
        </w:rPr>
        <w:t>breastfeeding is time-sensitive</w:t>
      </w:r>
      <w:r w:rsidR="002C3A7D" w:rsidRPr="00E17A69">
        <w:rPr>
          <w:rFonts w:ascii="Times New Roman" w:hAnsi="Times New Roman" w:cs="Times New Roman"/>
        </w:rPr>
        <w:t>,</w:t>
      </w:r>
      <w:r w:rsidR="003B4488" w:rsidRPr="00E17A69">
        <w:rPr>
          <w:rFonts w:ascii="Times New Roman" w:hAnsi="Times New Roman" w:cs="Times New Roman"/>
        </w:rPr>
        <w:t xml:space="preserve"> </w:t>
      </w:r>
      <w:r w:rsidR="00340221" w:rsidRPr="00E17A69">
        <w:rPr>
          <w:rFonts w:ascii="Times New Roman" w:hAnsi="Times New Roman" w:cs="Times New Roman"/>
        </w:rPr>
        <w:t xml:space="preserve">even one month may be too long </w:t>
      </w:r>
      <w:r w:rsidR="003B4488" w:rsidRPr="00E17A69">
        <w:rPr>
          <w:rFonts w:ascii="Times New Roman" w:hAnsi="Times New Roman" w:cs="Times New Roman"/>
        </w:rPr>
        <w:t xml:space="preserve">especially in women who present late for antenatal care.  </w:t>
      </w:r>
      <w:r w:rsidR="00340221" w:rsidRPr="00E17A69">
        <w:rPr>
          <w:rFonts w:ascii="Times New Roman" w:hAnsi="Times New Roman" w:cs="Times New Roman"/>
        </w:rPr>
        <w:t xml:space="preserve">Ideally, women with detectable VLs should be managed as high risk with follow-up within days </w:t>
      </w:r>
      <w:r w:rsidR="00F8152F" w:rsidRPr="00E17A69">
        <w:rPr>
          <w:rFonts w:ascii="Times New Roman" w:hAnsi="Times New Roman" w:cs="Times New Roman"/>
        </w:rPr>
        <w:t xml:space="preserve">for </w:t>
      </w:r>
      <w:r w:rsidR="00340221" w:rsidRPr="00E17A69">
        <w:rPr>
          <w:rFonts w:ascii="Times New Roman" w:hAnsi="Times New Roman" w:cs="Times New Roman"/>
        </w:rPr>
        <w:t xml:space="preserve">adherence </w:t>
      </w:r>
      <w:r w:rsidR="00F8152F" w:rsidRPr="00E17A69">
        <w:rPr>
          <w:rFonts w:ascii="Times New Roman" w:hAnsi="Times New Roman" w:cs="Times New Roman"/>
        </w:rPr>
        <w:t xml:space="preserve">support </w:t>
      </w:r>
      <w:r w:rsidR="00340221" w:rsidRPr="00E17A69">
        <w:rPr>
          <w:rFonts w:ascii="Times New Roman" w:hAnsi="Times New Roman" w:cs="Times New Roman"/>
        </w:rPr>
        <w:t xml:space="preserve">and repeat VL testing within weeks </w:t>
      </w:r>
      <w:r w:rsidR="00340221"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DOI" : "10.1371/journal.pmed.1002375", "ISBN" : "1111111111", "ISSN" : "1549-1676", "author" : [ { "dropping-particle" : "", "family" : "Myer", "given" : "Landon", "non-dropping-particle" : "", "parse-names" : false, "suffix" : "" }, { "dropping-particle" : "", "family" : "Essajee", "given" : "Shaffiq", "non-dropping-particle" : "", "parse-names" : false, "suffix" : "" }, { "dropping-particle" : "", "family" : "Broyles", "given" : "Laura N.", "non-dropping-particle" : "", "parse-names" : false, "suffix" : "" }, { "dropping-particle" : "", "family" : "Watts", "given" : "D. Heather", "non-dropping-particle" : "", "parse-names" : false, "suffix" : "" }, { "dropping-particle" : "", "family" : "Lesosky", "given" : "Maia", "non-dropping-particle" : "", "parse-names" : false, "suffix" : "" }, { "dropping-particle" : "", "family" : "El-Sadr", "given" : "Wafaa M.", "non-dropping-particle" : "", "parse-names" : false, "suffix" : "" }, { "dropping-particle" : "", "family" : "Abrams", "given" : "Elaine J.", "non-dropping-particle" : "", "parse-names" : false, "suffix" : "" } ], "container-title" : "PLOS Medicine", "id" : "ITEM-1", "issue" : "8", "issued" : { "date-parts" : [ [ "2017" ] ] }, "page" : "e1002375", "title" : "Pregnant and breastfeeding women: A priority population for HIV viral load monitoring", "type" : "article-journal", "volume" : "14" }, "uris" : [ "http://www.mendeley.com/documents/?uuid=867e6e08-3dff-4714-add3-28d949bae796" ] } ], "mendeley" : { "formattedCitation" : "(61)", "plainTextFormattedCitation" : "(61)", "previouslyFormattedCitation" : "(61)" }, "properties" : { "noteIndex" : 11 }, "schema" : "https://github.com/citation-style-language/schema/raw/master/csl-citation.json" }</w:instrText>
      </w:r>
      <w:r w:rsidR="00340221" w:rsidRPr="00E17A69">
        <w:rPr>
          <w:rFonts w:ascii="Times New Roman" w:hAnsi="Times New Roman" w:cs="Times New Roman"/>
        </w:rPr>
        <w:fldChar w:fldCharType="separate"/>
      </w:r>
      <w:r w:rsidR="00096D84" w:rsidRPr="00E17A69">
        <w:rPr>
          <w:rFonts w:ascii="Times New Roman" w:hAnsi="Times New Roman" w:cs="Times New Roman"/>
          <w:noProof/>
        </w:rPr>
        <w:t>(61)</w:t>
      </w:r>
      <w:r w:rsidR="00340221" w:rsidRPr="00E17A69">
        <w:rPr>
          <w:rFonts w:ascii="Times New Roman" w:hAnsi="Times New Roman" w:cs="Times New Roman"/>
        </w:rPr>
        <w:fldChar w:fldCharType="end"/>
      </w:r>
      <w:r w:rsidR="00340221" w:rsidRPr="00E17A69">
        <w:rPr>
          <w:rFonts w:ascii="Times New Roman" w:hAnsi="Times New Roman" w:cs="Times New Roman"/>
        </w:rPr>
        <w:t xml:space="preserve">.  </w:t>
      </w:r>
      <w:r w:rsidR="004B63CD" w:rsidRPr="00E17A69">
        <w:rPr>
          <w:rFonts w:ascii="Times New Roman" w:hAnsi="Times New Roman" w:cs="Times New Roman"/>
        </w:rPr>
        <w:t>Although our study VL cutoff was stringent, viraemic risk was related mainly to those with clinical failure</w:t>
      </w:r>
      <w:r w:rsidR="00751093" w:rsidRPr="00E17A69">
        <w:rPr>
          <w:rFonts w:ascii="Times New Roman" w:hAnsi="Times New Roman" w:cs="Times New Roman"/>
        </w:rPr>
        <w:t>,</w:t>
      </w:r>
      <w:r w:rsidR="004B63CD" w:rsidRPr="00E17A69">
        <w:rPr>
          <w:rFonts w:ascii="Times New Roman" w:hAnsi="Times New Roman" w:cs="Times New Roman"/>
        </w:rPr>
        <w:t xml:space="preserve"> with 16.8% having </w:t>
      </w:r>
      <w:r w:rsidR="008C280E" w:rsidRPr="00E17A69">
        <w:rPr>
          <w:rFonts w:ascii="Times New Roman" w:hAnsi="Times New Roman" w:cs="Times New Roman"/>
        </w:rPr>
        <w:t xml:space="preserve">VL ≥1000 </w:t>
      </w:r>
      <w:r w:rsidR="004B63CD" w:rsidRPr="00E17A69">
        <w:rPr>
          <w:rFonts w:ascii="Times New Roman" w:hAnsi="Times New Roman" w:cs="Times New Roman"/>
        </w:rPr>
        <w:t xml:space="preserve">and 7.9% with VL 50-999 copies/ml.  </w:t>
      </w:r>
      <w:r w:rsidR="00340221" w:rsidRPr="00E17A69">
        <w:rPr>
          <w:rFonts w:ascii="Times New Roman" w:hAnsi="Times New Roman" w:cs="Times New Roman"/>
        </w:rPr>
        <w:t xml:space="preserve">Moreover, infants should be rapidly identified as high MTCT risk </w:t>
      </w:r>
      <w:r w:rsidR="00B777DE" w:rsidRPr="00E17A69">
        <w:rPr>
          <w:rFonts w:ascii="Times New Roman" w:hAnsi="Times New Roman" w:cs="Times New Roman"/>
        </w:rPr>
        <w:t xml:space="preserve">and provided with extended PMTCT </w:t>
      </w:r>
      <w:r w:rsidR="00340221" w:rsidRPr="00E17A69">
        <w:rPr>
          <w:rFonts w:ascii="Times New Roman" w:hAnsi="Times New Roman" w:cs="Times New Roman"/>
        </w:rPr>
        <w:t xml:space="preserve">prophylaxis, appropriate HIV testing and vigilant </w:t>
      </w:r>
      <w:r w:rsidR="00441C26" w:rsidRPr="00E17A69">
        <w:rPr>
          <w:rFonts w:ascii="Times New Roman" w:hAnsi="Times New Roman" w:cs="Times New Roman"/>
        </w:rPr>
        <w:t xml:space="preserve">maternal </w:t>
      </w:r>
      <w:r w:rsidR="00340221" w:rsidRPr="00E17A69">
        <w:rPr>
          <w:rFonts w:ascii="Times New Roman" w:hAnsi="Times New Roman" w:cs="Times New Roman"/>
        </w:rPr>
        <w:t xml:space="preserve">monitoring </w:t>
      </w:r>
      <w:r w:rsidR="00C4214F" w:rsidRPr="00E17A69">
        <w:rPr>
          <w:rFonts w:ascii="Times New Roman" w:hAnsi="Times New Roman" w:cs="Times New Roman"/>
        </w:rPr>
        <w:t xml:space="preserve">to </w:t>
      </w:r>
      <w:r w:rsidR="00441C26" w:rsidRPr="00E17A69">
        <w:rPr>
          <w:rFonts w:ascii="Times New Roman" w:hAnsi="Times New Roman" w:cs="Times New Roman"/>
        </w:rPr>
        <w:t>promptly manage detectable</w:t>
      </w:r>
      <w:r w:rsidR="00340221" w:rsidRPr="00E17A69">
        <w:rPr>
          <w:rFonts w:ascii="Times New Roman" w:hAnsi="Times New Roman" w:cs="Times New Roman"/>
        </w:rPr>
        <w:t xml:space="preserve"> VL during breastfeeding</w:t>
      </w:r>
      <w:r w:rsidR="00441C26" w:rsidRPr="00E17A69">
        <w:rPr>
          <w:rFonts w:ascii="Times New Roman" w:hAnsi="Times New Roman" w:cs="Times New Roman"/>
        </w:rPr>
        <w:t xml:space="preserve"> </w:t>
      </w:r>
      <w:r w:rsidR="00441C26"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URL" : "http://www.up.ac.za/media/shared/62/ZP_Files/art-guidelines-15052015.zp57683.pdf", "accessed" : { "date-parts" : [ [ "2016", "6", "16" ] ] }, "author" : [ { "dropping-particle" : "", "family" : "National Department of Health South Africa", "given" : "", "non-dropping-particle" : "", "parse-names" : false, "suffix" : "" } ], "id" : "ITEM-1", "issued" : { "date-parts" : [ [ "2015" ] ] }, "publisher-place" : "Pretoria", "title" : "National Consolidated Guidelines For The Prevention Of Mother-to-Child Transmission of HIV (PMTCT) And The Management of HIV In Children, Adolescents And Adults", "type" : "webpage" }, "uris" : [ "http://www.mendeley.com/documents/?uuid=555843d0-2980-48dc-bd1a-cba8ac54e8cb" ] } ], "mendeley" : { "formattedCitation" : "(31)", "plainTextFormattedCitation" : "(31)", "previouslyFormattedCitation" : "(31)" }, "properties" : { "noteIndex" : 11 }, "schema" : "https://github.com/citation-style-language/schema/raw/master/csl-citation.json" }</w:instrText>
      </w:r>
      <w:r w:rsidR="00441C26" w:rsidRPr="00E17A69">
        <w:rPr>
          <w:rFonts w:ascii="Times New Roman" w:hAnsi="Times New Roman" w:cs="Times New Roman"/>
        </w:rPr>
        <w:fldChar w:fldCharType="separate"/>
      </w:r>
      <w:r w:rsidR="00096D84" w:rsidRPr="00E17A69">
        <w:rPr>
          <w:rFonts w:ascii="Times New Roman" w:hAnsi="Times New Roman" w:cs="Times New Roman"/>
          <w:noProof/>
        </w:rPr>
        <w:t>(31)</w:t>
      </w:r>
      <w:r w:rsidR="00441C26" w:rsidRPr="00E17A69">
        <w:rPr>
          <w:rFonts w:ascii="Times New Roman" w:hAnsi="Times New Roman" w:cs="Times New Roman"/>
        </w:rPr>
        <w:fldChar w:fldCharType="end"/>
      </w:r>
      <w:r w:rsidR="00340221" w:rsidRPr="00E17A69">
        <w:rPr>
          <w:rFonts w:ascii="Times New Roman" w:hAnsi="Times New Roman" w:cs="Times New Roman"/>
        </w:rPr>
        <w:t>.</w:t>
      </w:r>
    </w:p>
    <w:p w14:paraId="7F772ACC" w14:textId="362B2C1B" w:rsidR="001A58B4" w:rsidRPr="00E17A69" w:rsidRDefault="000A66D7" w:rsidP="00070777">
      <w:pPr>
        <w:spacing w:after="120" w:line="360" w:lineRule="auto"/>
        <w:rPr>
          <w:rFonts w:ascii="Times New Roman" w:hAnsi="Times New Roman" w:cs="Times New Roman"/>
          <w:b/>
        </w:rPr>
      </w:pPr>
      <w:r w:rsidRPr="00E17A69">
        <w:rPr>
          <w:rFonts w:ascii="Times New Roman" w:hAnsi="Times New Roman" w:cs="Times New Roman"/>
          <w:b/>
        </w:rPr>
        <w:t>St</w:t>
      </w:r>
      <w:r w:rsidR="00F36D6C" w:rsidRPr="00E17A69">
        <w:rPr>
          <w:rFonts w:ascii="Times New Roman" w:hAnsi="Times New Roman" w:cs="Times New Roman"/>
          <w:b/>
        </w:rPr>
        <w:t>rengths</w:t>
      </w:r>
      <w:r w:rsidRPr="00E17A69">
        <w:rPr>
          <w:rFonts w:ascii="Times New Roman" w:hAnsi="Times New Roman" w:cs="Times New Roman"/>
          <w:b/>
        </w:rPr>
        <w:t xml:space="preserve"> and limitations</w:t>
      </w:r>
    </w:p>
    <w:p w14:paraId="1C8CD33B" w14:textId="167EF905" w:rsidR="000A66D7" w:rsidRPr="00E17A69" w:rsidRDefault="007F5F6D" w:rsidP="007F5F6D">
      <w:pPr>
        <w:spacing w:after="120" w:line="360" w:lineRule="auto"/>
        <w:rPr>
          <w:rFonts w:ascii="Times New Roman" w:hAnsi="Times New Roman" w:cs="Times New Roman"/>
        </w:rPr>
      </w:pPr>
      <w:r w:rsidRPr="00E17A69">
        <w:rPr>
          <w:rFonts w:ascii="Times New Roman" w:hAnsi="Times New Roman" w:cs="Times New Roman"/>
        </w:rPr>
        <w:t xml:space="preserve">Our findings come </w:t>
      </w:r>
      <w:r w:rsidR="00121410" w:rsidRPr="00E17A69">
        <w:rPr>
          <w:rFonts w:ascii="Times New Roman" w:hAnsi="Times New Roman" w:cs="Times New Roman"/>
        </w:rPr>
        <w:t xml:space="preserve">from a large pregnancy </w:t>
      </w:r>
      <w:r w:rsidR="000A66D7" w:rsidRPr="00E17A69">
        <w:rPr>
          <w:rFonts w:ascii="Times New Roman" w:hAnsi="Times New Roman" w:cs="Times New Roman"/>
        </w:rPr>
        <w:t xml:space="preserve">cohort </w:t>
      </w:r>
      <w:r w:rsidR="00121410" w:rsidRPr="00E17A69">
        <w:rPr>
          <w:rFonts w:ascii="Times New Roman" w:hAnsi="Times New Roman" w:cs="Times New Roman"/>
        </w:rPr>
        <w:t xml:space="preserve">of HIV-infected women </w:t>
      </w:r>
      <w:r w:rsidR="000A66D7" w:rsidRPr="00E17A69">
        <w:rPr>
          <w:rFonts w:ascii="Times New Roman" w:hAnsi="Times New Roman" w:cs="Times New Roman"/>
        </w:rPr>
        <w:t>in a</w:t>
      </w:r>
      <w:r w:rsidR="00E856F7" w:rsidRPr="00E17A69">
        <w:rPr>
          <w:rFonts w:ascii="Times New Roman" w:hAnsi="Times New Roman" w:cs="Times New Roman"/>
        </w:rPr>
        <w:t xml:space="preserve"> </w:t>
      </w:r>
      <w:r w:rsidR="000A66D7" w:rsidRPr="00E17A69">
        <w:rPr>
          <w:rFonts w:ascii="Times New Roman" w:hAnsi="Times New Roman" w:cs="Times New Roman"/>
        </w:rPr>
        <w:t>real world setting</w:t>
      </w:r>
      <w:r w:rsidR="00F87FFE" w:rsidRPr="00E17A69">
        <w:rPr>
          <w:rFonts w:ascii="Times New Roman" w:hAnsi="Times New Roman" w:cs="Times New Roman"/>
        </w:rPr>
        <w:t xml:space="preserve"> with high </w:t>
      </w:r>
      <w:r w:rsidR="009601A8" w:rsidRPr="00E17A69">
        <w:rPr>
          <w:rFonts w:ascii="Times New Roman" w:hAnsi="Times New Roman" w:cs="Times New Roman"/>
        </w:rPr>
        <w:t xml:space="preserve">population ART coverage </w:t>
      </w:r>
      <w:r w:rsidR="0052071F"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DOI" : "10.1126/science.1228160", "ISSN" : "1095-9203", "PMID" : "23430656", "abstract" : "The landmark HIV Prevention Trials Network (HPTN) 052 trial in HIV-discordant couples demonstrated unequivocally that treatment with antiretroviral therapy (ART) substantially lowers the probability of HIV transmission to the HIV-uninfected partner. However, it has been vigorously debated whether substantial population-level reductions in the rate of new HIV infections could be achieved in \"real-world\" sub-Saharan African settings where stable, cohabiting couples are often not the norm and where considerable operational challenges exist to the successful and sustainable delivery of treatment and care to large numbers of patients. We used data from one of Africa's largest population-based prospective cohort studies (in rural KwaZulu-Natal, South Africa) to follow up a total of 16,667 individuals who were HIV-uninfected at baseline, observing individual HIV seroconversions over the period 2004 to 2011. Holding other key HIV risk factors constant, individual HIV acquisition risk declined significantly with increasing ART coverage in the surrounding local community. For example, an HIV-uninfected individual living in a community with high ART coverage (30 to 40% of all HIV-infected individuals on ART) was 38% less likely to acquire HIV than someone living in a community where ART coverage was low (&lt;10% of all HIV-infected individuals on ART).", "author" : [ { "dropping-particle" : "", "family" : "Tanser", "given" : "Frank", "non-dropping-particle" : "", "parse-names" : false, "suffix" : "" }, { "dropping-particle" : "", "family" : "B\u00e4rnighausen", "given" : "Till", "non-dropping-particle" : "", "parse-names" : false, "suffix" : "" }, { "dropping-particle" : "", "family" : "Grapsa", "given" : "Erofili", "non-dropping-particle" : "", "parse-names" : false, "suffix" : "" }, { "dropping-particle" : "", "family" : "Zaidi", "given" : "Jaffer", "non-dropping-particle" : "", "parse-names" : false, "suffix" : "" }, { "dropping-particle" : "", "family" : "Newell", "given" : "Marie-Louise", "non-dropping-particle" : "", "parse-names" : false, "suffix" : "" } ], "container-title" : "Science", "id" : "ITEM-1", "issue" : "6122", "issued" : { "date-parts" : [ [ "2013", "2", "21" ] ] }, "page" : "966-71", "title" : "High coverage of ART associated with decline in risk of HIV acquisition in rural KwaZulu-Natal, South Africa.", "type" : "article-journal", "volume" : "339" }, "uris" : [ "http://www.mendeley.com/documents/?uuid=3cfd7009-b13e-41d7-a2af-0b57dc7781b0" ] } ], "mendeley" : { "formattedCitation" : "(62)", "plainTextFormattedCitation" : "(62)", "previouslyFormattedCitation" : "(62)" }, "properties" : { "noteIndex" : 0 }, "schema" : "https://github.com/citation-style-language/schema/raw/master/csl-citation.json" }</w:instrText>
      </w:r>
      <w:r w:rsidR="0052071F" w:rsidRPr="00E17A69">
        <w:rPr>
          <w:rFonts w:ascii="Times New Roman" w:hAnsi="Times New Roman" w:cs="Times New Roman"/>
        </w:rPr>
        <w:fldChar w:fldCharType="separate"/>
      </w:r>
      <w:r w:rsidR="00096D84" w:rsidRPr="00E17A69">
        <w:rPr>
          <w:rFonts w:ascii="Times New Roman" w:hAnsi="Times New Roman" w:cs="Times New Roman"/>
          <w:noProof/>
        </w:rPr>
        <w:t>(62)</w:t>
      </w:r>
      <w:r w:rsidR="0052071F" w:rsidRPr="00E17A69">
        <w:rPr>
          <w:rFonts w:ascii="Times New Roman" w:hAnsi="Times New Roman" w:cs="Times New Roman"/>
        </w:rPr>
        <w:fldChar w:fldCharType="end"/>
      </w:r>
      <w:r w:rsidR="00663DBD" w:rsidRPr="00E17A69">
        <w:rPr>
          <w:rFonts w:ascii="Times New Roman" w:hAnsi="Times New Roman" w:cs="Times New Roman"/>
        </w:rPr>
        <w:t xml:space="preserve"> and is generalisable to other rural public health programmes in sub-Saharan Africa.  </w:t>
      </w:r>
      <w:r w:rsidR="00C8169E" w:rsidRPr="00E17A69">
        <w:rPr>
          <w:rFonts w:ascii="Times New Roman" w:hAnsi="Times New Roman" w:cs="Times New Roman"/>
        </w:rPr>
        <w:t xml:space="preserve">While South Africa recognizes the necessity for pregnancy VL monitoring </w:t>
      </w:r>
      <w:r w:rsidR="00C8169E"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URL" : "http://www.up.ac.za/media/shared/62/ZP_Files/art-guidelines-15052015.zp57683.pdf", "accessed" : { "date-parts" : [ [ "2016", "6", "16" ] ] }, "author" : [ { "dropping-particle" : "", "family" : "National Department of Health South Africa", "given" : "", "non-dropping-particle" : "", "parse-names" : false, "suffix" : "" } ], "id" : "ITEM-1", "issued" : { "date-parts" : [ [ "2015" ] ] }, "publisher-place" : "Pretoria", "title" : "National Consolidated Guidelines For The Prevention Of Mother-to-Child Transmission of HIV (PMTCT) And The Management of HIV In Children, Adolescents And Adults", "type" : "webpage" }, "uris" : [ "http://www.mendeley.com/documents/?uuid=555843d0-2980-48dc-bd1a-cba8ac54e8cb" ] } ], "mendeley" : { "formattedCitation" : "(31)", "plainTextFormattedCitation" : "(31)", "previouslyFormattedCitation" : "(31)" }, "properties" : { "noteIndex" : 0 }, "schema" : "https://github.com/citation-style-language/schema/raw/master/csl-citation.json" }</w:instrText>
      </w:r>
      <w:r w:rsidR="00C8169E" w:rsidRPr="00E17A69">
        <w:rPr>
          <w:rFonts w:ascii="Times New Roman" w:hAnsi="Times New Roman" w:cs="Times New Roman"/>
        </w:rPr>
        <w:fldChar w:fldCharType="separate"/>
      </w:r>
      <w:r w:rsidR="00096D84" w:rsidRPr="00E17A69">
        <w:rPr>
          <w:rFonts w:ascii="Times New Roman" w:hAnsi="Times New Roman" w:cs="Times New Roman"/>
          <w:noProof/>
        </w:rPr>
        <w:t>(31)</w:t>
      </w:r>
      <w:r w:rsidR="00C8169E" w:rsidRPr="00E17A69">
        <w:rPr>
          <w:rFonts w:ascii="Times New Roman" w:hAnsi="Times New Roman" w:cs="Times New Roman"/>
        </w:rPr>
        <w:fldChar w:fldCharType="end"/>
      </w:r>
      <w:r w:rsidR="00C8169E" w:rsidRPr="00E17A69">
        <w:rPr>
          <w:rFonts w:ascii="Times New Roman" w:hAnsi="Times New Roman" w:cs="Times New Roman"/>
        </w:rPr>
        <w:t>, few studies</w:t>
      </w:r>
      <w:r w:rsidR="00B12BBB" w:rsidRPr="00E17A69">
        <w:rPr>
          <w:rFonts w:ascii="Times New Roman" w:hAnsi="Times New Roman" w:cs="Times New Roman"/>
        </w:rPr>
        <w:t xml:space="preserve"> have evaluated </w:t>
      </w:r>
      <w:r w:rsidR="00C8169E" w:rsidRPr="00E17A69">
        <w:rPr>
          <w:rFonts w:ascii="Times New Roman" w:hAnsi="Times New Roman" w:cs="Times New Roman"/>
        </w:rPr>
        <w:t>programmatic viral co</w:t>
      </w:r>
      <w:r w:rsidR="00994622" w:rsidRPr="00E17A69">
        <w:rPr>
          <w:rFonts w:ascii="Times New Roman" w:hAnsi="Times New Roman" w:cs="Times New Roman"/>
        </w:rPr>
        <w:t>ntrol; this study offers additional insight into viraemia</w:t>
      </w:r>
      <w:r w:rsidRPr="00E17A69">
        <w:rPr>
          <w:rFonts w:ascii="Times New Roman" w:hAnsi="Times New Roman" w:cs="Times New Roman"/>
        </w:rPr>
        <w:t xml:space="preserve"> risk</w:t>
      </w:r>
      <w:r w:rsidR="00994622" w:rsidRPr="00E17A69">
        <w:rPr>
          <w:rFonts w:ascii="Times New Roman" w:hAnsi="Times New Roman" w:cs="Times New Roman"/>
        </w:rPr>
        <w:t xml:space="preserve"> and </w:t>
      </w:r>
      <w:r w:rsidRPr="00E17A69">
        <w:rPr>
          <w:rFonts w:ascii="Times New Roman" w:hAnsi="Times New Roman" w:cs="Times New Roman"/>
        </w:rPr>
        <w:t xml:space="preserve">identified </w:t>
      </w:r>
      <w:r w:rsidR="00994622" w:rsidRPr="00E17A69">
        <w:rPr>
          <w:rFonts w:ascii="Times New Roman" w:hAnsi="Times New Roman" w:cs="Times New Roman"/>
        </w:rPr>
        <w:t>vulnerable groups, especially younger women.  F</w:t>
      </w:r>
      <w:r w:rsidR="00C8169E" w:rsidRPr="00E17A69">
        <w:rPr>
          <w:rFonts w:ascii="Times New Roman" w:hAnsi="Times New Roman" w:cs="Times New Roman"/>
        </w:rPr>
        <w:t>urther research is required to determine the pathways through which pregnancy and postpartum period increase viraemia risk in women on pre-pregnancy ART</w:t>
      </w:r>
      <w:r w:rsidR="00B12BBB" w:rsidRPr="00E17A69">
        <w:rPr>
          <w:rFonts w:ascii="Times New Roman" w:hAnsi="Times New Roman" w:cs="Times New Roman"/>
        </w:rPr>
        <w:t>.</w:t>
      </w:r>
    </w:p>
    <w:p w14:paraId="0FDF57ED" w14:textId="5A3C2495" w:rsidR="003B3436" w:rsidRPr="00E17A69" w:rsidRDefault="007F5F6D" w:rsidP="007F5F6D">
      <w:pPr>
        <w:spacing w:after="120" w:line="360" w:lineRule="auto"/>
        <w:rPr>
          <w:rFonts w:ascii="Times New Roman" w:hAnsi="Times New Roman" w:cs="Times New Roman"/>
        </w:rPr>
      </w:pPr>
      <w:r w:rsidRPr="00E17A69">
        <w:rPr>
          <w:rFonts w:ascii="Times New Roman" w:hAnsi="Times New Roman" w:cs="Times New Roman"/>
        </w:rPr>
        <w:lastRenderedPageBreak/>
        <w:t>S</w:t>
      </w:r>
      <w:r w:rsidR="00994622" w:rsidRPr="00E17A69">
        <w:rPr>
          <w:rFonts w:ascii="Times New Roman" w:hAnsi="Times New Roman" w:cs="Times New Roman"/>
        </w:rPr>
        <w:t xml:space="preserve">ubgroup analysis of women with </w:t>
      </w:r>
      <w:r w:rsidR="00FC4B45" w:rsidRPr="00E17A69">
        <w:rPr>
          <w:rFonts w:ascii="Times New Roman" w:hAnsi="Times New Roman" w:cs="Times New Roman"/>
        </w:rPr>
        <w:t xml:space="preserve">VLs </w:t>
      </w:r>
      <w:r w:rsidR="000A1476" w:rsidRPr="00E17A69">
        <w:rPr>
          <w:rFonts w:ascii="Times New Roman" w:hAnsi="Times New Roman" w:cs="Times New Roman"/>
        </w:rPr>
        <w:t>pre-pregnancy through month six</w:t>
      </w:r>
      <w:r w:rsidR="00924661" w:rsidRPr="00E17A69">
        <w:rPr>
          <w:rFonts w:ascii="Times New Roman" w:hAnsi="Times New Roman" w:cs="Times New Roman"/>
        </w:rPr>
        <w:t xml:space="preserve"> postpartum</w:t>
      </w:r>
      <w:r w:rsidR="00F12C8C" w:rsidRPr="00E17A69">
        <w:rPr>
          <w:rFonts w:ascii="Times New Roman" w:hAnsi="Times New Roman" w:cs="Times New Roman"/>
        </w:rPr>
        <w:t xml:space="preserve"> suggested </w:t>
      </w:r>
      <w:r w:rsidR="00994622" w:rsidRPr="00E17A69">
        <w:rPr>
          <w:rFonts w:ascii="Times New Roman" w:hAnsi="Times New Roman" w:cs="Times New Roman"/>
        </w:rPr>
        <w:t xml:space="preserve">similar pregnancy and postpartum viraemia risk.  </w:t>
      </w:r>
      <w:r w:rsidR="00B777DE" w:rsidRPr="00E17A69">
        <w:rPr>
          <w:rFonts w:ascii="Times New Roman" w:hAnsi="Times New Roman" w:cs="Times New Roman"/>
        </w:rPr>
        <w:t xml:space="preserve">However, </w:t>
      </w:r>
      <w:r w:rsidR="00562FD2" w:rsidRPr="00E17A69">
        <w:rPr>
          <w:rFonts w:ascii="Times New Roman" w:hAnsi="Times New Roman" w:cs="Times New Roman"/>
        </w:rPr>
        <w:t>women without any VL</w:t>
      </w:r>
      <w:r w:rsidR="00DD2CD2" w:rsidRPr="00E17A69">
        <w:rPr>
          <w:rFonts w:ascii="Times New Roman" w:hAnsi="Times New Roman" w:cs="Times New Roman"/>
        </w:rPr>
        <w:t>s</w:t>
      </w:r>
      <w:r w:rsidR="00562FD2" w:rsidRPr="00E17A69">
        <w:rPr>
          <w:rFonts w:ascii="Times New Roman" w:hAnsi="Times New Roman" w:cs="Times New Roman"/>
        </w:rPr>
        <w:t xml:space="preserve"> one year pre-pregnancy through </w:t>
      </w:r>
      <w:r w:rsidRPr="00E17A69">
        <w:rPr>
          <w:rFonts w:ascii="Times New Roman" w:hAnsi="Times New Roman" w:cs="Times New Roman"/>
        </w:rPr>
        <w:t xml:space="preserve">two years </w:t>
      </w:r>
      <w:r w:rsidR="00361FBB" w:rsidRPr="00E17A69">
        <w:rPr>
          <w:rFonts w:ascii="Times New Roman" w:hAnsi="Times New Roman" w:cs="Times New Roman"/>
        </w:rPr>
        <w:t>postpartum</w:t>
      </w:r>
      <w:r w:rsidR="00B777DE" w:rsidRPr="00E17A69">
        <w:rPr>
          <w:rFonts w:ascii="Times New Roman" w:hAnsi="Times New Roman" w:cs="Times New Roman"/>
        </w:rPr>
        <w:t xml:space="preserve"> were not eligible for inclusion in the study, and the </w:t>
      </w:r>
      <w:r w:rsidR="00C72353" w:rsidRPr="00E17A69">
        <w:rPr>
          <w:rFonts w:ascii="Times New Roman" w:hAnsi="Times New Roman" w:cs="Times New Roman"/>
        </w:rPr>
        <w:t>VL</w:t>
      </w:r>
      <w:r w:rsidR="00F8152F" w:rsidRPr="00E17A69">
        <w:rPr>
          <w:rFonts w:ascii="Times New Roman" w:hAnsi="Times New Roman" w:cs="Times New Roman"/>
        </w:rPr>
        <w:t xml:space="preserve"> data presented may</w:t>
      </w:r>
      <w:r w:rsidR="00B777DE" w:rsidRPr="00E17A69">
        <w:rPr>
          <w:rFonts w:ascii="Times New Roman" w:hAnsi="Times New Roman" w:cs="Times New Roman"/>
        </w:rPr>
        <w:t xml:space="preserve"> </w:t>
      </w:r>
      <w:r w:rsidR="00C72353" w:rsidRPr="00E17A69">
        <w:rPr>
          <w:rFonts w:ascii="Times New Roman" w:hAnsi="Times New Roman" w:cs="Times New Roman"/>
        </w:rPr>
        <w:t xml:space="preserve">represent </w:t>
      </w:r>
      <w:r w:rsidR="00B777DE" w:rsidRPr="00E17A69">
        <w:rPr>
          <w:rFonts w:ascii="Times New Roman" w:hAnsi="Times New Roman" w:cs="Times New Roman"/>
        </w:rPr>
        <w:t xml:space="preserve">a best case </w:t>
      </w:r>
      <w:r w:rsidR="00C72353" w:rsidRPr="00E17A69">
        <w:rPr>
          <w:rFonts w:ascii="Times New Roman" w:hAnsi="Times New Roman" w:cs="Times New Roman"/>
        </w:rPr>
        <w:t>scenario</w:t>
      </w:r>
      <w:r w:rsidR="00B777DE" w:rsidRPr="00E17A69">
        <w:rPr>
          <w:rFonts w:ascii="Times New Roman" w:hAnsi="Times New Roman" w:cs="Times New Roman"/>
        </w:rPr>
        <w:t xml:space="preserve"> for women engaged with health care </w:t>
      </w:r>
      <w:r w:rsidR="00C72353" w:rsidRPr="00E17A69">
        <w:rPr>
          <w:rFonts w:ascii="Times New Roman" w:hAnsi="Times New Roman" w:cs="Times New Roman"/>
        </w:rPr>
        <w:t xml:space="preserve">where </w:t>
      </w:r>
      <w:r w:rsidR="00F8152F" w:rsidRPr="00E17A69">
        <w:rPr>
          <w:rFonts w:ascii="Times New Roman" w:hAnsi="Times New Roman" w:cs="Times New Roman"/>
        </w:rPr>
        <w:t xml:space="preserve">plausibly there were </w:t>
      </w:r>
      <w:r w:rsidR="00C72353" w:rsidRPr="00E17A69">
        <w:rPr>
          <w:rFonts w:ascii="Times New Roman" w:hAnsi="Times New Roman" w:cs="Times New Roman"/>
        </w:rPr>
        <w:t xml:space="preserve">opportunities for clinical intervention. </w:t>
      </w:r>
      <w:r w:rsidR="00F8152F" w:rsidRPr="00E17A69">
        <w:rPr>
          <w:rFonts w:ascii="Times New Roman" w:hAnsi="Times New Roman" w:cs="Times New Roman"/>
        </w:rPr>
        <w:t xml:space="preserve"> </w:t>
      </w:r>
      <w:r w:rsidR="00C72353" w:rsidRPr="00E17A69">
        <w:rPr>
          <w:rFonts w:ascii="Times New Roman" w:hAnsi="Times New Roman" w:cs="Times New Roman"/>
        </w:rPr>
        <w:t>This raises questions about the health of women who were excluded and consequences for their infants</w:t>
      </w:r>
      <w:r w:rsidR="00B777DE" w:rsidRPr="00E17A69">
        <w:rPr>
          <w:rFonts w:ascii="Times New Roman" w:hAnsi="Times New Roman" w:cs="Times New Roman"/>
        </w:rPr>
        <w:t>; m</w:t>
      </w:r>
      <w:r w:rsidR="00DD2CD2" w:rsidRPr="00E17A69">
        <w:rPr>
          <w:rFonts w:ascii="Times New Roman" w:hAnsi="Times New Roman" w:cs="Times New Roman"/>
        </w:rPr>
        <w:t xml:space="preserve">issing VL data </w:t>
      </w:r>
      <w:r w:rsidR="00994622" w:rsidRPr="00E17A69">
        <w:rPr>
          <w:rFonts w:ascii="Times New Roman" w:hAnsi="Times New Roman" w:cs="Times New Roman"/>
        </w:rPr>
        <w:t>suggest</w:t>
      </w:r>
      <w:r w:rsidR="00DD2CD2" w:rsidRPr="00E17A69">
        <w:rPr>
          <w:rFonts w:ascii="Times New Roman" w:hAnsi="Times New Roman" w:cs="Times New Roman"/>
        </w:rPr>
        <w:t>s</w:t>
      </w:r>
      <w:r w:rsidR="00994622" w:rsidRPr="00E17A69">
        <w:rPr>
          <w:rFonts w:ascii="Times New Roman" w:hAnsi="Times New Roman" w:cs="Times New Roman"/>
        </w:rPr>
        <w:t xml:space="preserve"> </w:t>
      </w:r>
      <w:r w:rsidR="00361FBB" w:rsidRPr="00E17A69">
        <w:rPr>
          <w:rFonts w:ascii="Times New Roman" w:hAnsi="Times New Roman" w:cs="Times New Roman"/>
        </w:rPr>
        <w:t xml:space="preserve">poor </w:t>
      </w:r>
      <w:r w:rsidR="00F8152F" w:rsidRPr="00E17A69">
        <w:rPr>
          <w:rFonts w:ascii="Times New Roman" w:hAnsi="Times New Roman" w:cs="Times New Roman"/>
        </w:rPr>
        <w:t xml:space="preserve">health care </w:t>
      </w:r>
      <w:r w:rsidR="00361FBB" w:rsidRPr="00E17A69">
        <w:rPr>
          <w:rFonts w:ascii="Times New Roman" w:hAnsi="Times New Roman" w:cs="Times New Roman"/>
        </w:rPr>
        <w:t xml:space="preserve">engagement </w:t>
      </w:r>
      <w:r w:rsidR="00B777DE" w:rsidRPr="00E17A69">
        <w:rPr>
          <w:rFonts w:ascii="Times New Roman" w:hAnsi="Times New Roman" w:cs="Times New Roman"/>
        </w:rPr>
        <w:t xml:space="preserve">with </w:t>
      </w:r>
      <w:r w:rsidR="00F8152F" w:rsidRPr="00E17A69">
        <w:rPr>
          <w:rFonts w:ascii="Times New Roman" w:hAnsi="Times New Roman" w:cs="Times New Roman"/>
        </w:rPr>
        <w:t xml:space="preserve">late third trimester </w:t>
      </w:r>
      <w:r w:rsidR="00B777DE" w:rsidRPr="00E17A69">
        <w:rPr>
          <w:rFonts w:ascii="Times New Roman" w:hAnsi="Times New Roman" w:cs="Times New Roman"/>
        </w:rPr>
        <w:t>attendance</w:t>
      </w:r>
      <w:r w:rsidR="00562FD2" w:rsidRPr="00E17A69">
        <w:rPr>
          <w:rFonts w:ascii="Times New Roman" w:hAnsi="Times New Roman" w:cs="Times New Roman"/>
        </w:rPr>
        <w:t>.</w:t>
      </w:r>
      <w:r w:rsidR="00994622" w:rsidRPr="00E17A69">
        <w:rPr>
          <w:rFonts w:ascii="Times New Roman" w:hAnsi="Times New Roman" w:cs="Times New Roman"/>
        </w:rPr>
        <w:t xml:space="preserve">  </w:t>
      </w:r>
      <w:r w:rsidR="00C72353" w:rsidRPr="00E17A69">
        <w:rPr>
          <w:rFonts w:ascii="Times New Roman" w:hAnsi="Times New Roman" w:cs="Times New Roman"/>
        </w:rPr>
        <w:t xml:space="preserve">The bias associated with </w:t>
      </w:r>
      <w:r w:rsidR="00904679" w:rsidRPr="00E17A69">
        <w:rPr>
          <w:rFonts w:ascii="Times New Roman" w:hAnsi="Times New Roman" w:cs="Times New Roman"/>
        </w:rPr>
        <w:t xml:space="preserve">incomplete data and attrition </w:t>
      </w:r>
      <w:r w:rsidR="00B777DE" w:rsidRPr="00E17A69">
        <w:rPr>
          <w:rFonts w:ascii="Times New Roman" w:hAnsi="Times New Roman" w:cs="Times New Roman"/>
        </w:rPr>
        <w:t xml:space="preserve">would suggest we </w:t>
      </w:r>
      <w:r w:rsidR="00904679" w:rsidRPr="00E17A69">
        <w:rPr>
          <w:rFonts w:ascii="Times New Roman" w:hAnsi="Times New Roman" w:cs="Times New Roman"/>
        </w:rPr>
        <w:t xml:space="preserve">underestimated </w:t>
      </w:r>
      <w:r w:rsidR="00562FD2" w:rsidRPr="00E17A69">
        <w:rPr>
          <w:rFonts w:ascii="Times New Roman" w:hAnsi="Times New Roman" w:cs="Times New Roman"/>
        </w:rPr>
        <w:t>viraemia risk</w:t>
      </w:r>
      <w:r w:rsidR="00B777DE" w:rsidRPr="00E17A69">
        <w:rPr>
          <w:rFonts w:ascii="Times New Roman" w:hAnsi="Times New Roman" w:cs="Times New Roman"/>
        </w:rPr>
        <w:t xml:space="preserve">. </w:t>
      </w:r>
      <w:r w:rsidR="00663DBD" w:rsidRPr="00E17A69">
        <w:rPr>
          <w:rFonts w:ascii="Times New Roman" w:hAnsi="Times New Roman" w:cs="Times New Roman"/>
        </w:rPr>
        <w:t xml:space="preserve"> </w:t>
      </w:r>
      <w:r w:rsidR="00B777DE" w:rsidRPr="00E17A69">
        <w:rPr>
          <w:rFonts w:ascii="Times New Roman" w:hAnsi="Times New Roman" w:cs="Times New Roman"/>
        </w:rPr>
        <w:t xml:space="preserve">Improved </w:t>
      </w:r>
      <w:r w:rsidR="00F8152F" w:rsidRPr="00E17A69">
        <w:rPr>
          <w:rFonts w:ascii="Times New Roman" w:hAnsi="Times New Roman" w:cs="Times New Roman"/>
        </w:rPr>
        <w:t>ART and antenatal service linkage</w:t>
      </w:r>
      <w:r w:rsidR="00B777DE" w:rsidRPr="00E17A69">
        <w:rPr>
          <w:rFonts w:ascii="Times New Roman" w:hAnsi="Times New Roman" w:cs="Times New Roman"/>
        </w:rPr>
        <w:t>, support for women who may become pregnant while in ART care, p</w:t>
      </w:r>
      <w:r w:rsidR="002C3A7D" w:rsidRPr="00E17A69">
        <w:rPr>
          <w:rFonts w:ascii="Times New Roman" w:hAnsi="Times New Roman" w:cs="Times New Roman"/>
        </w:rPr>
        <w:t xml:space="preserve">atient tracing and </w:t>
      </w:r>
      <w:r w:rsidR="00F13588" w:rsidRPr="00E17A69">
        <w:rPr>
          <w:rFonts w:ascii="Times New Roman" w:hAnsi="Times New Roman" w:cs="Times New Roman"/>
        </w:rPr>
        <w:t>home-based visits</w:t>
      </w:r>
      <w:r w:rsidR="00562FD2" w:rsidRPr="00E17A69">
        <w:rPr>
          <w:rFonts w:ascii="Times New Roman" w:hAnsi="Times New Roman" w:cs="Times New Roman"/>
        </w:rPr>
        <w:t xml:space="preserve"> may be necessary to improve </w:t>
      </w:r>
      <w:r w:rsidR="00F8152F" w:rsidRPr="00E17A69">
        <w:rPr>
          <w:rFonts w:ascii="Times New Roman" w:hAnsi="Times New Roman" w:cs="Times New Roman"/>
        </w:rPr>
        <w:t>health care engagement</w:t>
      </w:r>
      <w:r w:rsidR="00B777DE" w:rsidRPr="00E17A69">
        <w:rPr>
          <w:rFonts w:ascii="Times New Roman" w:hAnsi="Times New Roman" w:cs="Times New Roman"/>
        </w:rPr>
        <w:t xml:space="preserve"> and </w:t>
      </w:r>
      <w:r w:rsidR="00562FD2" w:rsidRPr="00E17A69">
        <w:rPr>
          <w:rFonts w:ascii="Times New Roman" w:hAnsi="Times New Roman" w:cs="Times New Roman"/>
        </w:rPr>
        <w:t xml:space="preserve">follow-up.  </w:t>
      </w:r>
      <w:r w:rsidR="0072319C" w:rsidRPr="00E17A69">
        <w:rPr>
          <w:rFonts w:ascii="Times New Roman" w:hAnsi="Times New Roman" w:cs="Times New Roman"/>
        </w:rPr>
        <w:t>Further, d</w:t>
      </w:r>
      <w:r w:rsidR="00573E83" w:rsidRPr="00E17A69">
        <w:rPr>
          <w:rFonts w:ascii="Times New Roman" w:hAnsi="Times New Roman" w:cs="Times New Roman"/>
        </w:rPr>
        <w:t>etection</w:t>
      </w:r>
      <w:r w:rsidR="00F8152F" w:rsidRPr="00E17A69">
        <w:rPr>
          <w:rFonts w:ascii="Times New Roman" w:hAnsi="Times New Roman" w:cs="Times New Roman"/>
        </w:rPr>
        <w:t xml:space="preserve"> bias in this study is possible</w:t>
      </w:r>
      <w:r w:rsidR="00573E83" w:rsidRPr="00E17A69">
        <w:rPr>
          <w:rFonts w:ascii="Times New Roman" w:hAnsi="Times New Roman" w:cs="Times New Roman"/>
        </w:rPr>
        <w:t xml:space="preserve"> as women had more VL tests </w:t>
      </w:r>
      <w:r w:rsidR="0072319C" w:rsidRPr="00E17A69">
        <w:rPr>
          <w:rFonts w:ascii="Times New Roman" w:hAnsi="Times New Roman" w:cs="Times New Roman"/>
        </w:rPr>
        <w:t xml:space="preserve">preconception </w:t>
      </w:r>
      <w:r w:rsidR="00573E83" w:rsidRPr="00E17A69">
        <w:rPr>
          <w:rFonts w:ascii="Times New Roman" w:hAnsi="Times New Roman" w:cs="Times New Roman"/>
        </w:rPr>
        <w:t>than in pregnancy or postpartum; repeat VL testing may have been indicated for women already identified as high risk pre-pregnancy</w:t>
      </w:r>
      <w:r w:rsidR="0072319C" w:rsidRPr="00E17A69">
        <w:rPr>
          <w:rFonts w:ascii="Times New Roman" w:hAnsi="Times New Roman" w:cs="Times New Roman"/>
        </w:rPr>
        <w:t xml:space="preserve">, which would have </w:t>
      </w:r>
      <w:r w:rsidR="00573E83" w:rsidRPr="00E17A69">
        <w:rPr>
          <w:rFonts w:ascii="Times New Roman" w:hAnsi="Times New Roman" w:cs="Times New Roman"/>
        </w:rPr>
        <w:t>overestimat</w:t>
      </w:r>
      <w:r w:rsidR="0072319C" w:rsidRPr="00E17A69">
        <w:rPr>
          <w:rFonts w:ascii="Times New Roman" w:hAnsi="Times New Roman" w:cs="Times New Roman"/>
        </w:rPr>
        <w:t xml:space="preserve">ed </w:t>
      </w:r>
      <w:r w:rsidR="00573E83" w:rsidRPr="00E17A69">
        <w:rPr>
          <w:rFonts w:ascii="Times New Roman" w:hAnsi="Times New Roman" w:cs="Times New Roman"/>
        </w:rPr>
        <w:t xml:space="preserve">viraemia risk.  </w:t>
      </w:r>
      <w:r w:rsidR="004B63CD" w:rsidRPr="00E17A69">
        <w:rPr>
          <w:rFonts w:ascii="Times New Roman" w:hAnsi="Times New Roman" w:cs="Times New Roman"/>
        </w:rPr>
        <w:t>Although our study VL cutoff was stringent, viraemic risk was related mainly to those with clinical failure with 16.8% having VL ≥</w:t>
      </w:r>
      <w:r w:rsidR="008C280E" w:rsidRPr="00E17A69">
        <w:rPr>
          <w:rFonts w:ascii="Times New Roman" w:hAnsi="Times New Roman" w:cs="Times New Roman"/>
        </w:rPr>
        <w:t xml:space="preserve">1000 </w:t>
      </w:r>
      <w:r w:rsidR="004B63CD" w:rsidRPr="00E17A69">
        <w:rPr>
          <w:rFonts w:ascii="Times New Roman" w:hAnsi="Times New Roman" w:cs="Times New Roman"/>
        </w:rPr>
        <w:t xml:space="preserve">and 7.9% with VLs 50-999 copies/ml.  </w:t>
      </w:r>
      <w:r w:rsidR="00562FD2" w:rsidRPr="00E17A69">
        <w:rPr>
          <w:rFonts w:ascii="Times New Roman" w:hAnsi="Times New Roman" w:cs="Times New Roman"/>
        </w:rPr>
        <w:t>We al</w:t>
      </w:r>
      <w:r w:rsidR="00DD2CD2" w:rsidRPr="00E17A69">
        <w:rPr>
          <w:rFonts w:ascii="Times New Roman" w:hAnsi="Times New Roman" w:cs="Times New Roman"/>
        </w:rPr>
        <w:t>so cannot exclude</w:t>
      </w:r>
      <w:r w:rsidR="00562FD2" w:rsidRPr="00E17A69">
        <w:rPr>
          <w:rFonts w:ascii="Times New Roman" w:hAnsi="Times New Roman" w:cs="Times New Roman"/>
        </w:rPr>
        <w:t xml:space="preserve"> mortality in this group</w:t>
      </w:r>
      <w:r w:rsidR="0072319C" w:rsidRPr="00E17A69">
        <w:rPr>
          <w:rFonts w:ascii="Times New Roman" w:hAnsi="Times New Roman" w:cs="Times New Roman"/>
        </w:rPr>
        <w:t xml:space="preserve">, although </w:t>
      </w:r>
      <w:r w:rsidR="00172EF8" w:rsidRPr="00E17A69">
        <w:rPr>
          <w:rFonts w:ascii="Times New Roman" w:hAnsi="Times New Roman" w:cs="Times New Roman"/>
        </w:rPr>
        <w:t xml:space="preserve">in this area maternal mortality </w:t>
      </w:r>
      <w:r w:rsidR="0072319C" w:rsidRPr="00E17A69">
        <w:rPr>
          <w:rFonts w:ascii="Times New Roman" w:hAnsi="Times New Roman" w:cs="Times New Roman"/>
        </w:rPr>
        <w:t>is low</w:t>
      </w:r>
      <w:r w:rsidR="00172EF8" w:rsidRPr="00E17A69">
        <w:rPr>
          <w:rFonts w:ascii="Times New Roman" w:hAnsi="Times New Roman" w:cs="Times New Roman"/>
        </w:rPr>
        <w:t xml:space="preserve"> </w:t>
      </w:r>
      <w:r w:rsidR="00172EF8" w:rsidRPr="00E17A69">
        <w:rPr>
          <w:rFonts w:ascii="Times New Roman" w:hAnsi="Times New Roman" w:cs="Times New Roman"/>
        </w:rPr>
        <w:fldChar w:fldCharType="begin" w:fldLock="1"/>
      </w:r>
      <w:r w:rsidR="00096D84" w:rsidRPr="00E17A69">
        <w:rPr>
          <w:rFonts w:ascii="Times New Roman" w:hAnsi="Times New Roman" w:cs="Times New Roman"/>
        </w:rPr>
        <w:instrText>ADDIN CSL_CITATION { "citationItems" : [ { "id" : "ITEM-1", "itemData" : { "DOI" : "10.1186/s12889-017-4463-9", "ISSN" : "1471-2458", "PMID" : "28578674", "abstract" : "BACKGROUND International organs such as, the African Union and the South African Government view maternal health as a dominant health prerogative. Even though most countries are making progress, maternal mortality in South Africa (SA) significantly increased between 1990 and 2015, and prevented the country from achieving Millennium Development Goal 5. Elucidating the space-time patterns and risk factors of maternal mortality in a rural South African population could help target limited resources and policy guidelines to high-risk areas for the greatest impact, as more generalized interventions are costly and often less effective. METHODS Population-based mortality data from 2000 to 2014 for women aged 15-49 years from the Africa Centre Demographic Information System located in the Umkhanyakude district of KwaZulu-Natal Province, South Africa were analysed. Our outcome was classified into two definitions: Maternal mortality; the death of a woman while pregnant or within 42 days of cessation of pregnancy, regardless of the duration and site of the pregnancy, from any cause related to or exacerbated by the pregnancy or its management but not from unexpected or incidental causes; and 'Mother death'; death of a mother whilst child is less than 5 years of age. Both the Kulldorff and Tango spatial scan statistics for regular and irregular shaped cluster detection respectively were used to identify clusters of maternal mortality events in both space and time. RESULTS The overall maternal mortality ratio was 650 per 100,000 live births, and 1204 mothers died while their child was less than or equal to 5 years of age, of a mortality rate of 370 per 100,000 children. Maternal mortality declined over the study period from approximately 600 per 100,000 live births in 2000 to 400 per 100,000 live births in 2014. There was no strong evidence of spatial clustering for maternal mortality in this rural population. However, the study identified a significant spatial cluster of mother deaths in childhood (p = 0.022) in a peri-urban community near the national road. Based on our multivariable logistic regression model, HIV positive status (Adjusted odds ratio [aOR] = 2.5, CI 95%: [1.5-4.2]; primary education or less (aOR = 1.97, CI 95%: [1.04-3.74]) and parity (aOR = 1.42, CI 95%: [1.24-1.63]) were significant predictors of maternal mortality. CONCLUSIONS There has been an overall decrease in maternal and mother death between 2000 and 2014. The identification of a clear clu\u2026", "author" : [ { "dropping-particle" : "", "family" : "Tlou", "given" : "B", "non-dropping-particle" : "", "parse-names" : false, "suffix" : "" }, { "dropping-particle" : "", "family" : "Sartorius", "given" : "B", "non-dropping-particle" : "", "parse-names" : false, "suffix" : "" }, { "dropping-particle" : "", "family" : "Tanser", "given" : "F", "non-dropping-particle" : "", "parse-names" : false, "suffix" : "" } ], "container-title" : "BMC Public Health", "id" : "ITEM-1", "issue" : "1", "issued" : { "date-parts" : [ [ "2017", "6", "3" ] ] }, "page" : "543", "publisher" : "BioMed Central", "title" : "Space-time patterns in maternal and mother mortality in a rural South African population with high HIV prevalence (2000-2014): results from a population-based cohort.", "type" : "article-journal", "volume" : "17" }, "uris" : [ "http://www.mendeley.com/documents/?uuid=10800239-40e6-398b-a883-b59489cd98a2" ] } ], "mendeley" : { "formattedCitation" : "(63)", "plainTextFormattedCitation" : "(63)", "previouslyFormattedCitation" : "(63)" }, "properties" : { "noteIndex" : 11 }, "schema" : "https://github.com/citation-style-language/schema/raw/master/csl-citation.json" }</w:instrText>
      </w:r>
      <w:r w:rsidR="00172EF8" w:rsidRPr="00E17A69">
        <w:rPr>
          <w:rFonts w:ascii="Times New Roman" w:hAnsi="Times New Roman" w:cs="Times New Roman"/>
        </w:rPr>
        <w:fldChar w:fldCharType="separate"/>
      </w:r>
      <w:r w:rsidR="00096D84" w:rsidRPr="00E17A69">
        <w:rPr>
          <w:rFonts w:ascii="Times New Roman" w:hAnsi="Times New Roman" w:cs="Times New Roman"/>
          <w:noProof/>
        </w:rPr>
        <w:t>(63)</w:t>
      </w:r>
      <w:r w:rsidR="00172EF8" w:rsidRPr="00E17A69">
        <w:rPr>
          <w:rFonts w:ascii="Times New Roman" w:hAnsi="Times New Roman" w:cs="Times New Roman"/>
        </w:rPr>
        <w:fldChar w:fldCharType="end"/>
      </w:r>
      <w:r w:rsidR="00562FD2" w:rsidRPr="00E17A69">
        <w:rPr>
          <w:rFonts w:ascii="Times New Roman" w:hAnsi="Times New Roman" w:cs="Times New Roman"/>
        </w:rPr>
        <w:t xml:space="preserve">.  </w:t>
      </w:r>
      <w:r w:rsidRPr="00E17A69">
        <w:rPr>
          <w:rFonts w:ascii="Times New Roman" w:hAnsi="Times New Roman" w:cs="Times New Roman"/>
        </w:rPr>
        <w:t xml:space="preserve">We </w:t>
      </w:r>
      <w:r w:rsidR="00F87FFE" w:rsidRPr="00E17A69">
        <w:rPr>
          <w:rFonts w:ascii="Times New Roman" w:hAnsi="Times New Roman" w:cs="Times New Roman"/>
        </w:rPr>
        <w:t xml:space="preserve">received </w:t>
      </w:r>
      <w:r w:rsidR="00562FD2" w:rsidRPr="00E17A69">
        <w:rPr>
          <w:rFonts w:ascii="Times New Roman" w:hAnsi="Times New Roman" w:cs="Times New Roman"/>
        </w:rPr>
        <w:t xml:space="preserve">VL data directly from the laboratory suggesting information bias </w:t>
      </w:r>
      <w:r w:rsidR="006A1E41" w:rsidRPr="00E17A69">
        <w:rPr>
          <w:rFonts w:ascii="Times New Roman" w:hAnsi="Times New Roman" w:cs="Times New Roman"/>
        </w:rPr>
        <w:t xml:space="preserve">related to data collection </w:t>
      </w:r>
      <w:r w:rsidR="00562FD2" w:rsidRPr="00E17A69">
        <w:rPr>
          <w:rFonts w:ascii="Times New Roman" w:hAnsi="Times New Roman" w:cs="Times New Roman"/>
        </w:rPr>
        <w:t xml:space="preserve">is less likely.  </w:t>
      </w:r>
      <w:r w:rsidR="00904679" w:rsidRPr="00E17A69">
        <w:rPr>
          <w:rFonts w:ascii="Times New Roman" w:hAnsi="Times New Roman" w:cs="Times New Roman"/>
        </w:rPr>
        <w:t>As data analysed was from a real world setting, w</w:t>
      </w:r>
      <w:r w:rsidR="00FC4B45" w:rsidRPr="00E17A69">
        <w:rPr>
          <w:rFonts w:ascii="Times New Roman" w:hAnsi="Times New Roman" w:cs="Times New Roman"/>
        </w:rPr>
        <w:t>e cannot rule out residual confounding due to inaccurate or incomplete covariate measurement, and were unable to adjust for baseline VL</w:t>
      </w:r>
      <w:r w:rsidR="00562FD2" w:rsidRPr="00E17A69">
        <w:rPr>
          <w:rFonts w:ascii="Times New Roman" w:hAnsi="Times New Roman" w:cs="Times New Roman"/>
        </w:rPr>
        <w:t xml:space="preserve"> and other demographic characteristics such as education level</w:t>
      </w:r>
      <w:r w:rsidR="00172EF8" w:rsidRPr="00E17A69">
        <w:rPr>
          <w:rFonts w:ascii="Times New Roman" w:hAnsi="Times New Roman" w:cs="Times New Roman"/>
        </w:rPr>
        <w:t>.</w:t>
      </w:r>
    </w:p>
    <w:p w14:paraId="08A539F4" w14:textId="06164A05" w:rsidR="009112B7" w:rsidRPr="00E17A69" w:rsidRDefault="009112B7" w:rsidP="007F5F6D">
      <w:pPr>
        <w:spacing w:after="120" w:line="360" w:lineRule="auto"/>
        <w:rPr>
          <w:rFonts w:ascii="Times New Roman" w:hAnsi="Times New Roman" w:cs="Times New Roman"/>
          <w:b/>
        </w:rPr>
      </w:pPr>
      <w:r w:rsidRPr="00E17A69">
        <w:rPr>
          <w:rFonts w:ascii="Times New Roman" w:hAnsi="Times New Roman" w:cs="Times New Roman"/>
          <w:b/>
        </w:rPr>
        <w:t>Conclusions</w:t>
      </w:r>
    </w:p>
    <w:p w14:paraId="3241E3A5" w14:textId="32F8F08E" w:rsidR="006B1D6E" w:rsidRPr="00E17A69" w:rsidRDefault="00FC4B45" w:rsidP="006B1D6E">
      <w:pPr>
        <w:spacing w:after="120" w:line="360" w:lineRule="auto"/>
        <w:rPr>
          <w:rFonts w:ascii="Times New Roman" w:hAnsi="Times New Roman" w:cs="Times New Roman"/>
        </w:rPr>
      </w:pPr>
      <w:r w:rsidRPr="00E17A69">
        <w:rPr>
          <w:rFonts w:ascii="Times New Roman" w:hAnsi="Times New Roman" w:cs="Times New Roman"/>
        </w:rPr>
        <w:t xml:space="preserve">This study supports prior </w:t>
      </w:r>
      <w:r w:rsidR="00A64E92" w:rsidRPr="00E17A69">
        <w:rPr>
          <w:rFonts w:ascii="Times New Roman" w:hAnsi="Times New Roman" w:cs="Times New Roman"/>
        </w:rPr>
        <w:t>studies that identified</w:t>
      </w:r>
      <w:r w:rsidRPr="00E17A69">
        <w:rPr>
          <w:rFonts w:ascii="Times New Roman" w:hAnsi="Times New Roman" w:cs="Times New Roman"/>
        </w:rPr>
        <w:t xml:space="preserve"> increased </w:t>
      </w:r>
      <w:r w:rsidR="009325C5" w:rsidRPr="00E17A69">
        <w:rPr>
          <w:rFonts w:ascii="Times New Roman" w:hAnsi="Times New Roman" w:cs="Times New Roman"/>
        </w:rPr>
        <w:t xml:space="preserve">pregnancy and postpartum </w:t>
      </w:r>
      <w:r w:rsidRPr="00E17A69">
        <w:rPr>
          <w:rFonts w:ascii="Times New Roman" w:hAnsi="Times New Roman" w:cs="Times New Roman"/>
        </w:rPr>
        <w:t xml:space="preserve">viraemia risk.  </w:t>
      </w:r>
      <w:r w:rsidR="008C280E" w:rsidRPr="00E17A69">
        <w:rPr>
          <w:rFonts w:ascii="Times New Roman" w:hAnsi="Times New Roman" w:cs="Times New Roman"/>
        </w:rPr>
        <w:t>Routine VL monitoring with s</w:t>
      </w:r>
      <w:r w:rsidR="0039714F" w:rsidRPr="00E17A69">
        <w:rPr>
          <w:rFonts w:ascii="Times New Roman" w:hAnsi="Times New Roman" w:cs="Times New Roman"/>
        </w:rPr>
        <w:t xml:space="preserve">ustained </w:t>
      </w:r>
      <w:r w:rsidR="0059183A" w:rsidRPr="00E17A69">
        <w:rPr>
          <w:rFonts w:ascii="Times New Roman" w:hAnsi="Times New Roman" w:cs="Times New Roman"/>
        </w:rPr>
        <w:t>virologic suppression</w:t>
      </w:r>
      <w:r w:rsidR="0039714F" w:rsidRPr="00E17A69">
        <w:rPr>
          <w:rFonts w:ascii="Times New Roman" w:hAnsi="Times New Roman" w:cs="Times New Roman"/>
        </w:rPr>
        <w:t xml:space="preserve"> is</w:t>
      </w:r>
      <w:r w:rsidR="0059183A" w:rsidRPr="00E17A69">
        <w:rPr>
          <w:rFonts w:ascii="Times New Roman" w:hAnsi="Times New Roman" w:cs="Times New Roman"/>
        </w:rPr>
        <w:t xml:space="preserve"> crucial to minimise </w:t>
      </w:r>
      <w:r w:rsidR="0039714F" w:rsidRPr="00E17A69">
        <w:rPr>
          <w:rFonts w:ascii="Times New Roman" w:hAnsi="Times New Roman" w:cs="Times New Roman"/>
        </w:rPr>
        <w:t xml:space="preserve">pregnancy and breastfeeding HIV </w:t>
      </w:r>
      <w:r w:rsidR="0059183A" w:rsidRPr="00E17A69">
        <w:rPr>
          <w:rFonts w:ascii="Times New Roman" w:hAnsi="Times New Roman" w:cs="Times New Roman"/>
        </w:rPr>
        <w:t xml:space="preserve">transmission </w:t>
      </w:r>
      <w:r w:rsidR="0039714F" w:rsidRPr="00E17A69">
        <w:rPr>
          <w:rFonts w:ascii="Times New Roman" w:hAnsi="Times New Roman" w:cs="Times New Roman"/>
        </w:rPr>
        <w:t>and maintain maternal health</w:t>
      </w:r>
      <w:r w:rsidR="0059183A" w:rsidRPr="00E17A69">
        <w:rPr>
          <w:rFonts w:ascii="Times New Roman" w:hAnsi="Times New Roman" w:cs="Times New Roman"/>
        </w:rPr>
        <w:t xml:space="preserve">.  </w:t>
      </w:r>
      <w:r w:rsidR="00121410" w:rsidRPr="00E17A69">
        <w:rPr>
          <w:rFonts w:ascii="Times New Roman" w:hAnsi="Times New Roman" w:cs="Times New Roman"/>
        </w:rPr>
        <w:t xml:space="preserve">ART adherence </w:t>
      </w:r>
      <w:r w:rsidR="0039714F" w:rsidRPr="00E17A69">
        <w:rPr>
          <w:rFonts w:ascii="Times New Roman" w:hAnsi="Times New Roman" w:cs="Times New Roman"/>
        </w:rPr>
        <w:t xml:space="preserve">is </w:t>
      </w:r>
      <w:r w:rsidR="009303C3" w:rsidRPr="00E17A69">
        <w:rPr>
          <w:rFonts w:ascii="Times New Roman" w:hAnsi="Times New Roman" w:cs="Times New Roman"/>
        </w:rPr>
        <w:t xml:space="preserve">a </w:t>
      </w:r>
      <w:r w:rsidR="0039714F" w:rsidRPr="00E17A69">
        <w:rPr>
          <w:rFonts w:ascii="Times New Roman" w:hAnsi="Times New Roman" w:cs="Times New Roman"/>
        </w:rPr>
        <w:t xml:space="preserve">major public health concern, especially </w:t>
      </w:r>
      <w:r w:rsidR="00121410" w:rsidRPr="00E17A69">
        <w:rPr>
          <w:rFonts w:ascii="Times New Roman" w:hAnsi="Times New Roman" w:cs="Times New Roman"/>
        </w:rPr>
        <w:t>in pregnant and lactating HIV-infected</w:t>
      </w:r>
      <w:r w:rsidR="0039714F" w:rsidRPr="00E17A69">
        <w:rPr>
          <w:rFonts w:ascii="Times New Roman" w:hAnsi="Times New Roman" w:cs="Times New Roman"/>
        </w:rPr>
        <w:t xml:space="preserve"> women on ART.  These women </w:t>
      </w:r>
      <w:r w:rsidR="00121410" w:rsidRPr="00E17A69">
        <w:rPr>
          <w:rFonts w:ascii="Times New Roman" w:hAnsi="Times New Roman" w:cs="Times New Roman"/>
        </w:rPr>
        <w:t xml:space="preserve">require additional support to </w:t>
      </w:r>
      <w:r w:rsidR="00295304" w:rsidRPr="00E17A69">
        <w:rPr>
          <w:rFonts w:ascii="Times New Roman" w:hAnsi="Times New Roman" w:cs="Times New Roman"/>
        </w:rPr>
        <w:t xml:space="preserve">ensure viral control, and </w:t>
      </w:r>
      <w:r w:rsidR="00131781" w:rsidRPr="00E17A69">
        <w:rPr>
          <w:rFonts w:ascii="Times New Roman" w:hAnsi="Times New Roman" w:cs="Times New Roman"/>
        </w:rPr>
        <w:t xml:space="preserve">limit </w:t>
      </w:r>
      <w:r w:rsidR="00121410" w:rsidRPr="00E17A69">
        <w:rPr>
          <w:rFonts w:ascii="Times New Roman" w:hAnsi="Times New Roman" w:cs="Times New Roman"/>
        </w:rPr>
        <w:t xml:space="preserve">drug-resistant virus and </w:t>
      </w:r>
      <w:r w:rsidR="001C0084" w:rsidRPr="00E17A69">
        <w:rPr>
          <w:rFonts w:ascii="Times New Roman" w:hAnsi="Times New Roman" w:cs="Times New Roman"/>
        </w:rPr>
        <w:t>pregnancy and postpartum MTCT</w:t>
      </w:r>
      <w:r w:rsidR="00121410" w:rsidRPr="00E17A69">
        <w:rPr>
          <w:rFonts w:ascii="Times New Roman" w:hAnsi="Times New Roman" w:cs="Times New Roman"/>
        </w:rPr>
        <w:t>.</w:t>
      </w:r>
    </w:p>
    <w:p w14:paraId="193C868C" w14:textId="77777777" w:rsidR="00871CA6" w:rsidRPr="00871CA6" w:rsidRDefault="00871CA6" w:rsidP="00871CA6">
      <w:pPr>
        <w:spacing w:line="360" w:lineRule="auto"/>
        <w:rPr>
          <w:rFonts w:ascii="Times New Roman" w:hAnsi="Times New Roman" w:cs="Times New Roman"/>
          <w:b/>
          <w:sz w:val="20"/>
        </w:rPr>
      </w:pPr>
      <w:r w:rsidRPr="00871CA6">
        <w:rPr>
          <w:rFonts w:ascii="Times New Roman" w:hAnsi="Times New Roman" w:cs="Times New Roman"/>
          <w:b/>
          <w:sz w:val="20"/>
        </w:rPr>
        <w:t>Abbreviations</w:t>
      </w:r>
      <w:bookmarkStart w:id="0" w:name="_GoBack"/>
      <w:bookmarkEnd w:id="0"/>
    </w:p>
    <w:p w14:paraId="13AF240D" w14:textId="3908CDC2" w:rsidR="00871CA6" w:rsidRDefault="00871CA6" w:rsidP="00871CA6">
      <w:pPr>
        <w:spacing w:line="360" w:lineRule="auto"/>
        <w:rPr>
          <w:rFonts w:ascii="Times New Roman" w:hAnsi="Times New Roman" w:cs="Times New Roman"/>
          <w:sz w:val="20"/>
        </w:rPr>
      </w:pPr>
      <w:r>
        <w:rPr>
          <w:rFonts w:ascii="Times New Roman" w:hAnsi="Times New Roman" w:cs="Times New Roman"/>
          <w:sz w:val="20"/>
        </w:rPr>
        <w:t>ANC: Antenatal clinic; aHR: Adjusted hazards ratio; aOR: Adjusted odd</w:t>
      </w:r>
      <w:r w:rsidR="0098512A">
        <w:rPr>
          <w:rFonts w:ascii="Times New Roman" w:hAnsi="Times New Roman" w:cs="Times New Roman"/>
          <w:sz w:val="20"/>
        </w:rPr>
        <w:t>s</w:t>
      </w:r>
      <w:r>
        <w:rPr>
          <w:rFonts w:ascii="Times New Roman" w:hAnsi="Times New Roman" w:cs="Times New Roman"/>
          <w:sz w:val="20"/>
        </w:rPr>
        <w:t xml:space="preserve"> ratio; </w:t>
      </w:r>
      <w:r w:rsidRPr="00871CA6">
        <w:rPr>
          <w:rFonts w:ascii="Times New Roman" w:hAnsi="Times New Roman" w:cs="Times New Roman"/>
          <w:sz w:val="20"/>
        </w:rPr>
        <w:t xml:space="preserve">ART: Antiretroviral therapy; </w:t>
      </w:r>
      <w:r w:rsidR="00C4214F">
        <w:rPr>
          <w:rFonts w:ascii="Times New Roman" w:hAnsi="Times New Roman" w:cs="Times New Roman"/>
          <w:sz w:val="20"/>
        </w:rPr>
        <w:t>ZDV</w:t>
      </w:r>
      <w:r>
        <w:rPr>
          <w:rFonts w:ascii="Times New Roman" w:hAnsi="Times New Roman" w:cs="Times New Roman"/>
          <w:sz w:val="20"/>
        </w:rPr>
        <w:t xml:space="preserve">: Zidovudine; </w:t>
      </w:r>
      <w:r w:rsidRPr="00871CA6">
        <w:rPr>
          <w:rFonts w:ascii="Times New Roman" w:hAnsi="Times New Roman" w:cs="Times New Roman"/>
          <w:sz w:val="20"/>
        </w:rPr>
        <w:t xml:space="preserve">CI: Confidence interval; </w:t>
      </w:r>
      <w:r>
        <w:rPr>
          <w:rFonts w:ascii="Times New Roman" w:hAnsi="Times New Roman" w:cs="Times New Roman"/>
          <w:sz w:val="20"/>
        </w:rPr>
        <w:t xml:space="preserve">d4T: Stavudine; </w:t>
      </w:r>
      <w:r w:rsidR="0098512A">
        <w:rPr>
          <w:rFonts w:ascii="Times New Roman" w:hAnsi="Times New Roman" w:cs="Times New Roman"/>
          <w:sz w:val="20"/>
        </w:rPr>
        <w:t xml:space="preserve">DoH: Department of Health; </w:t>
      </w:r>
      <w:r w:rsidRPr="00871CA6">
        <w:rPr>
          <w:rFonts w:ascii="Times New Roman" w:hAnsi="Times New Roman" w:cs="Times New Roman"/>
          <w:sz w:val="20"/>
        </w:rPr>
        <w:t>HIV: Human</w:t>
      </w:r>
      <w:r>
        <w:rPr>
          <w:rFonts w:ascii="Times New Roman" w:hAnsi="Times New Roman" w:cs="Times New Roman"/>
          <w:sz w:val="20"/>
        </w:rPr>
        <w:t xml:space="preserve"> </w:t>
      </w:r>
      <w:r w:rsidRPr="00871CA6">
        <w:rPr>
          <w:rFonts w:ascii="Times New Roman" w:hAnsi="Times New Roman" w:cs="Times New Roman"/>
          <w:sz w:val="20"/>
        </w:rPr>
        <w:t>Immunodeficiency Virus; HR: Hazard</w:t>
      </w:r>
      <w:r w:rsidR="0098512A">
        <w:rPr>
          <w:rFonts w:ascii="Times New Roman" w:hAnsi="Times New Roman" w:cs="Times New Roman"/>
          <w:sz w:val="20"/>
        </w:rPr>
        <w:t>s</w:t>
      </w:r>
      <w:r w:rsidRPr="00871CA6">
        <w:rPr>
          <w:rFonts w:ascii="Times New Roman" w:hAnsi="Times New Roman" w:cs="Times New Roman"/>
          <w:sz w:val="20"/>
        </w:rPr>
        <w:t xml:space="preserve"> ratio; </w:t>
      </w:r>
      <w:r w:rsidR="0098512A">
        <w:rPr>
          <w:rFonts w:ascii="Times New Roman" w:hAnsi="Times New Roman" w:cs="Times New Roman"/>
          <w:sz w:val="20"/>
        </w:rPr>
        <w:t xml:space="preserve">LMP: Last menstrual period; </w:t>
      </w:r>
      <w:r>
        <w:rPr>
          <w:rFonts w:ascii="Times New Roman" w:hAnsi="Times New Roman" w:cs="Times New Roman"/>
          <w:sz w:val="20"/>
        </w:rPr>
        <w:t xml:space="preserve">MTCT: mother-to-child transmission; </w:t>
      </w:r>
      <w:r w:rsidR="0098512A">
        <w:rPr>
          <w:rFonts w:ascii="Times New Roman" w:hAnsi="Times New Roman" w:cs="Times New Roman"/>
          <w:sz w:val="20"/>
        </w:rPr>
        <w:t xml:space="preserve">NHLS: National Health Laboratory Service; </w:t>
      </w:r>
      <w:r>
        <w:rPr>
          <w:rFonts w:ascii="Times New Roman" w:hAnsi="Times New Roman" w:cs="Times New Roman"/>
          <w:sz w:val="20"/>
        </w:rPr>
        <w:t>TDF: Tenofovir; VL: Viral load</w:t>
      </w:r>
    </w:p>
    <w:p w14:paraId="3CB49CA3" w14:textId="438DBF27" w:rsidR="00871CA6" w:rsidRPr="00283562" w:rsidRDefault="003E2C44" w:rsidP="00871CA6">
      <w:pPr>
        <w:spacing w:line="360" w:lineRule="auto"/>
        <w:rPr>
          <w:rFonts w:ascii="Times New Roman" w:hAnsi="Times New Roman" w:cs="Times New Roman"/>
          <w:b/>
          <w:sz w:val="20"/>
        </w:rPr>
      </w:pPr>
      <w:r>
        <w:rPr>
          <w:rFonts w:ascii="Times New Roman" w:hAnsi="Times New Roman" w:cs="Times New Roman"/>
          <w:b/>
          <w:sz w:val="20"/>
        </w:rPr>
        <w:t>Declarations of interest</w:t>
      </w:r>
    </w:p>
    <w:p w14:paraId="77E9EE41" w14:textId="77777777" w:rsidR="00871CA6" w:rsidRPr="00283562" w:rsidRDefault="00871CA6" w:rsidP="00871CA6">
      <w:pPr>
        <w:spacing w:line="360" w:lineRule="auto"/>
        <w:rPr>
          <w:rFonts w:ascii="Times New Roman" w:hAnsi="Times New Roman" w:cs="Times New Roman"/>
          <w:sz w:val="20"/>
        </w:rPr>
      </w:pPr>
      <w:r w:rsidRPr="00283562">
        <w:rPr>
          <w:rFonts w:ascii="Times New Roman" w:hAnsi="Times New Roman" w:cs="Times New Roman"/>
          <w:sz w:val="20"/>
        </w:rPr>
        <w:lastRenderedPageBreak/>
        <w:t xml:space="preserve">The authors are grateful to the women in the Hlabisa sub-district who contributed their data to this study and to </w:t>
      </w:r>
      <w:r>
        <w:rPr>
          <w:rFonts w:ascii="Times New Roman" w:hAnsi="Times New Roman" w:cs="Times New Roman"/>
          <w:sz w:val="20"/>
        </w:rPr>
        <w:t>Africa Centre and the KwaZulu-Natal DoH</w:t>
      </w:r>
      <w:r w:rsidRPr="00283562">
        <w:rPr>
          <w:rFonts w:ascii="Times New Roman" w:hAnsi="Times New Roman" w:cs="Times New Roman"/>
          <w:sz w:val="20"/>
        </w:rPr>
        <w:t xml:space="preserve"> </w:t>
      </w:r>
      <w:r>
        <w:rPr>
          <w:rFonts w:ascii="Times New Roman" w:hAnsi="Times New Roman" w:cs="Times New Roman"/>
          <w:sz w:val="20"/>
        </w:rPr>
        <w:t>staff for</w:t>
      </w:r>
      <w:r w:rsidRPr="00283562">
        <w:rPr>
          <w:rFonts w:ascii="Times New Roman" w:hAnsi="Times New Roman" w:cs="Times New Roman"/>
          <w:sz w:val="20"/>
        </w:rPr>
        <w:t xml:space="preserve"> their support in data collection.</w:t>
      </w:r>
    </w:p>
    <w:p w14:paraId="101179D1" w14:textId="2AA4B39C" w:rsidR="00E856F7" w:rsidRDefault="00A65766" w:rsidP="00A65766">
      <w:pPr>
        <w:spacing w:line="360" w:lineRule="auto"/>
        <w:rPr>
          <w:rFonts w:ascii="Times New Roman" w:hAnsi="Times New Roman" w:cs="Times New Roman"/>
          <w:sz w:val="20"/>
        </w:rPr>
      </w:pPr>
      <w:r w:rsidRPr="0089493F">
        <w:rPr>
          <w:rFonts w:ascii="Times New Roman" w:hAnsi="Times New Roman" w:cs="Times New Roman"/>
          <w:b/>
          <w:sz w:val="20"/>
        </w:rPr>
        <w:t xml:space="preserve">Contributors: </w:t>
      </w:r>
      <w:r w:rsidRPr="0089493F">
        <w:rPr>
          <w:rFonts w:ascii="Times New Roman" w:hAnsi="Times New Roman" w:cs="Times New Roman"/>
          <w:sz w:val="20"/>
        </w:rPr>
        <w:t>TC contributed to the data collection and curation, performed the data analysis</w:t>
      </w:r>
      <w:r w:rsidR="00871CA6">
        <w:rPr>
          <w:rFonts w:ascii="Times New Roman" w:hAnsi="Times New Roman" w:cs="Times New Roman"/>
          <w:sz w:val="20"/>
        </w:rPr>
        <w:t>, and wrote the first draft.  MLN, CT,</w:t>
      </w:r>
      <w:r w:rsidRPr="0089493F">
        <w:rPr>
          <w:rFonts w:ascii="Times New Roman" w:hAnsi="Times New Roman" w:cs="Times New Roman"/>
          <w:sz w:val="20"/>
        </w:rPr>
        <w:t xml:space="preserve"> and AC</w:t>
      </w:r>
      <w:r w:rsidR="00871CA6">
        <w:rPr>
          <w:rFonts w:ascii="Times New Roman" w:hAnsi="Times New Roman" w:cs="Times New Roman"/>
          <w:sz w:val="20"/>
        </w:rPr>
        <w:t xml:space="preserve"> contributed to the study design,</w:t>
      </w:r>
      <w:r w:rsidRPr="0089493F">
        <w:rPr>
          <w:rFonts w:ascii="Times New Roman" w:hAnsi="Times New Roman" w:cs="Times New Roman"/>
          <w:sz w:val="20"/>
        </w:rPr>
        <w:t xml:space="preserve"> commented on the results and </w:t>
      </w:r>
      <w:r w:rsidR="00871CA6">
        <w:rPr>
          <w:rFonts w:ascii="Times New Roman" w:hAnsi="Times New Roman" w:cs="Times New Roman"/>
          <w:sz w:val="20"/>
        </w:rPr>
        <w:t xml:space="preserve">all </w:t>
      </w:r>
      <w:r w:rsidRPr="0089493F">
        <w:rPr>
          <w:rFonts w:ascii="Times New Roman" w:hAnsi="Times New Roman" w:cs="Times New Roman"/>
          <w:sz w:val="20"/>
        </w:rPr>
        <w:t>subsequent drafts.</w:t>
      </w:r>
    </w:p>
    <w:p w14:paraId="097B1228" w14:textId="77777777" w:rsidR="00A65766" w:rsidRPr="0089493F" w:rsidRDefault="00A65766" w:rsidP="00A65766">
      <w:pPr>
        <w:spacing w:line="360" w:lineRule="auto"/>
        <w:rPr>
          <w:rFonts w:ascii="Times New Roman" w:hAnsi="Times New Roman" w:cs="Times New Roman"/>
          <w:b/>
        </w:rPr>
      </w:pPr>
      <w:r w:rsidRPr="0089493F">
        <w:rPr>
          <w:rFonts w:ascii="Times New Roman" w:hAnsi="Times New Roman" w:cs="Times New Roman"/>
          <w:b/>
          <w:sz w:val="20"/>
        </w:rPr>
        <w:t>Funding</w:t>
      </w:r>
    </w:p>
    <w:p w14:paraId="51744A18" w14:textId="7AABB589" w:rsidR="00A65766" w:rsidRPr="0089493F" w:rsidRDefault="00A65766" w:rsidP="00871CA6">
      <w:pPr>
        <w:spacing w:line="360" w:lineRule="auto"/>
        <w:rPr>
          <w:rFonts w:ascii="Times New Roman" w:hAnsi="Times New Roman" w:cs="Times New Roman"/>
          <w:b/>
          <w:sz w:val="20"/>
        </w:rPr>
      </w:pPr>
      <w:r w:rsidRPr="0089493F">
        <w:rPr>
          <w:rFonts w:ascii="Times New Roman" w:hAnsi="Times New Roman" w:cs="Times New Roman"/>
          <w:sz w:val="20"/>
        </w:rPr>
        <w:t xml:space="preserve">Funding for the HHTCP has been described previously </w:t>
      </w:r>
      <w:r w:rsidRPr="0089493F">
        <w:rPr>
          <w:rFonts w:ascii="Times New Roman" w:hAnsi="Times New Roman" w:cs="Times New Roman"/>
          <w:sz w:val="20"/>
        </w:rPr>
        <w:fldChar w:fldCharType="begin" w:fldLock="1"/>
      </w:r>
      <w:r w:rsidR="00096D84">
        <w:rPr>
          <w:rFonts w:ascii="Times New Roman" w:hAnsi="Times New Roman" w:cs="Times New Roman"/>
          <w:sz w:val="20"/>
        </w:rPr>
        <w:instrText>ADDIN CSL_CITATION { "citationItems" : [ { "id" : "ITEM-1", "itemData" : { "DOI" : "10.1093/ije/dyp402", "ISBN" : "1464-3685 (Electronic)\\n0300-5771 (Linking)", "ISSN" : "03005771", "PMID" : "20154009", "author" : [ { "dropping-particle" : "", "family" : "Houlihan", "given" : "Catherine F.", "non-dropping-particle" : "", "parse-names" : false, "suffix" : "" }, { "dropping-particle" : "", "family" : "Bland", "given" : "Ruth M.", "non-dropping-particle" : "", "parse-names" : false, "suffix" : "" }, { "dropping-particle" : "", "family" : "Mutevedzi", "given" : "Portia C.", "non-dropping-particle" : "", "parse-names" : false, "suffix" : "" }, { "dropping-particle" : "", "family" : "Lessells", "given" : "Richard J.", "non-dropping-particle" : "", "parse-names" : false, "suffix" : "" }, { "dropping-particle" : "", "family" : "Ndirangu", "given" : "James", "non-dropping-particle" : "", "parse-names" : false, "suffix" : "" }, { "dropping-particle" : "", "family" : "Thulare", "given" : "Hilary", "non-dropping-particle" : "", "parse-names" : false, "suffix" : "" }, { "dropping-particle" : "", "family" : "Newell", "given" : "Marie-Louise", "non-dropping-particle" : "", "parse-names" : false, "suffix" : "" } ], "container-title" : "Int J Epidemiol", "id" : "ITEM-1", "issue" : "2", "issued" : { "date-parts" : [ [ "2011" ] ] }, "page" : "318-326", "title" : "Cohort profile: Hlabisa HIV Treatment and Care Programme", "type" : "article-journal", "volume" : "40" }, "uris" : [ "http://www.mendeley.com/documents/?uuid=18b0a80a-b89f-4272-ae0b-86aa59e58614" ] } ], "mendeley" : { "formattedCitation" : "(29)", "plainTextFormattedCitation" : "(29)", "previouslyFormattedCitation" : "(29)" }, "properties" : { "noteIndex" : 0 }, "schema" : "https://github.com/citation-style-language/schema/raw/master/csl-citation.json" }</w:instrText>
      </w:r>
      <w:r w:rsidRPr="0089493F">
        <w:rPr>
          <w:rFonts w:ascii="Times New Roman" w:hAnsi="Times New Roman" w:cs="Times New Roman"/>
          <w:sz w:val="20"/>
        </w:rPr>
        <w:fldChar w:fldCharType="separate"/>
      </w:r>
      <w:r w:rsidR="00096D84" w:rsidRPr="00096D84">
        <w:rPr>
          <w:rFonts w:ascii="Times New Roman" w:hAnsi="Times New Roman" w:cs="Times New Roman"/>
          <w:noProof/>
          <w:sz w:val="20"/>
        </w:rPr>
        <w:t>(29)</w:t>
      </w:r>
      <w:r w:rsidRPr="0089493F">
        <w:rPr>
          <w:rFonts w:ascii="Times New Roman" w:hAnsi="Times New Roman" w:cs="Times New Roman"/>
          <w:sz w:val="20"/>
        </w:rPr>
        <w:fldChar w:fldCharType="end"/>
      </w:r>
      <w:r w:rsidRPr="0089493F">
        <w:rPr>
          <w:rFonts w:ascii="Times New Roman" w:hAnsi="Times New Roman" w:cs="Times New Roman"/>
          <w:sz w:val="20"/>
        </w:rPr>
        <w:t>.  This work was supported by the Elizabeth Glaser Paediatric AIDS Foundation (EGPAF) [grant number CDC-02-01-34-011-04] from 1 August 2004 to 31 December 2006 and since 1 May 2005 by the President’s Emergency Plan for AIDS Relief (PEPFAR) and United States Agency for International Development (USAID) [</w:t>
      </w:r>
      <w:r w:rsidRPr="0089493F">
        <w:rPr>
          <w:rFonts w:ascii="Times New Roman" w:hAnsi="Times New Roman"/>
          <w:bCs/>
          <w:sz w:val="20"/>
        </w:rPr>
        <w:t>PACT sub-award number P3121A0028</w:t>
      </w:r>
      <w:r w:rsidRPr="0089493F">
        <w:rPr>
          <w:rFonts w:ascii="Times New Roman" w:hAnsi="Times New Roman" w:cs="Times New Roman"/>
          <w:sz w:val="20"/>
        </w:rPr>
        <w:t>].  The Wellcome Trust funded Africa Centre [grant number 082384] provided additional database management.  In September 2012 the HHTCP was transitioned to the DoH; collection of data from the pregnancy cohort was then funded by the Africa Centre [grant number 097410].  Reduction in funding resulted in data being collected from only seven PHCs in the Hlabisa sub-district located within and around the surveillance area.  The opinions expressed herein are those of the authors and do not necessarily reflect the views of USAID, or the United States Government, or the DoH, KwaZulu-Natal.</w:t>
      </w:r>
      <w:r w:rsidR="00871CA6">
        <w:rPr>
          <w:rFonts w:ascii="Times New Roman" w:hAnsi="Times New Roman" w:cs="Times New Roman"/>
          <w:sz w:val="20"/>
        </w:rPr>
        <w:t xml:space="preserve">  </w:t>
      </w:r>
      <w:r w:rsidR="00871CA6" w:rsidRPr="00871CA6">
        <w:rPr>
          <w:rFonts w:ascii="Times New Roman" w:hAnsi="Times New Roman" w:cs="Times New Roman"/>
          <w:sz w:val="20"/>
        </w:rPr>
        <w:t>The</w:t>
      </w:r>
      <w:r w:rsidR="00871CA6">
        <w:rPr>
          <w:rFonts w:ascii="Times New Roman" w:hAnsi="Times New Roman" w:cs="Times New Roman"/>
          <w:sz w:val="20"/>
        </w:rPr>
        <w:t xml:space="preserve"> </w:t>
      </w:r>
      <w:r w:rsidR="00871CA6" w:rsidRPr="00871CA6">
        <w:rPr>
          <w:rFonts w:ascii="Times New Roman" w:hAnsi="Times New Roman" w:cs="Times New Roman"/>
          <w:sz w:val="20"/>
        </w:rPr>
        <w:t>principal author was supported by the South African Medical Research</w:t>
      </w:r>
      <w:r w:rsidR="00871CA6">
        <w:rPr>
          <w:rFonts w:ascii="Times New Roman" w:hAnsi="Times New Roman" w:cs="Times New Roman"/>
          <w:sz w:val="20"/>
        </w:rPr>
        <w:t xml:space="preserve"> Council (SA</w:t>
      </w:r>
      <w:r w:rsidR="00871CA6" w:rsidRPr="00871CA6">
        <w:rPr>
          <w:rFonts w:ascii="Times New Roman" w:hAnsi="Times New Roman" w:cs="Times New Roman"/>
          <w:sz w:val="20"/>
        </w:rPr>
        <w:t>MRC) Clinician Award for a PhD fellowship</w:t>
      </w:r>
    </w:p>
    <w:p w14:paraId="754B5215" w14:textId="77777777" w:rsidR="00A65766" w:rsidRPr="0089493F" w:rsidRDefault="00A65766" w:rsidP="00A65766">
      <w:pPr>
        <w:spacing w:line="360" w:lineRule="auto"/>
        <w:rPr>
          <w:rFonts w:ascii="Times New Roman" w:hAnsi="Times New Roman" w:cs="Times New Roman"/>
          <w:sz w:val="20"/>
        </w:rPr>
      </w:pPr>
      <w:r w:rsidRPr="0089493F">
        <w:rPr>
          <w:rFonts w:ascii="Times New Roman" w:hAnsi="Times New Roman" w:cs="Times New Roman"/>
          <w:b/>
          <w:sz w:val="20"/>
        </w:rPr>
        <w:t xml:space="preserve">Competing interest: </w:t>
      </w:r>
      <w:r w:rsidRPr="0089493F">
        <w:rPr>
          <w:rFonts w:ascii="Times New Roman" w:hAnsi="Times New Roman" w:cs="Times New Roman"/>
          <w:sz w:val="20"/>
        </w:rPr>
        <w:t>None declared</w:t>
      </w:r>
    </w:p>
    <w:p w14:paraId="6598E7E3" w14:textId="77777777" w:rsidR="00A65766" w:rsidRDefault="00A65766" w:rsidP="00A65766">
      <w:pPr>
        <w:spacing w:line="360" w:lineRule="auto"/>
        <w:rPr>
          <w:rFonts w:ascii="Times New Roman" w:hAnsi="Times New Roman" w:cs="Times New Roman"/>
          <w:sz w:val="20"/>
        </w:rPr>
      </w:pPr>
      <w:r w:rsidRPr="00FD78FB">
        <w:rPr>
          <w:rFonts w:ascii="Times New Roman" w:hAnsi="Times New Roman" w:cs="Times New Roman"/>
          <w:b/>
          <w:sz w:val="20"/>
        </w:rPr>
        <w:t>Ethics approval</w:t>
      </w:r>
      <w:r>
        <w:rPr>
          <w:rFonts w:ascii="Times New Roman" w:hAnsi="Times New Roman" w:cs="Times New Roman"/>
          <w:sz w:val="20"/>
        </w:rPr>
        <w:t>: University of KwaZulu-Natal Biomedical Research Ethics Committee</w:t>
      </w:r>
    </w:p>
    <w:p w14:paraId="542AFBFA" w14:textId="06986D5E" w:rsidR="00A65766" w:rsidRDefault="00A65766" w:rsidP="00871CA6">
      <w:pPr>
        <w:spacing w:line="360" w:lineRule="auto"/>
        <w:rPr>
          <w:rFonts w:ascii="Times New Roman" w:hAnsi="Times New Roman" w:cs="Times New Roman"/>
        </w:rPr>
      </w:pPr>
      <w:r w:rsidRPr="00283562">
        <w:rPr>
          <w:rFonts w:ascii="Times New Roman" w:hAnsi="Times New Roman" w:cs="Times New Roman"/>
          <w:b/>
          <w:sz w:val="20"/>
        </w:rPr>
        <w:t>Data sharing statement</w:t>
      </w:r>
      <w:r>
        <w:rPr>
          <w:rFonts w:ascii="Times New Roman" w:hAnsi="Times New Roman" w:cs="Times New Roman"/>
          <w:b/>
          <w:sz w:val="20"/>
        </w:rPr>
        <w:t xml:space="preserve">: </w:t>
      </w:r>
      <w:r w:rsidRPr="00283562">
        <w:rPr>
          <w:rFonts w:ascii="Times New Roman" w:hAnsi="Times New Roman" w:cs="Times New Roman"/>
          <w:sz w:val="20"/>
        </w:rPr>
        <w:t>Further information about the data can be obtained from the</w:t>
      </w:r>
      <w:r>
        <w:rPr>
          <w:rFonts w:ascii="Times New Roman" w:hAnsi="Times New Roman" w:cs="Times New Roman"/>
          <w:sz w:val="20"/>
        </w:rPr>
        <w:t xml:space="preserve"> corresponding author (</w:t>
      </w:r>
      <w:hyperlink r:id="rId11" w:history="1">
        <w:r w:rsidRPr="00F170FD">
          <w:rPr>
            <w:rStyle w:val="Hyperlink"/>
            <w:rFonts w:ascii="Times New Roman" w:hAnsi="Times New Roman" w:cs="Times New Roman"/>
            <w:sz w:val="20"/>
          </w:rPr>
          <w:t>tchetty@africacentre.ac.za</w:t>
        </w:r>
      </w:hyperlink>
      <w:r>
        <w:rPr>
          <w:rFonts w:ascii="Times New Roman" w:hAnsi="Times New Roman" w:cs="Times New Roman"/>
          <w:sz w:val="20"/>
        </w:rPr>
        <w:t xml:space="preserve">) or from the </w:t>
      </w:r>
      <w:r w:rsidRPr="00283562">
        <w:rPr>
          <w:rFonts w:ascii="Times New Roman" w:hAnsi="Times New Roman" w:cs="Times New Roman"/>
          <w:sz w:val="20"/>
        </w:rPr>
        <w:t>Africa Centre website (</w:t>
      </w:r>
      <w:hyperlink r:id="rId12" w:history="1">
        <w:r w:rsidRPr="00283562">
          <w:rPr>
            <w:rStyle w:val="Hyperlink"/>
            <w:rFonts w:ascii="Times New Roman" w:hAnsi="Times New Roman" w:cs="Times New Roman"/>
            <w:sz w:val="20"/>
          </w:rPr>
          <w:t>www.africacentre.ac.za</w:t>
        </w:r>
      </w:hyperlink>
      <w:r w:rsidRPr="00283562">
        <w:rPr>
          <w:rFonts w:ascii="Times New Roman" w:hAnsi="Times New Roman" w:cs="Times New Roman"/>
          <w:sz w:val="20"/>
        </w:rPr>
        <w:t xml:space="preserve">). </w:t>
      </w:r>
      <w:r>
        <w:rPr>
          <w:rFonts w:ascii="Times New Roman" w:hAnsi="Times New Roman" w:cs="Times New Roman"/>
          <w:sz w:val="20"/>
        </w:rPr>
        <w:t xml:space="preserve"> Access to the dataset is available with permission from the data team at the Africa Centre.  </w:t>
      </w:r>
    </w:p>
    <w:p w14:paraId="75C4E4ED" w14:textId="68FDF51E" w:rsidR="00451447" w:rsidRDefault="00451447" w:rsidP="00481502">
      <w:pPr>
        <w:spacing w:after="120" w:line="360" w:lineRule="auto"/>
        <w:rPr>
          <w:rFonts w:ascii="Times New Roman" w:hAnsi="Times New Roman" w:cs="Times New Roman"/>
          <w:b/>
        </w:rPr>
      </w:pPr>
      <w:r w:rsidRPr="00451447">
        <w:rPr>
          <w:rFonts w:ascii="Times New Roman" w:hAnsi="Times New Roman" w:cs="Times New Roman"/>
          <w:b/>
        </w:rPr>
        <w:t>References</w:t>
      </w:r>
    </w:p>
    <w:p w14:paraId="6E568407" w14:textId="530CF108" w:rsidR="00096D84" w:rsidRPr="00096D84" w:rsidRDefault="00451447"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096D84" w:rsidRPr="00096D84">
        <w:rPr>
          <w:rFonts w:ascii="Times New Roman" w:hAnsi="Times New Roman" w:cs="Times New Roman"/>
          <w:noProof/>
          <w:szCs w:val="24"/>
        </w:rPr>
        <w:t xml:space="preserve">1. </w:t>
      </w:r>
      <w:r w:rsidR="00096D84" w:rsidRPr="00096D84">
        <w:rPr>
          <w:rFonts w:ascii="Times New Roman" w:hAnsi="Times New Roman" w:cs="Times New Roman"/>
          <w:noProof/>
          <w:szCs w:val="24"/>
        </w:rPr>
        <w:tab/>
        <w:t xml:space="preserve">Duri K, Gumbo FZ, Kristiansen KI, et al. Antenatal HIV-1 RNA load and timing of mother to child transmission; a nested case-control study in a resource poor setting. Virol J. 2010 Aug 2;7(1):176. </w:t>
      </w:r>
    </w:p>
    <w:p w14:paraId="0813E314"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2. </w:t>
      </w:r>
      <w:r w:rsidRPr="00096D84">
        <w:rPr>
          <w:rFonts w:ascii="Times New Roman" w:hAnsi="Times New Roman" w:cs="Times New Roman"/>
          <w:noProof/>
          <w:szCs w:val="24"/>
        </w:rPr>
        <w:tab/>
        <w:t xml:space="preserve">Garcia PM, Kalish LA, Pitt J, et al. Maternal Levels of Plasma Human Immunodeficiency Virus Type 1 RNA and the Risk of Perinatal Transmission. N Engl J Med. 1999 Aug 5;341(6):394–402. </w:t>
      </w:r>
    </w:p>
    <w:p w14:paraId="7DFB2458"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3. </w:t>
      </w:r>
      <w:r w:rsidRPr="00096D84">
        <w:rPr>
          <w:rFonts w:ascii="Times New Roman" w:hAnsi="Times New Roman" w:cs="Times New Roman"/>
          <w:noProof/>
          <w:szCs w:val="24"/>
        </w:rPr>
        <w:tab/>
        <w:t xml:space="preserve">European Collaborative Study. Mother-to-child transmission of HIV infection in the era of highly active antiretroviral therapy. Clin Infect Dis. 2005;40(458–65). </w:t>
      </w:r>
    </w:p>
    <w:p w14:paraId="26AE3902"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4. </w:t>
      </w:r>
      <w:r w:rsidRPr="00096D84">
        <w:rPr>
          <w:rFonts w:ascii="Times New Roman" w:hAnsi="Times New Roman" w:cs="Times New Roman"/>
          <w:noProof/>
          <w:szCs w:val="24"/>
        </w:rPr>
        <w:tab/>
        <w:t xml:space="preserve">Hoffman RM, Black V, Technau K, et al. Effects of highly active antiretroviral therapy duration and regimen on risk for mother-to-child transmission of HIV in Johannesburg, South Africa. J Acq Immune Defic Syndr. 2010 Mar 1;54(1):35–41. </w:t>
      </w:r>
    </w:p>
    <w:p w14:paraId="04CDD114"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lastRenderedPageBreak/>
        <w:t xml:space="preserve">5. </w:t>
      </w:r>
      <w:r w:rsidRPr="00096D84">
        <w:rPr>
          <w:rFonts w:ascii="Times New Roman" w:hAnsi="Times New Roman" w:cs="Times New Roman"/>
          <w:noProof/>
          <w:szCs w:val="24"/>
        </w:rPr>
        <w:tab/>
        <w:t xml:space="preserve">Townsend CL, Byrne L, Cortina-Borja M, et al. Earlier initiation of ART and further decline in mother-to-child HIV transmission rates, 2000-2011. AIDS. 2014 Apr 24;28(7):1049–57. </w:t>
      </w:r>
    </w:p>
    <w:p w14:paraId="66DAAD74"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6. </w:t>
      </w:r>
      <w:r w:rsidRPr="00096D84">
        <w:rPr>
          <w:rFonts w:ascii="Times New Roman" w:hAnsi="Times New Roman" w:cs="Times New Roman"/>
          <w:noProof/>
          <w:szCs w:val="24"/>
        </w:rPr>
        <w:tab/>
        <w:t xml:space="preserve">Cooper ER, Charurat M, Mofenson L, et al. Combination antiretroviral strategies for the treatment of pregnant HIV-1-infected women and prevention of perinatal HIV-1 transmission. J Acquir Immune Defic Syndr. 2002;29(5):484–94. </w:t>
      </w:r>
    </w:p>
    <w:p w14:paraId="6E3D1607"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7. </w:t>
      </w:r>
      <w:r w:rsidRPr="00096D84">
        <w:rPr>
          <w:rFonts w:ascii="Times New Roman" w:hAnsi="Times New Roman" w:cs="Times New Roman"/>
          <w:noProof/>
          <w:szCs w:val="24"/>
        </w:rPr>
        <w:tab/>
        <w:t xml:space="preserve">Shaffer N, Chuachoowong R, Mock PA, et al. Short-course zidovudine for perinatal HIV-1 transmission in Bangkok, Thailand: a randomised controlled trial. Lancet. 1999 Mar;353(9155):773–80. </w:t>
      </w:r>
    </w:p>
    <w:p w14:paraId="3882F10C"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8. </w:t>
      </w:r>
      <w:r w:rsidRPr="00096D84">
        <w:rPr>
          <w:rFonts w:ascii="Times New Roman" w:hAnsi="Times New Roman" w:cs="Times New Roman"/>
          <w:noProof/>
          <w:szCs w:val="24"/>
        </w:rPr>
        <w:tab/>
        <w:t xml:space="preserve">Townsend CL, Cortina-Borja M, Peckham CS, et al. Low rates of mother-to-child transmission of HIV following effective pregnancy interventions in the United Kingdom and Ireland , 2000 – 2006. AIDS. 2008;22(8):973–81. </w:t>
      </w:r>
    </w:p>
    <w:p w14:paraId="12661F6C"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9. </w:t>
      </w:r>
      <w:r w:rsidRPr="00096D84">
        <w:rPr>
          <w:rFonts w:ascii="Times New Roman" w:hAnsi="Times New Roman" w:cs="Times New Roman"/>
          <w:noProof/>
          <w:szCs w:val="24"/>
        </w:rPr>
        <w:tab/>
        <w:t xml:space="preserve">Mandelbrot L, Tubiana R, Le Chenadec J, et al. No Perinatal HIV-1 Transmission From Women With Effective Antiretroviral Therapy Starting Before Conception. Clin Infect Dis. 2015 Jul 21;61(1 December):1715–25. </w:t>
      </w:r>
    </w:p>
    <w:p w14:paraId="72D01F57"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10. </w:t>
      </w:r>
      <w:r w:rsidRPr="00096D84">
        <w:rPr>
          <w:rFonts w:ascii="Times New Roman" w:hAnsi="Times New Roman" w:cs="Times New Roman"/>
          <w:noProof/>
          <w:szCs w:val="24"/>
        </w:rPr>
        <w:tab/>
        <w:t xml:space="preserve">Alcantara KC, Lins J, Albuquerque M, et al. HIV-1 mother-to-child transmission and drug resistance among Brazilian pregnant women with high access to diagnosis and prophylactic measures. J Clin Virol. 2012 May;54(1):15–20. </w:t>
      </w:r>
    </w:p>
    <w:p w14:paraId="354F33C8"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11. </w:t>
      </w:r>
      <w:r w:rsidRPr="00096D84">
        <w:rPr>
          <w:rFonts w:ascii="Times New Roman" w:hAnsi="Times New Roman" w:cs="Times New Roman"/>
          <w:noProof/>
          <w:szCs w:val="24"/>
        </w:rPr>
        <w:tab/>
        <w:t xml:space="preserve">Ioannidis JP, Abrams EJ, Ammann A, et al. Perinatal transmission of human immunodeficiency virus type 1 by pregnant women with RNA virus loads. J Infect Dis. 2001 Feb 15;183(4):539–45. </w:t>
      </w:r>
    </w:p>
    <w:p w14:paraId="3A825E24"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12. </w:t>
      </w:r>
      <w:r w:rsidRPr="00096D84">
        <w:rPr>
          <w:rFonts w:ascii="Times New Roman" w:hAnsi="Times New Roman" w:cs="Times New Roman"/>
          <w:noProof/>
          <w:szCs w:val="24"/>
        </w:rPr>
        <w:tab/>
        <w:t xml:space="preserve">Mayaux MJ, Dussaix E, Isopet J, et al. Maternal virus load during pregnancy and mother-to-child transmission of human immunodeficiency virus type 1: the French perinatal cohort studies. SEROGEST Cohort Group. J Infect Dis. 1997 Jan;175(1):172–5. </w:t>
      </w:r>
    </w:p>
    <w:p w14:paraId="366266CB"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13. </w:t>
      </w:r>
      <w:r w:rsidRPr="00096D84">
        <w:rPr>
          <w:rFonts w:ascii="Times New Roman" w:hAnsi="Times New Roman" w:cs="Times New Roman"/>
          <w:noProof/>
          <w:szCs w:val="24"/>
        </w:rPr>
        <w:tab/>
        <w:t xml:space="preserve">World Health Organisation. WHO Consolidated guidelines on the use of antiretroviral drugs for treating and preventing HIV infection: Recommendations for a public health approach June 2013. Geneva: World Health Organization; 2013. </w:t>
      </w:r>
    </w:p>
    <w:p w14:paraId="780E39CF"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14. </w:t>
      </w:r>
      <w:r w:rsidRPr="00096D84">
        <w:rPr>
          <w:rFonts w:ascii="Times New Roman" w:hAnsi="Times New Roman" w:cs="Times New Roman"/>
          <w:noProof/>
          <w:szCs w:val="24"/>
        </w:rPr>
        <w:tab/>
        <w:t>UNAIDS. 2015 Progress Report on the Global Plan towards the elimination of new HIV infections among children and keeping their mothers alive [Internet]. 2015. Available from: http://www.unaids.org/en/resources/documents/2015/JC2774_2015ProgressReport_GlobalPlan</w:t>
      </w:r>
    </w:p>
    <w:p w14:paraId="54CC9FA7"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15. </w:t>
      </w:r>
      <w:r w:rsidRPr="00096D84">
        <w:rPr>
          <w:rFonts w:ascii="Times New Roman" w:hAnsi="Times New Roman" w:cs="Times New Roman"/>
          <w:noProof/>
          <w:szCs w:val="24"/>
        </w:rPr>
        <w:tab/>
        <w:t>UNAIDS. The Gap Report [Internet]. Geneva; 2014 [cited 2016 Jun 16]. Available from: www.unaids.org/en/resources/campaigns/2014/2014gapreport/gapreport</w:t>
      </w:r>
    </w:p>
    <w:p w14:paraId="4915A169"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16. </w:t>
      </w:r>
      <w:r w:rsidRPr="00096D84">
        <w:rPr>
          <w:rFonts w:ascii="Times New Roman" w:hAnsi="Times New Roman" w:cs="Times New Roman"/>
          <w:noProof/>
          <w:szCs w:val="24"/>
        </w:rPr>
        <w:tab/>
        <w:t xml:space="preserve">South African National Department of Health. Re: Implementation of the Universal Test and Treat </w:t>
      </w:r>
      <w:r w:rsidRPr="00096D84">
        <w:rPr>
          <w:rFonts w:ascii="Times New Roman" w:hAnsi="Times New Roman" w:cs="Times New Roman"/>
          <w:noProof/>
          <w:szCs w:val="24"/>
        </w:rPr>
        <w:lastRenderedPageBreak/>
        <w:t>strategy for HIV Positive patients and differentiated care for stable patients [Internet]. 2016 [cited 2017 Mar 22]. Available from: www.sahivsoc.org/.../22 8 16 Circular UTT   Decongestion...</w:t>
      </w:r>
    </w:p>
    <w:p w14:paraId="5DDE0785"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17. </w:t>
      </w:r>
      <w:r w:rsidRPr="00096D84">
        <w:rPr>
          <w:rFonts w:ascii="Times New Roman" w:hAnsi="Times New Roman" w:cs="Times New Roman"/>
          <w:noProof/>
          <w:szCs w:val="24"/>
        </w:rPr>
        <w:tab/>
        <w:t xml:space="preserve">Nachega JB, Uthman OA, Anderson J, et al. Adherence to antiretroviral therapy during and after pregnancy in low-income, middle-income, and high-income countries: a systematic review and meta-analysis. AIDS. NIH Public Access; 2012 Oct 23;26(16):2039–52. </w:t>
      </w:r>
    </w:p>
    <w:p w14:paraId="29D35302"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18. </w:t>
      </w:r>
      <w:r w:rsidRPr="00096D84">
        <w:rPr>
          <w:rFonts w:ascii="Times New Roman" w:hAnsi="Times New Roman" w:cs="Times New Roman"/>
          <w:noProof/>
          <w:szCs w:val="24"/>
        </w:rPr>
        <w:tab/>
        <w:t xml:space="preserve">Mepham S, Zondi Z, Mbuyazi  a, Mkhwanazi N, Newell ML. Challenges in PMTCT antiretroviral adherence in northern KwaZulu-Natal, South Africa. AIDS Care. 2011;23(6):741–7. </w:t>
      </w:r>
    </w:p>
    <w:p w14:paraId="2B243777"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19. </w:t>
      </w:r>
      <w:r w:rsidRPr="00096D84">
        <w:rPr>
          <w:rFonts w:ascii="Times New Roman" w:hAnsi="Times New Roman" w:cs="Times New Roman"/>
          <w:noProof/>
          <w:szCs w:val="24"/>
        </w:rPr>
        <w:tab/>
        <w:t xml:space="preserve">El-Khatib Z, Katzenstein D, Marrone G, et al. Adherence to drug-refill is a useful early warning indicator of virologic and immunologic failure among HIV patients on first-line art in South Africa. Maartens G, editor. PLoS One. 2011 Mar 9;6(3):e17518. </w:t>
      </w:r>
    </w:p>
    <w:p w14:paraId="27708B80"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20. </w:t>
      </w:r>
      <w:r w:rsidRPr="00096D84">
        <w:rPr>
          <w:rFonts w:ascii="Times New Roman" w:hAnsi="Times New Roman" w:cs="Times New Roman"/>
          <w:noProof/>
          <w:szCs w:val="24"/>
        </w:rPr>
        <w:tab/>
        <w:t xml:space="preserve">Ramadhani HO, Thielman NM, Landman KZ, et al. Predictors of Incomplete Adherence, Virologic Failure, and Antiviral Drug Resistance among HIV-Infected Adults Receiving Antiretroviral Therapy in Tanzania. Clin Infect Dis. 2007 Dec 1;45(11):1492–8. </w:t>
      </w:r>
    </w:p>
    <w:p w14:paraId="23A47AFA"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21. </w:t>
      </w:r>
      <w:r w:rsidRPr="00096D84">
        <w:rPr>
          <w:rFonts w:ascii="Times New Roman" w:hAnsi="Times New Roman" w:cs="Times New Roman"/>
          <w:noProof/>
          <w:szCs w:val="24"/>
        </w:rPr>
        <w:tab/>
        <w:t xml:space="preserve">Bennett DE, Jordan MR, Bertagnolio S, et al. HIV drug resistance early warning indicators in cohorts of individuals starting antiretroviral therapy between 2004 and 2009: World Health Organization global report from 50 countries. Clin Infect Dis. Oxford University Press; 2012 May;54 Suppl 4(Suppl 4):S280-9. </w:t>
      </w:r>
    </w:p>
    <w:p w14:paraId="780E9B9D"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22. </w:t>
      </w:r>
      <w:r w:rsidRPr="00096D84">
        <w:rPr>
          <w:rFonts w:ascii="Times New Roman" w:hAnsi="Times New Roman" w:cs="Times New Roman"/>
          <w:noProof/>
          <w:szCs w:val="24"/>
        </w:rPr>
        <w:tab/>
        <w:t xml:space="preserve">Gill MM, Hoffman HJ, Bobrow EA, et al. Detectable Viral Load in Late Pregnancy among Women in the Rwanda Option B+ PMTCT Program: Enrollment Results from the Kabeho Study. Blackard J, editor. PLoS One. WHO Department of HIV/AIDS; 2016 Dec 22;11(12):e0168671. </w:t>
      </w:r>
    </w:p>
    <w:p w14:paraId="6374CB39"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23. </w:t>
      </w:r>
      <w:r w:rsidRPr="00096D84">
        <w:rPr>
          <w:rFonts w:ascii="Times New Roman" w:hAnsi="Times New Roman" w:cs="Times New Roman"/>
          <w:noProof/>
          <w:szCs w:val="24"/>
        </w:rPr>
        <w:tab/>
        <w:t xml:space="preserve">Huntington S, Thorne C, Newell M-L, et al. The risk of viral rebound in the year after delivery in women remaining on antiretroviral therapy. AIDS. 2015;29(17):2269–78. </w:t>
      </w:r>
    </w:p>
    <w:p w14:paraId="12A526D9"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24. </w:t>
      </w:r>
      <w:r w:rsidRPr="00096D84">
        <w:rPr>
          <w:rFonts w:ascii="Times New Roman" w:hAnsi="Times New Roman" w:cs="Times New Roman"/>
          <w:noProof/>
          <w:szCs w:val="24"/>
        </w:rPr>
        <w:tab/>
        <w:t xml:space="preserve">Nachega JB, Uthman OA, Anderson J, et al. Adherence to Antiretroviral Therapy During and After Pregnancy in Low-, Middle and High Income Countries: A Systematic Review and Meta-Analysis. AIDS. 2012;26(16):2039–52. </w:t>
      </w:r>
    </w:p>
    <w:p w14:paraId="64CFFDD7"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25. </w:t>
      </w:r>
      <w:r w:rsidRPr="00096D84">
        <w:rPr>
          <w:rFonts w:ascii="Times New Roman" w:hAnsi="Times New Roman" w:cs="Times New Roman"/>
          <w:noProof/>
          <w:szCs w:val="24"/>
        </w:rPr>
        <w:tab/>
        <w:t xml:space="preserve">Haas AD, Msukwa MT, Egger M, et al. Adherence to Antiretroviral Therapy during and after Pregnancy: Cohort Study on Women Receiving Care in Malawi’s Option B+ Program. Clin Infect Dis. 2016;63(9):1227–35. </w:t>
      </w:r>
    </w:p>
    <w:p w14:paraId="1A4A04FD"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26. </w:t>
      </w:r>
      <w:r w:rsidRPr="00096D84">
        <w:rPr>
          <w:rFonts w:ascii="Times New Roman" w:hAnsi="Times New Roman" w:cs="Times New Roman"/>
          <w:noProof/>
          <w:szCs w:val="24"/>
        </w:rPr>
        <w:tab/>
        <w:t xml:space="preserve">Haas AD, Tenthani L, Msukwa MT, et al. Retention in care during the first 3 years of antiretroviral therapy for women in Malawi’s option B+ programme: an observational cohort study. Lancet HIV. Elsevier Ltd; 2016;3(4):e175–82. </w:t>
      </w:r>
    </w:p>
    <w:p w14:paraId="24AE1642"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lastRenderedPageBreak/>
        <w:t xml:space="preserve">27. </w:t>
      </w:r>
      <w:r w:rsidRPr="00096D84">
        <w:rPr>
          <w:rFonts w:ascii="Times New Roman" w:hAnsi="Times New Roman" w:cs="Times New Roman"/>
          <w:noProof/>
          <w:szCs w:val="24"/>
        </w:rPr>
        <w:tab/>
        <w:t xml:space="preserve">Benton L. Childbearing in a Time of ART: Birth Rates, Childbearing Desires and Family Planning in a Rural HIV Treatment and Care Programme in South Africa. University College London; 2015. </w:t>
      </w:r>
    </w:p>
    <w:p w14:paraId="4598AC3B"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28. </w:t>
      </w:r>
      <w:r w:rsidRPr="00096D84">
        <w:rPr>
          <w:rFonts w:ascii="Times New Roman" w:hAnsi="Times New Roman" w:cs="Times New Roman"/>
          <w:noProof/>
          <w:szCs w:val="24"/>
        </w:rPr>
        <w:tab/>
        <w:t xml:space="preserve">Chetty T, Thorne C, Tanser F, Bärnighausen T, Coutsoudis A. Cohort profile: the Hlabisa pregnancy cohort, KwaZulu-Natal, South Africa. BMJ Open. British Medical Journal Publishing Group; 2016 Oct 17;6(10):e012088. </w:t>
      </w:r>
    </w:p>
    <w:p w14:paraId="0D142D80"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29. </w:t>
      </w:r>
      <w:r w:rsidRPr="00096D84">
        <w:rPr>
          <w:rFonts w:ascii="Times New Roman" w:hAnsi="Times New Roman" w:cs="Times New Roman"/>
          <w:noProof/>
          <w:szCs w:val="24"/>
        </w:rPr>
        <w:tab/>
        <w:t xml:space="preserve">Houlihan CF, Bland RM, Mutevedzi PC, et al. Cohort profile: Hlabisa HIV Treatment and Care Programme. Int J Epidemiol. 2011;40(2):318–26. </w:t>
      </w:r>
    </w:p>
    <w:p w14:paraId="5A2247B6"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30. </w:t>
      </w:r>
      <w:r w:rsidRPr="00096D84">
        <w:rPr>
          <w:rFonts w:ascii="Times New Roman" w:hAnsi="Times New Roman" w:cs="Times New Roman"/>
          <w:noProof/>
          <w:szCs w:val="24"/>
        </w:rPr>
        <w:tab/>
        <w:t>South African Department of Health. The South African Antiretroviral Treatment Guidelines [Internet]. Department of Health; 2013 [cited 2016 Jun 16]. p. 1–21. Available from: http://www.sahivsoc.org/upload/documents/2013 ART Treatment Guidelines Final 25 March 2013.pdf</w:t>
      </w:r>
    </w:p>
    <w:p w14:paraId="70260481"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31. </w:t>
      </w:r>
      <w:r w:rsidRPr="00096D84">
        <w:rPr>
          <w:rFonts w:ascii="Times New Roman" w:hAnsi="Times New Roman" w:cs="Times New Roman"/>
          <w:noProof/>
          <w:szCs w:val="24"/>
        </w:rPr>
        <w:tab/>
        <w:t>National Department of Health South Africa. National Consolidated Guidelines For The Prevention Of Mother-to-Child Transmission of HIV (PMTCT) And The Management of HIV In Children, Adolescents And Adults [Internet]. Pretoria; 2015 [cited 2016 Jun 16]. Available from: http://www.up.ac.za/media/shared/62/ZP_Files/art-guidelines-15052015.zp57683.pdf</w:t>
      </w:r>
    </w:p>
    <w:p w14:paraId="7D87BE92"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32. </w:t>
      </w:r>
      <w:r w:rsidRPr="00096D84">
        <w:rPr>
          <w:rFonts w:ascii="Times New Roman" w:hAnsi="Times New Roman" w:cs="Times New Roman"/>
          <w:noProof/>
          <w:szCs w:val="24"/>
        </w:rPr>
        <w:tab/>
        <w:t xml:space="preserve">Scarsi KK, Eisen G, Darin KM, et al. Superior Effectiveness of Zidovudine Compared With Tenofovir When Combined With Nevirapine-based Antiretroviral Therapy in a Large Nigerian Cohort. Clin Infect Dis. Oxford University Press; 2016 Feb 15;62(4):512–8. </w:t>
      </w:r>
    </w:p>
    <w:p w14:paraId="5BA6F507"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33. </w:t>
      </w:r>
      <w:r w:rsidRPr="00096D84">
        <w:rPr>
          <w:rFonts w:ascii="Times New Roman" w:hAnsi="Times New Roman" w:cs="Times New Roman"/>
          <w:noProof/>
          <w:szCs w:val="24"/>
        </w:rPr>
        <w:tab/>
        <w:t xml:space="preserve">Joly V, Flandre P, Meiffredy V, et al. Efficacy of zidovudine compared to stavudine, both in combination with lamivudine and indinavir, in human immunodeficiency virus-infected nucleoside-experienced patients with no prior exposure to lamivudine, stavudine, or protease inhibitors (novavir trial). Antimicrob Agents Chemother. American Society for Microbiology (ASM); 2002 Jun;46(6):1906–13. </w:t>
      </w:r>
    </w:p>
    <w:p w14:paraId="2F12EF7A"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34. </w:t>
      </w:r>
      <w:r w:rsidRPr="00096D84">
        <w:rPr>
          <w:rFonts w:ascii="Times New Roman" w:hAnsi="Times New Roman" w:cs="Times New Roman"/>
          <w:noProof/>
          <w:szCs w:val="24"/>
        </w:rPr>
        <w:tab/>
        <w:t xml:space="preserve">Huh D, Flaherty BP, Simoni JM. Optimizing the analysis of adherence interventions using logistic generalized estimating equations. AIDS Behav. NIH Public Access; 2012 Feb;16(2):422–31. </w:t>
      </w:r>
    </w:p>
    <w:p w14:paraId="0479DE4F"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35. </w:t>
      </w:r>
      <w:r w:rsidRPr="00096D84">
        <w:rPr>
          <w:rFonts w:ascii="Times New Roman" w:hAnsi="Times New Roman" w:cs="Times New Roman"/>
          <w:noProof/>
          <w:szCs w:val="24"/>
        </w:rPr>
        <w:tab/>
        <w:t xml:space="preserve">Heestermans T, Browne JL, Aitken SC, Vervoort SC, Klipstein-Grobusch K. Determinants of adherence to antiretroviral therapy among HIV-positive adults in sub-Saharan Africa: a systematic review. BMJ Glob Heal. 2016;1(4):e000125. </w:t>
      </w:r>
    </w:p>
    <w:p w14:paraId="52523F03"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36. </w:t>
      </w:r>
      <w:r w:rsidRPr="00096D84">
        <w:rPr>
          <w:rFonts w:ascii="Times New Roman" w:hAnsi="Times New Roman" w:cs="Times New Roman"/>
          <w:noProof/>
          <w:szCs w:val="24"/>
        </w:rPr>
        <w:tab/>
        <w:t xml:space="preserve">Nachega JB, Hislop M, Nguyen H, et al. Antiretroviral therapy adherence, virologic and immunologic outcomes in adolescents compared with adults in southern Africa. J Acq Immune </w:t>
      </w:r>
      <w:r w:rsidRPr="00096D84">
        <w:rPr>
          <w:rFonts w:ascii="Times New Roman" w:hAnsi="Times New Roman" w:cs="Times New Roman"/>
          <w:noProof/>
          <w:szCs w:val="24"/>
        </w:rPr>
        <w:lastRenderedPageBreak/>
        <w:t xml:space="preserve">Defic Syndr. NIH Public Access; 2009 May 1;51(1):65–71. </w:t>
      </w:r>
    </w:p>
    <w:p w14:paraId="3848266A"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37. </w:t>
      </w:r>
      <w:r w:rsidRPr="00096D84">
        <w:rPr>
          <w:rFonts w:ascii="Times New Roman" w:hAnsi="Times New Roman" w:cs="Times New Roman"/>
          <w:noProof/>
          <w:szCs w:val="24"/>
        </w:rPr>
        <w:tab/>
        <w:t xml:space="preserve">Ryscavage P, Kelly S, Li JZ, Harrigan PR, Taiwo B. Significance and clinical management of persistent low-level viremia and very-low-level viremia in HIV-1-infected patients. Antimicrob Agents Chemother. American Society for Microbiology; 2014 Jul 1;58(7):3585–98. </w:t>
      </w:r>
    </w:p>
    <w:p w14:paraId="42F67F8F"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38. </w:t>
      </w:r>
      <w:r w:rsidRPr="00096D84">
        <w:rPr>
          <w:rFonts w:ascii="Times New Roman" w:hAnsi="Times New Roman" w:cs="Times New Roman"/>
          <w:noProof/>
          <w:szCs w:val="24"/>
        </w:rPr>
        <w:tab/>
        <w:t xml:space="preserve">Maman D, Huerga H, Etard JF, et al. Most breastfeeding women with high viral load are still undiagnosed in sub-Saharan Africa. Conf Retroviruses Opportunistic Infect. Seattle, Washington,; 2015; </w:t>
      </w:r>
    </w:p>
    <w:p w14:paraId="05885CA1"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39. </w:t>
      </w:r>
      <w:r w:rsidRPr="00096D84">
        <w:rPr>
          <w:rFonts w:ascii="Times New Roman" w:hAnsi="Times New Roman" w:cs="Times New Roman"/>
          <w:noProof/>
          <w:szCs w:val="24"/>
        </w:rPr>
        <w:tab/>
        <w:t xml:space="preserve">Myer L, Phillips TK, Hsiao N-Y, et al. Plasma viraemia in HIV-positive pregnant women entering antenatal care in South Africa. J Int AIDS Soc. The International AIDS Society; 2015 Jul 6;18:20045. </w:t>
      </w:r>
    </w:p>
    <w:p w14:paraId="5B56517F"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40. </w:t>
      </w:r>
      <w:r w:rsidRPr="00096D84">
        <w:rPr>
          <w:rFonts w:ascii="Times New Roman" w:hAnsi="Times New Roman" w:cs="Times New Roman"/>
          <w:noProof/>
          <w:szCs w:val="24"/>
        </w:rPr>
        <w:tab/>
        <w:t xml:space="preserve">Haas AD, Msukwa MT, Egger M, et al. Adherence to Antiretroviral Therapy during and after Pregnancy: Cohort Study on Women Receiving Care in Malawi’s Option B+ Program. Clin Infect Dis. 2016;63(9). </w:t>
      </w:r>
    </w:p>
    <w:p w14:paraId="19815A25"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41. </w:t>
      </w:r>
      <w:r w:rsidRPr="00096D84">
        <w:rPr>
          <w:rFonts w:ascii="Times New Roman" w:hAnsi="Times New Roman" w:cs="Times New Roman"/>
          <w:noProof/>
          <w:szCs w:val="24"/>
        </w:rPr>
        <w:tab/>
        <w:t xml:space="preserve">Matthews LT, Ribaudo HB, Kaida A, et al. HIV-Infected Ugandan Women on Antiretroviral Therapy Maintain HIV-1 RNA Suppression Across Periconception, Pregnancy, and Postpartum Periods. J Acq Immune Defic Syndr. 2016 Apr 1;71(4):399–406. </w:t>
      </w:r>
    </w:p>
    <w:p w14:paraId="126BEB3A"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42. </w:t>
      </w:r>
      <w:r w:rsidRPr="00096D84">
        <w:rPr>
          <w:rFonts w:ascii="Times New Roman" w:hAnsi="Times New Roman" w:cs="Times New Roman"/>
          <w:noProof/>
          <w:szCs w:val="24"/>
        </w:rPr>
        <w:tab/>
        <w:t xml:space="preserve">Westreich D, Cole SR, Nagar S, et al. Pregnancy and Virologic Response to Antiretroviral Therapy in South Africa. PLoS One. 2011;6(8):e22778. </w:t>
      </w:r>
    </w:p>
    <w:p w14:paraId="512BC2DF"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43. </w:t>
      </w:r>
      <w:r w:rsidRPr="00096D84">
        <w:rPr>
          <w:rFonts w:ascii="Times New Roman" w:hAnsi="Times New Roman" w:cs="Times New Roman"/>
          <w:noProof/>
          <w:szCs w:val="24"/>
        </w:rPr>
        <w:tab/>
        <w:t xml:space="preserve">Kourtis AP, Wiener J, King CC, et al. Effect of Pregnancy on Response to Antiretroviral Therapy in HIV-Infected African Women. J Acq Immune Defic Syndr. Wolters Kluwer Health; 2017 Jan 1;74(1):38–43. </w:t>
      </w:r>
    </w:p>
    <w:p w14:paraId="16DFC4B3"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44. </w:t>
      </w:r>
      <w:r w:rsidRPr="00096D84">
        <w:rPr>
          <w:rFonts w:ascii="Times New Roman" w:hAnsi="Times New Roman" w:cs="Times New Roman"/>
          <w:noProof/>
          <w:szCs w:val="24"/>
        </w:rPr>
        <w:tab/>
        <w:t xml:space="preserve">Melekhin V V., Shepherd BE, Stinnette SE, et al. Antiretroviral therapy initiation before, during, or after pregnancy in HIV-1-infected women: maternal virologic, immunologic, and clinical response. Myer L, editor. PLoS One. Public Library of Science; 2009 Jan 9;4(9):e6961. </w:t>
      </w:r>
    </w:p>
    <w:p w14:paraId="2189B8C8"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45. </w:t>
      </w:r>
      <w:r w:rsidRPr="00096D84">
        <w:rPr>
          <w:rFonts w:ascii="Times New Roman" w:hAnsi="Times New Roman" w:cs="Times New Roman"/>
          <w:noProof/>
          <w:szCs w:val="24"/>
        </w:rPr>
        <w:tab/>
        <w:t xml:space="preserve">Mayanja BN, Shafer LA, Van der Paal L, et al. Effect of pregnancy on immunological and virological outcomes of women on ART: a prospective cohort study in rural Uganda, 2004-2009. Trop Med Int Heal. 2012 Mar;17(3):343–52. </w:t>
      </w:r>
    </w:p>
    <w:p w14:paraId="3B829B83"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46. </w:t>
      </w:r>
      <w:r w:rsidRPr="00096D84">
        <w:rPr>
          <w:rFonts w:ascii="Times New Roman" w:hAnsi="Times New Roman" w:cs="Times New Roman"/>
          <w:noProof/>
          <w:szCs w:val="24"/>
        </w:rPr>
        <w:tab/>
        <w:t xml:space="preserve">Keiser O, Gayet-Ageron AA, Rudin C, et al. Antiretroviral treatment during pregnancy. AIDS. 2008 Nov 12;22(17):2323–30. </w:t>
      </w:r>
    </w:p>
    <w:p w14:paraId="1C94B5AD"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47. </w:t>
      </w:r>
      <w:r w:rsidRPr="00096D84">
        <w:rPr>
          <w:rFonts w:ascii="Times New Roman" w:hAnsi="Times New Roman" w:cs="Times New Roman"/>
          <w:noProof/>
          <w:szCs w:val="24"/>
        </w:rPr>
        <w:tab/>
        <w:t xml:space="preserve">Ngarina M, Kilewo C, Karlsson K, et al. Virologic and immunologic failure, drug resistance and mortality during the first 24 months postpartum among HIV-infected women initiated on </w:t>
      </w:r>
      <w:r w:rsidRPr="00096D84">
        <w:rPr>
          <w:rFonts w:ascii="Times New Roman" w:hAnsi="Times New Roman" w:cs="Times New Roman"/>
          <w:noProof/>
          <w:szCs w:val="24"/>
        </w:rPr>
        <w:lastRenderedPageBreak/>
        <w:t xml:space="preserve">antiretroviral therapy for life in the Mitra plus Study, Dar es Salaam, Tanzania. BMC Infect Dis. 2015 Jan;15:175. </w:t>
      </w:r>
    </w:p>
    <w:p w14:paraId="100A7376"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48. </w:t>
      </w:r>
      <w:r w:rsidRPr="00096D84">
        <w:rPr>
          <w:rFonts w:ascii="Times New Roman" w:hAnsi="Times New Roman" w:cs="Times New Roman"/>
          <w:noProof/>
          <w:szCs w:val="24"/>
        </w:rPr>
        <w:tab/>
        <w:t xml:space="preserve">Myer L, Phillips TK. Beyond &amp;quot; Option B+ &amp;quot; : Understanding Antiretroviral Therapy (ART) Adherence, Retention in Care and Engagement in ART Services Among Pregnant and Postpartum Women Initiating Therapy in Sub-Saharan Africa. J Acquir Immune Defic Syndr. 2017;75:115–22. </w:t>
      </w:r>
    </w:p>
    <w:p w14:paraId="7BFC1F86"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49. </w:t>
      </w:r>
      <w:r w:rsidRPr="00096D84">
        <w:rPr>
          <w:rFonts w:ascii="Times New Roman" w:hAnsi="Times New Roman" w:cs="Times New Roman"/>
          <w:noProof/>
          <w:szCs w:val="24"/>
        </w:rPr>
        <w:tab/>
        <w:t xml:space="preserve">Denoeud-Ndam L, Fourcade C, Ogouyemi-Hounto A, et al. Predictive factors of plasma HIV suppression during pregnancy: a prospective cohort study in Benin. Tang JW, editor. PLoS One. Public Library of Science; 2013 Jan 15;8(3):e59446. </w:t>
      </w:r>
    </w:p>
    <w:p w14:paraId="12525796"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50. </w:t>
      </w:r>
      <w:r w:rsidRPr="00096D84">
        <w:rPr>
          <w:rFonts w:ascii="Times New Roman" w:hAnsi="Times New Roman" w:cs="Times New Roman"/>
          <w:noProof/>
          <w:szCs w:val="24"/>
        </w:rPr>
        <w:tab/>
        <w:t xml:space="preserve">Claborn KR, Meier E, Miller MB, Leffingwell TR. A systematic review of treatment fatigue among HIV-infected patients prescribed antiretroviral therapy. Psychol Heal Med. NIH Public Access; 2015;20(3):255–65. </w:t>
      </w:r>
    </w:p>
    <w:p w14:paraId="7BF6CB5D"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51. </w:t>
      </w:r>
      <w:r w:rsidRPr="00096D84">
        <w:rPr>
          <w:rFonts w:ascii="Times New Roman" w:hAnsi="Times New Roman" w:cs="Times New Roman"/>
          <w:noProof/>
          <w:szCs w:val="24"/>
        </w:rPr>
        <w:tab/>
        <w:t xml:space="preserve">Stadeli KM, Richman DD. Rates of emergence of HIV drug resistance in resource-limited settings: a systematic review. Antivir Ther. 2013;18(1):115–23. </w:t>
      </w:r>
    </w:p>
    <w:p w14:paraId="45E49FA1"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52. </w:t>
      </w:r>
      <w:r w:rsidRPr="00096D84">
        <w:rPr>
          <w:rFonts w:ascii="Times New Roman" w:hAnsi="Times New Roman" w:cs="Times New Roman"/>
          <w:noProof/>
          <w:szCs w:val="24"/>
        </w:rPr>
        <w:tab/>
        <w:t xml:space="preserve">Tang MW, Kanki PJ, Shafer RW. A review of the virological efficacy of the 4 World Health Organization-recommended tenofovir-containing regimens for initial HIV therapy. Clin Infect Dis. Oxford University Press; 2012 Mar;54(6):862–75. </w:t>
      </w:r>
    </w:p>
    <w:p w14:paraId="6ECCAC3E"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53. </w:t>
      </w:r>
      <w:r w:rsidRPr="00096D84">
        <w:rPr>
          <w:rFonts w:ascii="Times New Roman" w:hAnsi="Times New Roman" w:cs="Times New Roman"/>
          <w:noProof/>
          <w:szCs w:val="24"/>
        </w:rPr>
        <w:tab/>
        <w:t xml:space="preserve">Takuva S, Louwagie G, Zuma K, Okello V. Durability of First Line Antiretroviral Therapy: Reasons and Predictive Factors for Modifications in a Swaziland Cohort. J Antivir Antiretrovir. OMICS International; 2012 Jan 26;4(1):014–20. </w:t>
      </w:r>
    </w:p>
    <w:p w14:paraId="3CF8AEAD"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54. </w:t>
      </w:r>
      <w:r w:rsidRPr="00096D84">
        <w:rPr>
          <w:rFonts w:ascii="Times New Roman" w:hAnsi="Times New Roman" w:cs="Times New Roman"/>
          <w:noProof/>
          <w:szCs w:val="24"/>
        </w:rPr>
        <w:tab/>
        <w:t xml:space="preserve">van Hasselt JGC, Andrew MA, Hebert MF, et al. The Status of Pharmocometrics in Pregnancy: Highlights from the 3(rd) Conference on Pharmacometrics. Br J Clin Pharmacol. 2012;74(6):932–9. </w:t>
      </w:r>
    </w:p>
    <w:p w14:paraId="2B51E8E8"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55. </w:t>
      </w:r>
      <w:r w:rsidRPr="00096D84">
        <w:rPr>
          <w:rFonts w:ascii="Times New Roman" w:hAnsi="Times New Roman" w:cs="Times New Roman"/>
          <w:noProof/>
          <w:szCs w:val="24"/>
        </w:rPr>
        <w:tab/>
        <w:t xml:space="preserve">Westreich D, Rosenberg M, Schwartz S, Swamy G. Representation of women and pregnant women in HIV research: a limited systematic review. PLoS One. 2013 Jan 23;8(8):e73398. </w:t>
      </w:r>
    </w:p>
    <w:p w14:paraId="0060DFC1"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56. </w:t>
      </w:r>
      <w:r w:rsidRPr="00096D84">
        <w:rPr>
          <w:rFonts w:ascii="Times New Roman" w:hAnsi="Times New Roman" w:cs="Times New Roman"/>
          <w:noProof/>
          <w:szCs w:val="24"/>
        </w:rPr>
        <w:tab/>
        <w:t xml:space="preserve">Chi BH, Sinkala M, Stringer EM, et al. Early clinical and immune response to NNRTI-based antiretroviral therapy among women with prior exposure to single-dose nevirapine. AIDS. 2007 May 11;21(8):957–64. </w:t>
      </w:r>
    </w:p>
    <w:p w14:paraId="1F74AFEE"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57. </w:t>
      </w:r>
      <w:r w:rsidRPr="00096D84">
        <w:rPr>
          <w:rFonts w:ascii="Times New Roman" w:hAnsi="Times New Roman" w:cs="Times New Roman"/>
          <w:noProof/>
          <w:szCs w:val="24"/>
        </w:rPr>
        <w:tab/>
        <w:t xml:space="preserve">Sha BE, Tierney C, Cohn SE, et al. Postpartum viral load rebound in HIV-1-infected women treated with highly active antiretroviral therapy: AIDS Clinical Trials Group Protocol A5150. HIV Clin Trials. Jan;12(1):9–23. </w:t>
      </w:r>
    </w:p>
    <w:p w14:paraId="5A8DF582"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lastRenderedPageBreak/>
        <w:t xml:space="preserve">58. </w:t>
      </w:r>
      <w:r w:rsidRPr="00096D84">
        <w:rPr>
          <w:rFonts w:ascii="Times New Roman" w:hAnsi="Times New Roman" w:cs="Times New Roman"/>
          <w:noProof/>
          <w:szCs w:val="24"/>
        </w:rPr>
        <w:tab/>
        <w:t xml:space="preserve">Ngarina M, Popenoe R, Kilewo C, Biberfeld G, Ekstrom AM. Reasons for poor adherence to antiretroviral therapy postnatally in HIV-1 infected women treated for their own health: experiences from the Mitra Plus study in Tanzania. BMC Public Health. 2013;13:450. </w:t>
      </w:r>
    </w:p>
    <w:p w14:paraId="13105F5C"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59. </w:t>
      </w:r>
      <w:r w:rsidRPr="00096D84">
        <w:rPr>
          <w:rFonts w:ascii="Times New Roman" w:hAnsi="Times New Roman" w:cs="Times New Roman"/>
          <w:noProof/>
          <w:szCs w:val="24"/>
        </w:rPr>
        <w:tab/>
        <w:t xml:space="preserve">Phillips T, Thebus E, Bekker L-G, et al. Disengagement of HIV-positive pregnant and postpartum women from antiretroviral therapy services: a cohort study. J Int AIDS Soc. 2014 Jan;17:19242. </w:t>
      </w:r>
    </w:p>
    <w:p w14:paraId="76270BCF"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60. </w:t>
      </w:r>
      <w:r w:rsidRPr="00096D84">
        <w:rPr>
          <w:rFonts w:ascii="Times New Roman" w:hAnsi="Times New Roman" w:cs="Times New Roman"/>
          <w:noProof/>
          <w:szCs w:val="24"/>
        </w:rPr>
        <w:tab/>
        <w:t xml:space="preserve">Thea DM, Steketee RW, Pliner V, et al. The effect of maternal viral load on the risk of perinatal transmission of HIV-1. New York City Perinatal HIV Transmission Collaborative Study Group. AIDS. 1997 Mar 15;11(4):437–44. </w:t>
      </w:r>
    </w:p>
    <w:p w14:paraId="52FCF7AA"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61. </w:t>
      </w:r>
      <w:r w:rsidRPr="00096D84">
        <w:rPr>
          <w:rFonts w:ascii="Times New Roman" w:hAnsi="Times New Roman" w:cs="Times New Roman"/>
          <w:noProof/>
          <w:szCs w:val="24"/>
        </w:rPr>
        <w:tab/>
        <w:t xml:space="preserve">Myer L, Essajee S, Broyles LN, et al. Pregnant and breastfeeding women: A priority population for HIV viral load monitoring. PLOS Med. 2017;14(8):e1002375. </w:t>
      </w:r>
    </w:p>
    <w:p w14:paraId="4DB60B26" w14:textId="77777777" w:rsidR="00096D84" w:rsidRPr="00096D84" w:rsidRDefault="00096D84" w:rsidP="00096D84">
      <w:pPr>
        <w:widowControl w:val="0"/>
        <w:autoSpaceDE w:val="0"/>
        <w:autoSpaceDN w:val="0"/>
        <w:adjustRightInd w:val="0"/>
        <w:spacing w:after="120" w:line="360" w:lineRule="auto"/>
        <w:ind w:left="640" w:hanging="640"/>
        <w:rPr>
          <w:rFonts w:ascii="Times New Roman" w:hAnsi="Times New Roman" w:cs="Times New Roman"/>
          <w:noProof/>
          <w:szCs w:val="24"/>
        </w:rPr>
      </w:pPr>
      <w:r w:rsidRPr="00096D84">
        <w:rPr>
          <w:rFonts w:ascii="Times New Roman" w:hAnsi="Times New Roman" w:cs="Times New Roman"/>
          <w:noProof/>
          <w:szCs w:val="24"/>
        </w:rPr>
        <w:t xml:space="preserve">62. </w:t>
      </w:r>
      <w:r w:rsidRPr="00096D84">
        <w:rPr>
          <w:rFonts w:ascii="Times New Roman" w:hAnsi="Times New Roman" w:cs="Times New Roman"/>
          <w:noProof/>
          <w:szCs w:val="24"/>
        </w:rPr>
        <w:tab/>
        <w:t xml:space="preserve">Tanser F, Bärnighausen T, Grapsa E, Zaidi J, Newell M-L. High coverage of ART associated with decline in risk of HIV acquisition in rural KwaZulu-Natal, South Africa. Science (80- ). 2013 Feb 21;339(6122):966–71. </w:t>
      </w:r>
    </w:p>
    <w:p w14:paraId="71B17383" w14:textId="673E1F4D" w:rsidR="00451447" w:rsidRPr="00451447" w:rsidRDefault="00096D84" w:rsidP="0006353E">
      <w:pPr>
        <w:widowControl w:val="0"/>
        <w:autoSpaceDE w:val="0"/>
        <w:autoSpaceDN w:val="0"/>
        <w:adjustRightInd w:val="0"/>
        <w:spacing w:after="120" w:line="360" w:lineRule="auto"/>
        <w:ind w:left="640" w:hanging="640"/>
        <w:rPr>
          <w:rFonts w:ascii="Times New Roman" w:hAnsi="Times New Roman" w:cs="Times New Roman"/>
          <w:b/>
        </w:rPr>
      </w:pPr>
      <w:r w:rsidRPr="00096D84">
        <w:rPr>
          <w:rFonts w:ascii="Times New Roman" w:hAnsi="Times New Roman" w:cs="Times New Roman"/>
          <w:noProof/>
          <w:szCs w:val="24"/>
        </w:rPr>
        <w:t xml:space="preserve">63. </w:t>
      </w:r>
      <w:r w:rsidRPr="00096D84">
        <w:rPr>
          <w:rFonts w:ascii="Times New Roman" w:hAnsi="Times New Roman" w:cs="Times New Roman"/>
          <w:noProof/>
          <w:szCs w:val="24"/>
        </w:rPr>
        <w:tab/>
        <w:t xml:space="preserve">Tlou B, Sartorius B, Tanser F. Space-time patterns in maternal and mother mortality in a rural South African population with high HIV prevalence (2000-2014): results from a population-based cohort. BMC Public Health. BioMed Central; 2017 Jun 3;17(1):543. </w:t>
      </w:r>
      <w:r w:rsidR="00451447">
        <w:rPr>
          <w:rFonts w:ascii="Times New Roman" w:hAnsi="Times New Roman" w:cs="Times New Roman"/>
          <w:b/>
        </w:rPr>
        <w:fldChar w:fldCharType="end"/>
      </w:r>
    </w:p>
    <w:sectPr w:rsidR="00451447" w:rsidRPr="00451447">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FC7F71" w14:textId="77777777" w:rsidR="007523F1" w:rsidRDefault="007523F1" w:rsidP="00E329D8">
      <w:pPr>
        <w:spacing w:after="0" w:line="240" w:lineRule="auto"/>
      </w:pPr>
      <w:r>
        <w:separator/>
      </w:r>
    </w:p>
  </w:endnote>
  <w:endnote w:type="continuationSeparator" w:id="0">
    <w:p w14:paraId="0217CB78" w14:textId="77777777" w:rsidR="007523F1" w:rsidRDefault="007523F1" w:rsidP="00E329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2624998"/>
      <w:docPartObj>
        <w:docPartGallery w:val="Page Numbers (Bottom of Page)"/>
        <w:docPartUnique/>
      </w:docPartObj>
    </w:sdtPr>
    <w:sdtEndPr>
      <w:rPr>
        <w:rFonts w:ascii="Times New Roman" w:hAnsi="Times New Roman" w:cs="Times New Roman"/>
        <w:noProof/>
        <w:sz w:val="20"/>
      </w:rPr>
    </w:sdtEndPr>
    <w:sdtContent>
      <w:p w14:paraId="5651FA4B" w14:textId="58BC7312" w:rsidR="00751093" w:rsidRPr="00E329D8" w:rsidRDefault="00751093">
        <w:pPr>
          <w:pStyle w:val="Footer"/>
          <w:jc w:val="center"/>
          <w:rPr>
            <w:rFonts w:ascii="Times New Roman" w:hAnsi="Times New Roman" w:cs="Times New Roman"/>
            <w:sz w:val="20"/>
          </w:rPr>
        </w:pPr>
        <w:r w:rsidRPr="00E329D8">
          <w:rPr>
            <w:rFonts w:ascii="Times New Roman" w:hAnsi="Times New Roman" w:cs="Times New Roman"/>
            <w:sz w:val="20"/>
          </w:rPr>
          <w:fldChar w:fldCharType="begin"/>
        </w:r>
        <w:r w:rsidRPr="00E329D8">
          <w:rPr>
            <w:rFonts w:ascii="Times New Roman" w:hAnsi="Times New Roman" w:cs="Times New Roman"/>
            <w:sz w:val="20"/>
          </w:rPr>
          <w:instrText xml:space="preserve"> PAGE   \* MERGEFORMAT </w:instrText>
        </w:r>
        <w:r w:rsidRPr="00E329D8">
          <w:rPr>
            <w:rFonts w:ascii="Times New Roman" w:hAnsi="Times New Roman" w:cs="Times New Roman"/>
            <w:sz w:val="20"/>
          </w:rPr>
          <w:fldChar w:fldCharType="separate"/>
        </w:r>
        <w:r w:rsidR="00CF11BF">
          <w:rPr>
            <w:rFonts w:ascii="Times New Roman" w:hAnsi="Times New Roman" w:cs="Times New Roman"/>
            <w:noProof/>
            <w:sz w:val="20"/>
          </w:rPr>
          <w:t>2</w:t>
        </w:r>
        <w:r w:rsidRPr="00E329D8">
          <w:rPr>
            <w:rFonts w:ascii="Times New Roman" w:hAnsi="Times New Roman" w:cs="Times New Roman"/>
            <w:noProof/>
            <w:sz w:val="20"/>
          </w:rPr>
          <w:fldChar w:fldCharType="end"/>
        </w:r>
      </w:p>
    </w:sdtContent>
  </w:sdt>
  <w:p w14:paraId="37536D04" w14:textId="77777777" w:rsidR="00751093" w:rsidRDefault="007510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855054" w14:textId="77777777" w:rsidR="007523F1" w:rsidRDefault="007523F1" w:rsidP="00E329D8">
      <w:pPr>
        <w:spacing w:after="0" w:line="240" w:lineRule="auto"/>
      </w:pPr>
      <w:r>
        <w:separator/>
      </w:r>
    </w:p>
  </w:footnote>
  <w:footnote w:type="continuationSeparator" w:id="0">
    <w:p w14:paraId="6B2AFFFF" w14:textId="77777777" w:rsidR="007523F1" w:rsidRDefault="007523F1" w:rsidP="00E329D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1F89"/>
    <w:rsid w:val="00002DF6"/>
    <w:rsid w:val="0000556C"/>
    <w:rsid w:val="00005EE5"/>
    <w:rsid w:val="0001087F"/>
    <w:rsid w:val="00012F78"/>
    <w:rsid w:val="00013182"/>
    <w:rsid w:val="00013383"/>
    <w:rsid w:val="00021779"/>
    <w:rsid w:val="00022F6F"/>
    <w:rsid w:val="00023FCC"/>
    <w:rsid w:val="0002405D"/>
    <w:rsid w:val="0002636E"/>
    <w:rsid w:val="00033BE0"/>
    <w:rsid w:val="00036751"/>
    <w:rsid w:val="0004065C"/>
    <w:rsid w:val="000450DB"/>
    <w:rsid w:val="000537C7"/>
    <w:rsid w:val="00054948"/>
    <w:rsid w:val="0005563B"/>
    <w:rsid w:val="000574CB"/>
    <w:rsid w:val="00060292"/>
    <w:rsid w:val="0006353E"/>
    <w:rsid w:val="0006440F"/>
    <w:rsid w:val="00064688"/>
    <w:rsid w:val="000669C6"/>
    <w:rsid w:val="000700A1"/>
    <w:rsid w:val="00070777"/>
    <w:rsid w:val="00071D91"/>
    <w:rsid w:val="00072F87"/>
    <w:rsid w:val="0007491C"/>
    <w:rsid w:val="000773C4"/>
    <w:rsid w:val="00080703"/>
    <w:rsid w:val="00087834"/>
    <w:rsid w:val="00091A58"/>
    <w:rsid w:val="00092F7D"/>
    <w:rsid w:val="000931F6"/>
    <w:rsid w:val="00096D2F"/>
    <w:rsid w:val="00096D84"/>
    <w:rsid w:val="000A0B53"/>
    <w:rsid w:val="000A1476"/>
    <w:rsid w:val="000A1A90"/>
    <w:rsid w:val="000A1B18"/>
    <w:rsid w:val="000A2718"/>
    <w:rsid w:val="000A66D7"/>
    <w:rsid w:val="000B4F3D"/>
    <w:rsid w:val="000B7FDC"/>
    <w:rsid w:val="000C3561"/>
    <w:rsid w:val="000C6354"/>
    <w:rsid w:val="000C7B97"/>
    <w:rsid w:val="000D3970"/>
    <w:rsid w:val="000D4935"/>
    <w:rsid w:val="000D4AFC"/>
    <w:rsid w:val="000D5E45"/>
    <w:rsid w:val="000D660F"/>
    <w:rsid w:val="000D6AC0"/>
    <w:rsid w:val="000D79E5"/>
    <w:rsid w:val="000E445C"/>
    <w:rsid w:val="000E4C9E"/>
    <w:rsid w:val="000E5C3E"/>
    <w:rsid w:val="000E6499"/>
    <w:rsid w:val="000F3ACC"/>
    <w:rsid w:val="000F54EB"/>
    <w:rsid w:val="00103EB7"/>
    <w:rsid w:val="00104583"/>
    <w:rsid w:val="0010635C"/>
    <w:rsid w:val="00107078"/>
    <w:rsid w:val="00111A64"/>
    <w:rsid w:val="00114E41"/>
    <w:rsid w:val="0011594C"/>
    <w:rsid w:val="00117C67"/>
    <w:rsid w:val="00121410"/>
    <w:rsid w:val="0012181B"/>
    <w:rsid w:val="001302F4"/>
    <w:rsid w:val="00131781"/>
    <w:rsid w:val="00136DE7"/>
    <w:rsid w:val="0014407B"/>
    <w:rsid w:val="00146690"/>
    <w:rsid w:val="001508C9"/>
    <w:rsid w:val="00155C2C"/>
    <w:rsid w:val="0016599A"/>
    <w:rsid w:val="00166D58"/>
    <w:rsid w:val="00167BA3"/>
    <w:rsid w:val="00172B9A"/>
    <w:rsid w:val="00172EF8"/>
    <w:rsid w:val="00187147"/>
    <w:rsid w:val="00194B64"/>
    <w:rsid w:val="00196C13"/>
    <w:rsid w:val="001A14E7"/>
    <w:rsid w:val="001A2AE2"/>
    <w:rsid w:val="001A58B4"/>
    <w:rsid w:val="001C0084"/>
    <w:rsid w:val="001D0269"/>
    <w:rsid w:val="001D2368"/>
    <w:rsid w:val="001D4E72"/>
    <w:rsid w:val="001E20F1"/>
    <w:rsid w:val="001F497E"/>
    <w:rsid w:val="001F6C72"/>
    <w:rsid w:val="002063C0"/>
    <w:rsid w:val="00210D3A"/>
    <w:rsid w:val="002113F2"/>
    <w:rsid w:val="00212041"/>
    <w:rsid w:val="00213EB6"/>
    <w:rsid w:val="00215C29"/>
    <w:rsid w:val="00217BE4"/>
    <w:rsid w:val="002221D1"/>
    <w:rsid w:val="00223D4B"/>
    <w:rsid w:val="0022682E"/>
    <w:rsid w:val="002272B7"/>
    <w:rsid w:val="00233057"/>
    <w:rsid w:val="00233A6D"/>
    <w:rsid w:val="00245A08"/>
    <w:rsid w:val="0025609E"/>
    <w:rsid w:val="00263048"/>
    <w:rsid w:val="00265A81"/>
    <w:rsid w:val="00267F09"/>
    <w:rsid w:val="002730A8"/>
    <w:rsid w:val="00280F6D"/>
    <w:rsid w:val="0028110D"/>
    <w:rsid w:val="00287617"/>
    <w:rsid w:val="002878D2"/>
    <w:rsid w:val="00287F1E"/>
    <w:rsid w:val="00291496"/>
    <w:rsid w:val="002946EF"/>
    <w:rsid w:val="00295304"/>
    <w:rsid w:val="002A1743"/>
    <w:rsid w:val="002A3F5B"/>
    <w:rsid w:val="002A5796"/>
    <w:rsid w:val="002A5D96"/>
    <w:rsid w:val="002A60CB"/>
    <w:rsid w:val="002A6E50"/>
    <w:rsid w:val="002B2188"/>
    <w:rsid w:val="002C08B7"/>
    <w:rsid w:val="002C3A7D"/>
    <w:rsid w:val="002C711E"/>
    <w:rsid w:val="002D1F89"/>
    <w:rsid w:val="002E226C"/>
    <w:rsid w:val="002E705B"/>
    <w:rsid w:val="002F5825"/>
    <w:rsid w:val="002F5ADD"/>
    <w:rsid w:val="00301D5C"/>
    <w:rsid w:val="00303823"/>
    <w:rsid w:val="00305759"/>
    <w:rsid w:val="00315604"/>
    <w:rsid w:val="0031595F"/>
    <w:rsid w:val="00321ED6"/>
    <w:rsid w:val="00322C7E"/>
    <w:rsid w:val="00322F11"/>
    <w:rsid w:val="00324C42"/>
    <w:rsid w:val="00333170"/>
    <w:rsid w:val="0033458B"/>
    <w:rsid w:val="00335879"/>
    <w:rsid w:val="00335FFB"/>
    <w:rsid w:val="00340221"/>
    <w:rsid w:val="0034051B"/>
    <w:rsid w:val="00341D97"/>
    <w:rsid w:val="00343BD5"/>
    <w:rsid w:val="00344A56"/>
    <w:rsid w:val="00345034"/>
    <w:rsid w:val="0035207F"/>
    <w:rsid w:val="00356B37"/>
    <w:rsid w:val="00360D3C"/>
    <w:rsid w:val="00361FBB"/>
    <w:rsid w:val="00365AC2"/>
    <w:rsid w:val="00365FED"/>
    <w:rsid w:val="00371626"/>
    <w:rsid w:val="003723AE"/>
    <w:rsid w:val="003728FB"/>
    <w:rsid w:val="00375590"/>
    <w:rsid w:val="00375E74"/>
    <w:rsid w:val="00381C2D"/>
    <w:rsid w:val="0038336A"/>
    <w:rsid w:val="003841E0"/>
    <w:rsid w:val="00395511"/>
    <w:rsid w:val="0039714F"/>
    <w:rsid w:val="003A1900"/>
    <w:rsid w:val="003A1BE3"/>
    <w:rsid w:val="003A4BF1"/>
    <w:rsid w:val="003A50B3"/>
    <w:rsid w:val="003A5769"/>
    <w:rsid w:val="003A7A44"/>
    <w:rsid w:val="003B1A9E"/>
    <w:rsid w:val="003B1C70"/>
    <w:rsid w:val="003B3436"/>
    <w:rsid w:val="003B42F2"/>
    <w:rsid w:val="003B4488"/>
    <w:rsid w:val="003B4730"/>
    <w:rsid w:val="003C289F"/>
    <w:rsid w:val="003C355F"/>
    <w:rsid w:val="003C6A65"/>
    <w:rsid w:val="003C6D8C"/>
    <w:rsid w:val="003D087E"/>
    <w:rsid w:val="003D4130"/>
    <w:rsid w:val="003D786A"/>
    <w:rsid w:val="003E2C44"/>
    <w:rsid w:val="003E2D84"/>
    <w:rsid w:val="003E319C"/>
    <w:rsid w:val="003E7B71"/>
    <w:rsid w:val="003F0B35"/>
    <w:rsid w:val="004023BD"/>
    <w:rsid w:val="00402944"/>
    <w:rsid w:val="00407070"/>
    <w:rsid w:val="00412A1D"/>
    <w:rsid w:val="00412E11"/>
    <w:rsid w:val="004145D1"/>
    <w:rsid w:val="00423CA8"/>
    <w:rsid w:val="00426B30"/>
    <w:rsid w:val="00426B6E"/>
    <w:rsid w:val="004357A1"/>
    <w:rsid w:val="00436337"/>
    <w:rsid w:val="00441C26"/>
    <w:rsid w:val="00444F17"/>
    <w:rsid w:val="00446662"/>
    <w:rsid w:val="00451447"/>
    <w:rsid w:val="004601AE"/>
    <w:rsid w:val="004604DD"/>
    <w:rsid w:val="00462E0F"/>
    <w:rsid w:val="00475828"/>
    <w:rsid w:val="004807B2"/>
    <w:rsid w:val="00481502"/>
    <w:rsid w:val="004848CF"/>
    <w:rsid w:val="004869EF"/>
    <w:rsid w:val="00487FE7"/>
    <w:rsid w:val="004A2672"/>
    <w:rsid w:val="004A276C"/>
    <w:rsid w:val="004B0D56"/>
    <w:rsid w:val="004B333C"/>
    <w:rsid w:val="004B36DE"/>
    <w:rsid w:val="004B3ABD"/>
    <w:rsid w:val="004B3D9B"/>
    <w:rsid w:val="004B4F6E"/>
    <w:rsid w:val="004B63CD"/>
    <w:rsid w:val="004B66E5"/>
    <w:rsid w:val="004B7939"/>
    <w:rsid w:val="004C1CFB"/>
    <w:rsid w:val="004C27FA"/>
    <w:rsid w:val="004C5D5D"/>
    <w:rsid w:val="004C5EE8"/>
    <w:rsid w:val="004D2773"/>
    <w:rsid w:val="004E46F1"/>
    <w:rsid w:val="004E6F07"/>
    <w:rsid w:val="004E7E7E"/>
    <w:rsid w:val="004F1260"/>
    <w:rsid w:val="004F4A99"/>
    <w:rsid w:val="004F58C4"/>
    <w:rsid w:val="00513F91"/>
    <w:rsid w:val="0052071F"/>
    <w:rsid w:val="005231FA"/>
    <w:rsid w:val="00534A55"/>
    <w:rsid w:val="00535769"/>
    <w:rsid w:val="00543F9C"/>
    <w:rsid w:val="005535B3"/>
    <w:rsid w:val="005544A1"/>
    <w:rsid w:val="00556497"/>
    <w:rsid w:val="0055732A"/>
    <w:rsid w:val="005603C3"/>
    <w:rsid w:val="00562FD2"/>
    <w:rsid w:val="00571D80"/>
    <w:rsid w:val="005725AF"/>
    <w:rsid w:val="00572B47"/>
    <w:rsid w:val="00573E83"/>
    <w:rsid w:val="00574007"/>
    <w:rsid w:val="00577173"/>
    <w:rsid w:val="00583D6C"/>
    <w:rsid w:val="0059183A"/>
    <w:rsid w:val="00593996"/>
    <w:rsid w:val="00596B2A"/>
    <w:rsid w:val="00597F3A"/>
    <w:rsid w:val="005A7B7D"/>
    <w:rsid w:val="005B10B8"/>
    <w:rsid w:val="005B208E"/>
    <w:rsid w:val="005B3763"/>
    <w:rsid w:val="005C0C12"/>
    <w:rsid w:val="005C0DEF"/>
    <w:rsid w:val="005C1C9B"/>
    <w:rsid w:val="005C2D4F"/>
    <w:rsid w:val="005C4A3A"/>
    <w:rsid w:val="005D1660"/>
    <w:rsid w:val="005D23FC"/>
    <w:rsid w:val="005D63B7"/>
    <w:rsid w:val="005E003C"/>
    <w:rsid w:val="005E08CE"/>
    <w:rsid w:val="005E0CC9"/>
    <w:rsid w:val="00600BA2"/>
    <w:rsid w:val="0060341B"/>
    <w:rsid w:val="00603BA0"/>
    <w:rsid w:val="006078A7"/>
    <w:rsid w:val="00611410"/>
    <w:rsid w:val="00612CCA"/>
    <w:rsid w:val="00613BCD"/>
    <w:rsid w:val="006156D6"/>
    <w:rsid w:val="00623D6F"/>
    <w:rsid w:val="00630FB6"/>
    <w:rsid w:val="00641FCF"/>
    <w:rsid w:val="00647F95"/>
    <w:rsid w:val="0065119F"/>
    <w:rsid w:val="00652F3D"/>
    <w:rsid w:val="00656C40"/>
    <w:rsid w:val="00662ECD"/>
    <w:rsid w:val="006630C7"/>
    <w:rsid w:val="00663DBD"/>
    <w:rsid w:val="0066728B"/>
    <w:rsid w:val="0066764B"/>
    <w:rsid w:val="006704D5"/>
    <w:rsid w:val="0067138F"/>
    <w:rsid w:val="00671629"/>
    <w:rsid w:val="00673282"/>
    <w:rsid w:val="0067542D"/>
    <w:rsid w:val="00677307"/>
    <w:rsid w:val="006840CD"/>
    <w:rsid w:val="00690EAC"/>
    <w:rsid w:val="00693AE0"/>
    <w:rsid w:val="00695DB7"/>
    <w:rsid w:val="006A1E41"/>
    <w:rsid w:val="006A554E"/>
    <w:rsid w:val="006A6164"/>
    <w:rsid w:val="006A6555"/>
    <w:rsid w:val="006B1D6E"/>
    <w:rsid w:val="006B5BDD"/>
    <w:rsid w:val="006B6B14"/>
    <w:rsid w:val="006B7FCD"/>
    <w:rsid w:val="006C04BC"/>
    <w:rsid w:val="006C588F"/>
    <w:rsid w:val="006D2901"/>
    <w:rsid w:val="006D3FFB"/>
    <w:rsid w:val="006D4598"/>
    <w:rsid w:val="006D4FCB"/>
    <w:rsid w:val="006D5341"/>
    <w:rsid w:val="006D572B"/>
    <w:rsid w:val="006E0916"/>
    <w:rsid w:val="006E34D6"/>
    <w:rsid w:val="006E45D7"/>
    <w:rsid w:val="006E61F2"/>
    <w:rsid w:val="006E70F2"/>
    <w:rsid w:val="006F11A6"/>
    <w:rsid w:val="0070170B"/>
    <w:rsid w:val="00705C97"/>
    <w:rsid w:val="007068A4"/>
    <w:rsid w:val="00710468"/>
    <w:rsid w:val="00710CDE"/>
    <w:rsid w:val="00712BE5"/>
    <w:rsid w:val="00713F30"/>
    <w:rsid w:val="00720030"/>
    <w:rsid w:val="0072133B"/>
    <w:rsid w:val="0072268F"/>
    <w:rsid w:val="0072319C"/>
    <w:rsid w:val="00724C0F"/>
    <w:rsid w:val="00726C59"/>
    <w:rsid w:val="00731D33"/>
    <w:rsid w:val="00732617"/>
    <w:rsid w:val="00733DCC"/>
    <w:rsid w:val="00740A91"/>
    <w:rsid w:val="00742B72"/>
    <w:rsid w:val="00743E86"/>
    <w:rsid w:val="00745858"/>
    <w:rsid w:val="0075104E"/>
    <w:rsid w:val="00751093"/>
    <w:rsid w:val="007523F1"/>
    <w:rsid w:val="00752C03"/>
    <w:rsid w:val="00754FBA"/>
    <w:rsid w:val="0076654A"/>
    <w:rsid w:val="00770B5B"/>
    <w:rsid w:val="00773370"/>
    <w:rsid w:val="00782A33"/>
    <w:rsid w:val="00785083"/>
    <w:rsid w:val="0078786E"/>
    <w:rsid w:val="007A04F8"/>
    <w:rsid w:val="007A4DD6"/>
    <w:rsid w:val="007A5E35"/>
    <w:rsid w:val="007A62F7"/>
    <w:rsid w:val="007A6E30"/>
    <w:rsid w:val="007B1735"/>
    <w:rsid w:val="007B7269"/>
    <w:rsid w:val="007C0EFE"/>
    <w:rsid w:val="007C71F9"/>
    <w:rsid w:val="007D3261"/>
    <w:rsid w:val="007D34FF"/>
    <w:rsid w:val="007D4352"/>
    <w:rsid w:val="007D6E14"/>
    <w:rsid w:val="007E7D31"/>
    <w:rsid w:val="007F28D7"/>
    <w:rsid w:val="007F5F6D"/>
    <w:rsid w:val="007F6A0A"/>
    <w:rsid w:val="00802E48"/>
    <w:rsid w:val="008045FB"/>
    <w:rsid w:val="00806F7E"/>
    <w:rsid w:val="00807AF7"/>
    <w:rsid w:val="00811B6B"/>
    <w:rsid w:val="008139B6"/>
    <w:rsid w:val="00813ED9"/>
    <w:rsid w:val="00820DE4"/>
    <w:rsid w:val="00821972"/>
    <w:rsid w:val="0082484E"/>
    <w:rsid w:val="00836139"/>
    <w:rsid w:val="008370C7"/>
    <w:rsid w:val="008400E2"/>
    <w:rsid w:val="00847F79"/>
    <w:rsid w:val="008521FA"/>
    <w:rsid w:val="00852988"/>
    <w:rsid w:val="00857842"/>
    <w:rsid w:val="008625AB"/>
    <w:rsid w:val="008677E1"/>
    <w:rsid w:val="0087080B"/>
    <w:rsid w:val="00871CA6"/>
    <w:rsid w:val="00874E08"/>
    <w:rsid w:val="00883041"/>
    <w:rsid w:val="008847B8"/>
    <w:rsid w:val="00890599"/>
    <w:rsid w:val="00895856"/>
    <w:rsid w:val="00897379"/>
    <w:rsid w:val="008B0B3F"/>
    <w:rsid w:val="008B1D35"/>
    <w:rsid w:val="008B6218"/>
    <w:rsid w:val="008B68C6"/>
    <w:rsid w:val="008C17E5"/>
    <w:rsid w:val="008C280E"/>
    <w:rsid w:val="008C2ADE"/>
    <w:rsid w:val="008C386B"/>
    <w:rsid w:val="008C520A"/>
    <w:rsid w:val="008C7A22"/>
    <w:rsid w:val="008D2CD3"/>
    <w:rsid w:val="008D4CA9"/>
    <w:rsid w:val="008D5C4C"/>
    <w:rsid w:val="008D6A4E"/>
    <w:rsid w:val="008E0B72"/>
    <w:rsid w:val="008E306B"/>
    <w:rsid w:val="008E7BB5"/>
    <w:rsid w:val="008F0812"/>
    <w:rsid w:val="008F430F"/>
    <w:rsid w:val="008F5964"/>
    <w:rsid w:val="008F6ECD"/>
    <w:rsid w:val="0090030D"/>
    <w:rsid w:val="00900A32"/>
    <w:rsid w:val="00904679"/>
    <w:rsid w:val="0090790A"/>
    <w:rsid w:val="00910413"/>
    <w:rsid w:val="009112B7"/>
    <w:rsid w:val="009219CB"/>
    <w:rsid w:val="00924661"/>
    <w:rsid w:val="0092766E"/>
    <w:rsid w:val="009303C3"/>
    <w:rsid w:val="00930E5A"/>
    <w:rsid w:val="00930F65"/>
    <w:rsid w:val="009325C5"/>
    <w:rsid w:val="00933032"/>
    <w:rsid w:val="00935789"/>
    <w:rsid w:val="00951AE8"/>
    <w:rsid w:val="009535C5"/>
    <w:rsid w:val="009601A8"/>
    <w:rsid w:val="009633DB"/>
    <w:rsid w:val="009641E6"/>
    <w:rsid w:val="00967A60"/>
    <w:rsid w:val="009736FE"/>
    <w:rsid w:val="00977D79"/>
    <w:rsid w:val="00977DF4"/>
    <w:rsid w:val="0098512A"/>
    <w:rsid w:val="0099000F"/>
    <w:rsid w:val="00991F8F"/>
    <w:rsid w:val="00994622"/>
    <w:rsid w:val="00997952"/>
    <w:rsid w:val="00997E51"/>
    <w:rsid w:val="009B1AC9"/>
    <w:rsid w:val="009B1C68"/>
    <w:rsid w:val="009B30C3"/>
    <w:rsid w:val="009B449B"/>
    <w:rsid w:val="009B480B"/>
    <w:rsid w:val="009C426C"/>
    <w:rsid w:val="009C49CC"/>
    <w:rsid w:val="009D1F45"/>
    <w:rsid w:val="009D3C2C"/>
    <w:rsid w:val="009E3548"/>
    <w:rsid w:val="009F0447"/>
    <w:rsid w:val="009F1673"/>
    <w:rsid w:val="00A00D78"/>
    <w:rsid w:val="00A03742"/>
    <w:rsid w:val="00A064BB"/>
    <w:rsid w:val="00A10426"/>
    <w:rsid w:val="00A11BE2"/>
    <w:rsid w:val="00A13F33"/>
    <w:rsid w:val="00A14C38"/>
    <w:rsid w:val="00A2200D"/>
    <w:rsid w:val="00A23930"/>
    <w:rsid w:val="00A27845"/>
    <w:rsid w:val="00A315F5"/>
    <w:rsid w:val="00A3333D"/>
    <w:rsid w:val="00A35239"/>
    <w:rsid w:val="00A358F3"/>
    <w:rsid w:val="00A42933"/>
    <w:rsid w:val="00A45C50"/>
    <w:rsid w:val="00A5261F"/>
    <w:rsid w:val="00A530E2"/>
    <w:rsid w:val="00A531B3"/>
    <w:rsid w:val="00A628F0"/>
    <w:rsid w:val="00A64E92"/>
    <w:rsid w:val="00A65766"/>
    <w:rsid w:val="00A76794"/>
    <w:rsid w:val="00A820EA"/>
    <w:rsid w:val="00A87C59"/>
    <w:rsid w:val="00A87EC6"/>
    <w:rsid w:val="00A92B5C"/>
    <w:rsid w:val="00A934F7"/>
    <w:rsid w:val="00A93995"/>
    <w:rsid w:val="00A95813"/>
    <w:rsid w:val="00A95AEC"/>
    <w:rsid w:val="00AC3656"/>
    <w:rsid w:val="00AC4A84"/>
    <w:rsid w:val="00AC56D1"/>
    <w:rsid w:val="00AE2A36"/>
    <w:rsid w:val="00AE33DF"/>
    <w:rsid w:val="00AE53CD"/>
    <w:rsid w:val="00AE7497"/>
    <w:rsid w:val="00AF59B5"/>
    <w:rsid w:val="00AF69A6"/>
    <w:rsid w:val="00B06F3B"/>
    <w:rsid w:val="00B12309"/>
    <w:rsid w:val="00B12BBB"/>
    <w:rsid w:val="00B139A3"/>
    <w:rsid w:val="00B14C12"/>
    <w:rsid w:val="00B22711"/>
    <w:rsid w:val="00B258B8"/>
    <w:rsid w:val="00B26E27"/>
    <w:rsid w:val="00B26F04"/>
    <w:rsid w:val="00B30792"/>
    <w:rsid w:val="00B36463"/>
    <w:rsid w:val="00B41A47"/>
    <w:rsid w:val="00B41AC8"/>
    <w:rsid w:val="00B42B79"/>
    <w:rsid w:val="00B442B9"/>
    <w:rsid w:val="00B47D7D"/>
    <w:rsid w:val="00B50102"/>
    <w:rsid w:val="00B51916"/>
    <w:rsid w:val="00B54022"/>
    <w:rsid w:val="00B54023"/>
    <w:rsid w:val="00B55E0C"/>
    <w:rsid w:val="00B60FA5"/>
    <w:rsid w:val="00B61D1A"/>
    <w:rsid w:val="00B62544"/>
    <w:rsid w:val="00B633A3"/>
    <w:rsid w:val="00B63881"/>
    <w:rsid w:val="00B6411B"/>
    <w:rsid w:val="00B64ABE"/>
    <w:rsid w:val="00B64C55"/>
    <w:rsid w:val="00B777DE"/>
    <w:rsid w:val="00B8223A"/>
    <w:rsid w:val="00B91703"/>
    <w:rsid w:val="00B97168"/>
    <w:rsid w:val="00BA0200"/>
    <w:rsid w:val="00BA0709"/>
    <w:rsid w:val="00BA4D57"/>
    <w:rsid w:val="00BB7C04"/>
    <w:rsid w:val="00BC0180"/>
    <w:rsid w:val="00BC19E6"/>
    <w:rsid w:val="00BC3B65"/>
    <w:rsid w:val="00BC4D77"/>
    <w:rsid w:val="00BC519D"/>
    <w:rsid w:val="00BC541A"/>
    <w:rsid w:val="00BC64C5"/>
    <w:rsid w:val="00BD1069"/>
    <w:rsid w:val="00BD1242"/>
    <w:rsid w:val="00BD3F2D"/>
    <w:rsid w:val="00BE1854"/>
    <w:rsid w:val="00BE6814"/>
    <w:rsid w:val="00BE7DD2"/>
    <w:rsid w:val="00BF1357"/>
    <w:rsid w:val="00BF2BEC"/>
    <w:rsid w:val="00BF46B8"/>
    <w:rsid w:val="00C04499"/>
    <w:rsid w:val="00C05472"/>
    <w:rsid w:val="00C11465"/>
    <w:rsid w:val="00C12424"/>
    <w:rsid w:val="00C12C85"/>
    <w:rsid w:val="00C205B6"/>
    <w:rsid w:val="00C20C9A"/>
    <w:rsid w:val="00C22575"/>
    <w:rsid w:val="00C244E7"/>
    <w:rsid w:val="00C3132F"/>
    <w:rsid w:val="00C32A31"/>
    <w:rsid w:val="00C36448"/>
    <w:rsid w:val="00C4214F"/>
    <w:rsid w:val="00C4287A"/>
    <w:rsid w:val="00C4353B"/>
    <w:rsid w:val="00C4376B"/>
    <w:rsid w:val="00C52847"/>
    <w:rsid w:val="00C55814"/>
    <w:rsid w:val="00C57E0D"/>
    <w:rsid w:val="00C63A0A"/>
    <w:rsid w:val="00C642EB"/>
    <w:rsid w:val="00C6484E"/>
    <w:rsid w:val="00C64905"/>
    <w:rsid w:val="00C67415"/>
    <w:rsid w:val="00C72353"/>
    <w:rsid w:val="00C735AF"/>
    <w:rsid w:val="00C758F1"/>
    <w:rsid w:val="00C7634B"/>
    <w:rsid w:val="00C76DCE"/>
    <w:rsid w:val="00C8169E"/>
    <w:rsid w:val="00C8254A"/>
    <w:rsid w:val="00C86A07"/>
    <w:rsid w:val="00CA0D75"/>
    <w:rsid w:val="00CA1DF1"/>
    <w:rsid w:val="00CA2F4A"/>
    <w:rsid w:val="00CA338D"/>
    <w:rsid w:val="00CA5E8C"/>
    <w:rsid w:val="00CB35D6"/>
    <w:rsid w:val="00CB6282"/>
    <w:rsid w:val="00CC6677"/>
    <w:rsid w:val="00CC71E6"/>
    <w:rsid w:val="00CD5D9C"/>
    <w:rsid w:val="00CD6717"/>
    <w:rsid w:val="00CE4CF8"/>
    <w:rsid w:val="00CE6A28"/>
    <w:rsid w:val="00CE7438"/>
    <w:rsid w:val="00CF0A4A"/>
    <w:rsid w:val="00CF11BF"/>
    <w:rsid w:val="00CF20EB"/>
    <w:rsid w:val="00CF381C"/>
    <w:rsid w:val="00CF76DF"/>
    <w:rsid w:val="00D1321E"/>
    <w:rsid w:val="00D133D4"/>
    <w:rsid w:val="00D14D01"/>
    <w:rsid w:val="00D14F32"/>
    <w:rsid w:val="00D173CE"/>
    <w:rsid w:val="00D17F00"/>
    <w:rsid w:val="00D17FA7"/>
    <w:rsid w:val="00D262ED"/>
    <w:rsid w:val="00D317D1"/>
    <w:rsid w:val="00D33431"/>
    <w:rsid w:val="00D3388D"/>
    <w:rsid w:val="00D415A4"/>
    <w:rsid w:val="00D41DB6"/>
    <w:rsid w:val="00D5016E"/>
    <w:rsid w:val="00D52108"/>
    <w:rsid w:val="00D554D9"/>
    <w:rsid w:val="00D63161"/>
    <w:rsid w:val="00D63AB6"/>
    <w:rsid w:val="00D63C6E"/>
    <w:rsid w:val="00D63E20"/>
    <w:rsid w:val="00D734A3"/>
    <w:rsid w:val="00D73CDC"/>
    <w:rsid w:val="00D7499C"/>
    <w:rsid w:val="00D75BCB"/>
    <w:rsid w:val="00D821C0"/>
    <w:rsid w:val="00D83FD4"/>
    <w:rsid w:val="00D916EF"/>
    <w:rsid w:val="00D93E5F"/>
    <w:rsid w:val="00D95BE6"/>
    <w:rsid w:val="00D95CC8"/>
    <w:rsid w:val="00DA763D"/>
    <w:rsid w:val="00DB1550"/>
    <w:rsid w:val="00DC3C31"/>
    <w:rsid w:val="00DC59AD"/>
    <w:rsid w:val="00DC796E"/>
    <w:rsid w:val="00DD0E08"/>
    <w:rsid w:val="00DD2CD2"/>
    <w:rsid w:val="00DE0319"/>
    <w:rsid w:val="00DE0786"/>
    <w:rsid w:val="00DE71F0"/>
    <w:rsid w:val="00DF02ED"/>
    <w:rsid w:val="00E00051"/>
    <w:rsid w:val="00E00C13"/>
    <w:rsid w:val="00E03208"/>
    <w:rsid w:val="00E04714"/>
    <w:rsid w:val="00E0673D"/>
    <w:rsid w:val="00E06C3D"/>
    <w:rsid w:val="00E156A1"/>
    <w:rsid w:val="00E17A69"/>
    <w:rsid w:val="00E261EC"/>
    <w:rsid w:val="00E328AF"/>
    <w:rsid w:val="00E329D8"/>
    <w:rsid w:val="00E32D6A"/>
    <w:rsid w:val="00E349A9"/>
    <w:rsid w:val="00E5295F"/>
    <w:rsid w:val="00E56B47"/>
    <w:rsid w:val="00E65564"/>
    <w:rsid w:val="00E75F55"/>
    <w:rsid w:val="00E812A0"/>
    <w:rsid w:val="00E8195E"/>
    <w:rsid w:val="00E84379"/>
    <w:rsid w:val="00E856F7"/>
    <w:rsid w:val="00E861C1"/>
    <w:rsid w:val="00E87A01"/>
    <w:rsid w:val="00E91D80"/>
    <w:rsid w:val="00E9366E"/>
    <w:rsid w:val="00EA120C"/>
    <w:rsid w:val="00EA4E44"/>
    <w:rsid w:val="00EA767B"/>
    <w:rsid w:val="00EB4420"/>
    <w:rsid w:val="00EB457F"/>
    <w:rsid w:val="00EB7DFC"/>
    <w:rsid w:val="00EC0DEF"/>
    <w:rsid w:val="00EC1C69"/>
    <w:rsid w:val="00EC20E1"/>
    <w:rsid w:val="00EC32DA"/>
    <w:rsid w:val="00EC6610"/>
    <w:rsid w:val="00EC702C"/>
    <w:rsid w:val="00ED35BE"/>
    <w:rsid w:val="00ED49D6"/>
    <w:rsid w:val="00EE52AA"/>
    <w:rsid w:val="00EE6839"/>
    <w:rsid w:val="00EF1D55"/>
    <w:rsid w:val="00EF638A"/>
    <w:rsid w:val="00F050C1"/>
    <w:rsid w:val="00F10A7A"/>
    <w:rsid w:val="00F12C8C"/>
    <w:rsid w:val="00F13588"/>
    <w:rsid w:val="00F140F7"/>
    <w:rsid w:val="00F20DDB"/>
    <w:rsid w:val="00F21AA9"/>
    <w:rsid w:val="00F22D1E"/>
    <w:rsid w:val="00F25614"/>
    <w:rsid w:val="00F331F8"/>
    <w:rsid w:val="00F367C5"/>
    <w:rsid w:val="00F36D6C"/>
    <w:rsid w:val="00F3715D"/>
    <w:rsid w:val="00F41811"/>
    <w:rsid w:val="00F444C5"/>
    <w:rsid w:val="00F44AE2"/>
    <w:rsid w:val="00F4588B"/>
    <w:rsid w:val="00F47E05"/>
    <w:rsid w:val="00F50D70"/>
    <w:rsid w:val="00F61A9A"/>
    <w:rsid w:val="00F6270A"/>
    <w:rsid w:val="00F62D4D"/>
    <w:rsid w:val="00F63B90"/>
    <w:rsid w:val="00F64936"/>
    <w:rsid w:val="00F6558E"/>
    <w:rsid w:val="00F66E11"/>
    <w:rsid w:val="00F67CE2"/>
    <w:rsid w:val="00F7319A"/>
    <w:rsid w:val="00F737B0"/>
    <w:rsid w:val="00F80B99"/>
    <w:rsid w:val="00F8152F"/>
    <w:rsid w:val="00F830A1"/>
    <w:rsid w:val="00F83D24"/>
    <w:rsid w:val="00F851ED"/>
    <w:rsid w:val="00F87FFE"/>
    <w:rsid w:val="00F97BCC"/>
    <w:rsid w:val="00FA1487"/>
    <w:rsid w:val="00FA1A45"/>
    <w:rsid w:val="00FB224D"/>
    <w:rsid w:val="00FB63B6"/>
    <w:rsid w:val="00FC2203"/>
    <w:rsid w:val="00FC4B45"/>
    <w:rsid w:val="00FD0035"/>
    <w:rsid w:val="00FD5409"/>
    <w:rsid w:val="00FE087C"/>
    <w:rsid w:val="00FE0A2C"/>
    <w:rsid w:val="00FE2567"/>
    <w:rsid w:val="00FE4098"/>
    <w:rsid w:val="00FF04D1"/>
    <w:rsid w:val="00FF19F5"/>
    <w:rsid w:val="00FF1FF2"/>
    <w:rsid w:val="00FF38E0"/>
    <w:rsid w:val="00FF5068"/>
    <w:rsid w:val="00FF7ED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7772C0"/>
  <w15:docId w15:val="{76837A81-12A6-4D0C-B54F-2DC43B8D94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C1C69"/>
    <w:rPr>
      <w:sz w:val="16"/>
      <w:szCs w:val="16"/>
    </w:rPr>
  </w:style>
  <w:style w:type="paragraph" w:styleId="CommentText">
    <w:name w:val="annotation text"/>
    <w:basedOn w:val="Normal"/>
    <w:link w:val="CommentTextChar"/>
    <w:uiPriority w:val="99"/>
    <w:semiHidden/>
    <w:unhideWhenUsed/>
    <w:rsid w:val="00EC1C69"/>
    <w:pPr>
      <w:spacing w:line="240" w:lineRule="auto"/>
    </w:pPr>
    <w:rPr>
      <w:sz w:val="20"/>
      <w:szCs w:val="20"/>
    </w:rPr>
  </w:style>
  <w:style w:type="character" w:customStyle="1" w:styleId="CommentTextChar">
    <w:name w:val="Comment Text Char"/>
    <w:basedOn w:val="DefaultParagraphFont"/>
    <w:link w:val="CommentText"/>
    <w:uiPriority w:val="99"/>
    <w:semiHidden/>
    <w:rsid w:val="00EC1C69"/>
    <w:rPr>
      <w:sz w:val="20"/>
      <w:szCs w:val="20"/>
    </w:rPr>
  </w:style>
  <w:style w:type="paragraph" w:styleId="CommentSubject">
    <w:name w:val="annotation subject"/>
    <w:basedOn w:val="CommentText"/>
    <w:next w:val="CommentText"/>
    <w:link w:val="CommentSubjectChar"/>
    <w:uiPriority w:val="99"/>
    <w:semiHidden/>
    <w:unhideWhenUsed/>
    <w:rsid w:val="00EC1C69"/>
    <w:rPr>
      <w:b/>
      <w:bCs/>
    </w:rPr>
  </w:style>
  <w:style w:type="character" w:customStyle="1" w:styleId="CommentSubjectChar">
    <w:name w:val="Comment Subject Char"/>
    <w:basedOn w:val="CommentTextChar"/>
    <w:link w:val="CommentSubject"/>
    <w:uiPriority w:val="99"/>
    <w:semiHidden/>
    <w:rsid w:val="00EC1C69"/>
    <w:rPr>
      <w:b/>
      <w:bCs/>
      <w:sz w:val="20"/>
      <w:szCs w:val="20"/>
    </w:rPr>
  </w:style>
  <w:style w:type="paragraph" w:styleId="BalloonText">
    <w:name w:val="Balloon Text"/>
    <w:basedOn w:val="Normal"/>
    <w:link w:val="BalloonTextChar"/>
    <w:uiPriority w:val="99"/>
    <w:semiHidden/>
    <w:unhideWhenUsed/>
    <w:rsid w:val="00EC1C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1C69"/>
    <w:rPr>
      <w:rFonts w:ascii="Segoe UI" w:hAnsi="Segoe UI" w:cs="Segoe UI"/>
      <w:sz w:val="18"/>
      <w:szCs w:val="18"/>
    </w:rPr>
  </w:style>
  <w:style w:type="character" w:styleId="Hyperlink">
    <w:name w:val="Hyperlink"/>
    <w:basedOn w:val="DefaultParagraphFont"/>
    <w:uiPriority w:val="99"/>
    <w:unhideWhenUsed/>
    <w:rsid w:val="004357A1"/>
    <w:rPr>
      <w:color w:val="0563C1" w:themeColor="hyperlink"/>
      <w:u w:val="single"/>
    </w:rPr>
  </w:style>
  <w:style w:type="paragraph" w:styleId="Header">
    <w:name w:val="header"/>
    <w:basedOn w:val="Normal"/>
    <w:link w:val="HeaderChar"/>
    <w:uiPriority w:val="99"/>
    <w:unhideWhenUsed/>
    <w:rsid w:val="00E329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29D8"/>
  </w:style>
  <w:style w:type="paragraph" w:styleId="Footer">
    <w:name w:val="footer"/>
    <w:basedOn w:val="Normal"/>
    <w:link w:val="FooterChar"/>
    <w:uiPriority w:val="99"/>
    <w:unhideWhenUsed/>
    <w:rsid w:val="00E329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29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Newell@soton.ac.uk"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tchetty@africacentre.ac.za" TargetMode="External"/><Relationship Id="rId12" Type="http://schemas.openxmlformats.org/officeDocument/2006/relationships/hyperlink" Target="file:///C:\Users\tchetty\Desktop\Work%20to%20do\www.africacentre.ac.za"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tchetty@africacentre.ac.za"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coutsoud@ukzn.ac.za" TargetMode="External"/><Relationship Id="rId4" Type="http://schemas.openxmlformats.org/officeDocument/2006/relationships/webSettings" Target="webSettings.xml"/><Relationship Id="rId9" Type="http://schemas.openxmlformats.org/officeDocument/2006/relationships/hyperlink" Target="mailto:claire.thorne@ucl.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CB47A6-EC9A-422D-A945-F3D365052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47306</Words>
  <Characters>269646</Characters>
  <Application>Microsoft Office Word</Application>
  <DocSecurity>0</DocSecurity>
  <Lines>2247</Lines>
  <Paragraphs>63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163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usha Chetty</dc:creator>
  <cp:keywords/>
  <dc:description/>
  <cp:lastModifiedBy>Terusha Chetty</cp:lastModifiedBy>
  <cp:revision>2</cp:revision>
  <dcterms:created xsi:type="dcterms:W3CDTF">2017-10-26T10:11:00Z</dcterms:created>
  <dcterms:modified xsi:type="dcterms:W3CDTF">2017-10-26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c-pregnancy-and-childbirth</vt:lpwstr>
  </property>
  <property fmtid="{D5CDD505-2E9C-101B-9397-08002B2CF9AE}" pid="7" name="Mendeley Recent Style Name 2_1">
    <vt:lpwstr>BMC Pregnancy and Childbirth</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plos-one</vt:lpwstr>
  </property>
  <property fmtid="{D5CDD505-2E9C-101B-9397-08002B2CF9AE}" pid="15" name="Mendeley Recent Style Name 6_1">
    <vt:lpwstr>PLOS ONE</vt:lpwstr>
  </property>
  <property fmtid="{D5CDD505-2E9C-101B-9397-08002B2CF9AE}" pid="16" name="Mendeley Recent Style Id 7_1">
    <vt:lpwstr>http://www.zotero.org/styles/sage-vancouver</vt:lpwstr>
  </property>
  <property fmtid="{D5CDD505-2E9C-101B-9397-08002B2CF9AE}" pid="17" name="Mendeley Recent Style Name 7_1">
    <vt:lpwstr>SAGE Vancouver</vt:lpwstr>
  </property>
  <property fmtid="{D5CDD505-2E9C-101B-9397-08002B2CF9AE}" pid="18" name="Mendeley Recent Style Id 8_1">
    <vt:lpwstr>http://www.zotero.org/styles/springer-vancouver</vt:lpwstr>
  </property>
  <property fmtid="{D5CDD505-2E9C-101B-9397-08002B2CF9AE}" pid="19" name="Mendeley Recent Style Name 8_1">
    <vt:lpwstr>Springer 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c3b8195-789a-37c1-846e-ec81f781392e</vt:lpwstr>
  </property>
  <property fmtid="{D5CDD505-2E9C-101B-9397-08002B2CF9AE}" pid="24" name="Mendeley Citation Style_1">
    <vt:lpwstr>http://www.zotero.org/styles/vancouver</vt:lpwstr>
  </property>
</Properties>
</file>